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382000" w14:textId="77777777" w:rsidR="00FE2B76" w:rsidRDefault="006639E0" w:rsidP="009F5CE4">
      <w:pPr>
        <w:pStyle w:val="papersubtitle"/>
        <w:rPr>
          <w:b/>
        </w:rPr>
      </w:pPr>
      <w:r>
        <w:rPr>
          <w:b/>
        </w:rPr>
        <w:t>Integrating</w:t>
      </w:r>
      <w:r w:rsidR="00591956">
        <w:rPr>
          <w:b/>
        </w:rPr>
        <w:t xml:space="preserve"> Pig </w:t>
      </w:r>
      <w:r w:rsidR="000C00AA">
        <w:rPr>
          <w:b/>
        </w:rPr>
        <w:t xml:space="preserve">with Harp </w:t>
      </w:r>
      <w:r w:rsidR="00750E07">
        <w:rPr>
          <w:b/>
        </w:rPr>
        <w:t>to Support Iterative A</w:t>
      </w:r>
      <w:r w:rsidR="000C00AA">
        <w:rPr>
          <w:b/>
        </w:rPr>
        <w:t>pplications</w:t>
      </w:r>
      <w:r w:rsidR="00594F3A">
        <w:rPr>
          <w:b/>
        </w:rPr>
        <w:t xml:space="preserve"> </w:t>
      </w:r>
    </w:p>
    <w:p w14:paraId="74305ABE" w14:textId="77777777" w:rsidR="009303D9" w:rsidRDefault="00594F3A" w:rsidP="009F5CE4">
      <w:pPr>
        <w:pStyle w:val="papersubtitle"/>
        <w:rPr>
          <w:b/>
        </w:rPr>
      </w:pPr>
      <w:r>
        <w:rPr>
          <w:b/>
        </w:rPr>
        <w:t xml:space="preserve">with </w:t>
      </w:r>
      <w:r w:rsidR="0028123D">
        <w:rPr>
          <w:b/>
        </w:rPr>
        <w:t>Fast C</w:t>
      </w:r>
      <w:r>
        <w:rPr>
          <w:b/>
        </w:rPr>
        <w:t>ache</w:t>
      </w:r>
      <w:r w:rsidR="00AA4F78">
        <w:rPr>
          <w:b/>
        </w:rPr>
        <w:t xml:space="preserve"> and Self-D</w:t>
      </w:r>
      <w:r w:rsidR="00D8660B">
        <w:rPr>
          <w:b/>
        </w:rPr>
        <w:t>efined C</w:t>
      </w:r>
      <w:r>
        <w:rPr>
          <w:b/>
        </w:rPr>
        <w:t>ommunicat</w:t>
      </w:r>
      <w:r w:rsidR="00D8660B">
        <w:rPr>
          <w:b/>
        </w:rPr>
        <w:t>ion</w:t>
      </w:r>
      <w:r>
        <w:rPr>
          <w:b/>
        </w:rPr>
        <w:t xml:space="preserve"> </w:t>
      </w:r>
      <w:r w:rsidR="000C00AA">
        <w:rPr>
          <w:b/>
        </w:rPr>
        <w:t xml:space="preserve"> </w:t>
      </w:r>
    </w:p>
    <w:p w14:paraId="7E161472" w14:textId="77777777" w:rsidR="006013C6" w:rsidRDefault="006013C6" w:rsidP="006013C6">
      <w:pPr>
        <w:pStyle w:val="Default"/>
      </w:pPr>
    </w:p>
    <w:p w14:paraId="301B4922" w14:textId="77777777" w:rsidR="006013C6" w:rsidRDefault="006013C6" w:rsidP="006013C6">
      <w:pPr>
        <w:pStyle w:val="Default"/>
        <w:jc w:val="center"/>
        <w:rPr>
          <w:sz w:val="22"/>
          <w:szCs w:val="22"/>
        </w:rPr>
      </w:pPr>
      <w:r>
        <w:rPr>
          <w:sz w:val="22"/>
          <w:szCs w:val="22"/>
        </w:rPr>
        <w:t xml:space="preserve">Tak-Lon Wu, </w:t>
      </w:r>
      <w:r w:rsidR="00517CF6" w:rsidRPr="00517CF6">
        <w:rPr>
          <w:sz w:val="22"/>
          <w:szCs w:val="22"/>
        </w:rPr>
        <w:t>Abhilash Koppula</w:t>
      </w:r>
      <w:r w:rsidR="00517CF6">
        <w:rPr>
          <w:sz w:val="22"/>
          <w:szCs w:val="22"/>
        </w:rPr>
        <w:t xml:space="preserve">, </w:t>
      </w:r>
      <w:r>
        <w:rPr>
          <w:sz w:val="22"/>
          <w:szCs w:val="22"/>
        </w:rPr>
        <w:t>Judy Qiu</w:t>
      </w:r>
    </w:p>
    <w:p w14:paraId="21D17099" w14:textId="77777777" w:rsidR="006013C6" w:rsidRPr="00037477" w:rsidRDefault="006013C6" w:rsidP="006013C6">
      <w:pPr>
        <w:pStyle w:val="papersubtitle"/>
        <w:rPr>
          <w:sz w:val="24"/>
          <w:szCs w:val="24"/>
        </w:rPr>
      </w:pPr>
      <w:r>
        <w:rPr>
          <w:sz w:val="20"/>
          <w:szCs w:val="20"/>
        </w:rPr>
        <w:t xml:space="preserve">School of Informatics and Computing </w:t>
      </w:r>
      <w:r>
        <w:rPr>
          <w:sz w:val="20"/>
          <w:szCs w:val="20"/>
        </w:rPr>
        <w:br/>
        <w:t>Indiana University, Bloomington</w:t>
      </w:r>
      <w:r w:rsidR="00E52EB1">
        <w:rPr>
          <w:sz w:val="20"/>
          <w:szCs w:val="20"/>
        </w:rPr>
        <w:t>, IN, USA</w:t>
      </w:r>
      <w:r w:rsidR="00444D82">
        <w:rPr>
          <w:sz w:val="20"/>
          <w:szCs w:val="20"/>
        </w:rPr>
        <w:t xml:space="preserve"> </w:t>
      </w:r>
      <w:r w:rsidR="00444D82">
        <w:rPr>
          <w:sz w:val="20"/>
          <w:szCs w:val="20"/>
        </w:rPr>
        <w:br/>
      </w:r>
      <w:r w:rsidR="00C25BD3">
        <w:rPr>
          <w:sz w:val="20"/>
          <w:szCs w:val="20"/>
        </w:rPr>
        <w:t>{</w:t>
      </w:r>
      <w:r w:rsidR="00D73433">
        <w:rPr>
          <w:sz w:val="20"/>
          <w:szCs w:val="20"/>
        </w:rPr>
        <w:t xml:space="preserve">taklwu, </w:t>
      </w:r>
      <w:r w:rsidR="00D73433" w:rsidRPr="00D73433">
        <w:rPr>
          <w:sz w:val="20"/>
          <w:szCs w:val="20"/>
        </w:rPr>
        <w:t>akoppula</w:t>
      </w:r>
      <w:r w:rsidR="00D73433">
        <w:rPr>
          <w:sz w:val="20"/>
          <w:szCs w:val="20"/>
        </w:rPr>
        <w:t>, xqiu</w:t>
      </w:r>
      <w:r w:rsidR="00C25BD3">
        <w:rPr>
          <w:sz w:val="20"/>
          <w:szCs w:val="20"/>
        </w:rPr>
        <w:t>}</w:t>
      </w:r>
      <w:r>
        <w:rPr>
          <w:sz w:val="20"/>
          <w:szCs w:val="20"/>
        </w:rPr>
        <w:t>@indiana.edu</w:t>
      </w:r>
    </w:p>
    <w:p w14:paraId="7AD96FDA" w14:textId="77777777" w:rsidR="009303D9" w:rsidRPr="005B520E" w:rsidRDefault="009303D9" w:rsidP="00423574">
      <w:pPr>
        <w:pStyle w:val="Author"/>
        <w:jc w:val="both"/>
        <w:sectPr w:rsidR="009303D9" w:rsidRPr="005B520E" w:rsidSect="00451696">
          <w:pgSz w:w="12240" w:h="15840" w:code="1"/>
          <w:pgMar w:top="1440" w:right="1080" w:bottom="1440" w:left="1080" w:header="720" w:footer="720" w:gutter="0"/>
          <w:cols w:space="720"/>
          <w:docGrid w:linePitch="360"/>
        </w:sectPr>
      </w:pPr>
    </w:p>
    <w:p w14:paraId="02A4E8F9" w14:textId="77777777" w:rsidR="009303D9" w:rsidRPr="005B520E" w:rsidRDefault="009303D9" w:rsidP="00015869">
      <w:pPr>
        <w:jc w:val="both"/>
        <w:sectPr w:rsidR="009303D9" w:rsidRPr="005B520E" w:rsidSect="00E77B53">
          <w:type w:val="continuous"/>
          <w:pgSz w:w="12240" w:h="15840" w:code="1"/>
          <w:pgMar w:top="1440" w:right="1080" w:bottom="1440" w:left="1080" w:header="720" w:footer="720" w:gutter="0"/>
          <w:cols w:space="720"/>
          <w:docGrid w:linePitch="360"/>
        </w:sectPr>
      </w:pPr>
    </w:p>
    <w:p w14:paraId="0B8A45CB" w14:textId="77777777" w:rsidR="009303D9" w:rsidRDefault="009303D9" w:rsidP="005B520E">
      <w:pPr>
        <w:pStyle w:val="Abstract"/>
      </w:pPr>
      <w:r>
        <w:rPr>
          <w:i/>
          <w:iCs/>
        </w:rPr>
        <w:lastRenderedPageBreak/>
        <w:t>Abstract</w:t>
      </w:r>
      <w:r>
        <w:t>—</w:t>
      </w:r>
      <w:r w:rsidR="00CD151D">
        <w:t>U</w:t>
      </w:r>
      <w:r w:rsidR="00A05C2B">
        <w:t>sing</w:t>
      </w:r>
      <w:r w:rsidR="00EC7289">
        <w:t xml:space="preserve"> high level language to solve b</w:t>
      </w:r>
      <w:r w:rsidR="0028140C">
        <w:t>ig data problems saves the implementation</w:t>
      </w:r>
      <w:r w:rsidR="00926B1D">
        <w:t xml:space="preserve"> time for</w:t>
      </w:r>
      <w:r w:rsidR="0028140C">
        <w:t xml:space="preserve"> </w:t>
      </w:r>
      <w:r w:rsidR="00B40DB6">
        <w:t>most popular</w:t>
      </w:r>
      <w:r w:rsidR="00C01C03">
        <w:t xml:space="preserve"> algorithms</w:t>
      </w:r>
      <w:r w:rsidR="003D25DB">
        <w:t xml:space="preserve"> </w:t>
      </w:r>
      <w:r w:rsidR="00195F0C">
        <w:t>and</w:t>
      </w:r>
      <w:r w:rsidR="004F5A99">
        <w:t xml:space="preserve"> repeatable</w:t>
      </w:r>
      <w:r w:rsidR="00C01C03">
        <w:t xml:space="preserve"> experiment</w:t>
      </w:r>
      <w:r w:rsidR="00CA7BCD">
        <w:t>s</w:t>
      </w:r>
      <w:r w:rsidR="001021E5">
        <w:t>. Existing solution</w:t>
      </w:r>
      <w:r w:rsidR="007228C7">
        <w:t>s</w:t>
      </w:r>
      <w:r w:rsidR="001021E5">
        <w:t xml:space="preserve"> such as Pig and Hive ha</w:t>
      </w:r>
      <w:r w:rsidR="00CD151D">
        <w:t>ve</w:t>
      </w:r>
      <w:r w:rsidR="001021E5">
        <w:t xml:space="preserve"> provided important basic functions </w:t>
      </w:r>
      <w:r w:rsidR="00D84970">
        <w:t>and extendable interface</w:t>
      </w:r>
      <w:r w:rsidR="00785964">
        <w:t>s</w:t>
      </w:r>
      <w:r w:rsidR="00D84970">
        <w:t xml:space="preserve"> as UDF</w:t>
      </w:r>
      <w:r w:rsidR="00AB3CCD">
        <w:t>s</w:t>
      </w:r>
      <w:r w:rsidR="00CD151D">
        <w:t>, allowing</w:t>
      </w:r>
      <w:r w:rsidR="00D84970">
        <w:t xml:space="preserve"> </w:t>
      </w:r>
      <w:r w:rsidR="001021E5">
        <w:t xml:space="preserve">for </w:t>
      </w:r>
      <w:r w:rsidR="00D84970">
        <w:t xml:space="preserve">quickly </w:t>
      </w:r>
      <w:r w:rsidR="00C763E6">
        <w:t>writing</w:t>
      </w:r>
      <w:r w:rsidR="00D84970">
        <w:t xml:space="preserve"> </w:t>
      </w:r>
      <w:r w:rsidR="006E03E9">
        <w:t>script</w:t>
      </w:r>
      <w:r w:rsidR="00CD151D">
        <w:t>s</w:t>
      </w:r>
      <w:r w:rsidR="00B4534E">
        <w:t xml:space="preserve"> submitted to</w:t>
      </w:r>
      <w:r w:rsidR="007714B4">
        <w:t xml:space="preserve"> the default binding</w:t>
      </w:r>
      <w:r w:rsidR="00B4534E">
        <w:t xml:space="preserve"> </w:t>
      </w:r>
      <w:r w:rsidR="007714B4">
        <w:t xml:space="preserve">Hadoop </w:t>
      </w:r>
      <w:r w:rsidR="00BF4010">
        <w:t xml:space="preserve">MapReduce </w:t>
      </w:r>
      <w:r w:rsidR="007714B4">
        <w:t>runtime</w:t>
      </w:r>
      <w:r w:rsidR="001021E5">
        <w:t xml:space="preserve">. </w:t>
      </w:r>
      <w:r w:rsidR="008F59BB">
        <w:t>However, t</w:t>
      </w:r>
      <w:r w:rsidR="00947BA3">
        <w:t>he</w:t>
      </w:r>
      <w:r w:rsidR="00461B44">
        <w:t xml:space="preserve"> current strategy of using high level language</w:t>
      </w:r>
      <w:r w:rsidR="002762A1">
        <w:t>s</w:t>
      </w:r>
      <w:r w:rsidR="00461B44">
        <w:t xml:space="preserve"> to support iterative applications with Hadoop MapReduce relies on </w:t>
      </w:r>
      <w:r w:rsidR="00367D69">
        <w:t>an</w:t>
      </w:r>
      <w:r w:rsidR="00461B44">
        <w:t xml:space="preserve"> external wrapper</w:t>
      </w:r>
      <w:r w:rsidR="00367D69">
        <w:t xml:space="preserve"> script</w:t>
      </w:r>
      <w:r w:rsidR="00CD151D">
        <w:t>,</w:t>
      </w:r>
      <w:r w:rsidR="00B245E7">
        <w:t xml:space="preserve"> which cause</w:t>
      </w:r>
      <w:r w:rsidR="0071382D">
        <w:t>s</w:t>
      </w:r>
      <w:r w:rsidR="00B245E7">
        <w:t xml:space="preserve"> a huge performance loss. </w:t>
      </w:r>
      <w:r w:rsidR="00F16D03">
        <w:t xml:space="preserve">Our </w:t>
      </w:r>
      <w:r w:rsidR="00970E10">
        <w:t>idea</w:t>
      </w:r>
      <w:r w:rsidR="00463A94">
        <w:t xml:space="preserve"> </w:t>
      </w:r>
      <w:r w:rsidR="00970E10">
        <w:t>is</w:t>
      </w:r>
      <w:r w:rsidR="00F16D03">
        <w:t xml:space="preserve"> to reduce the extra job startup overhead</w:t>
      </w:r>
      <w:r w:rsidR="007623FD">
        <w:t>s</w:t>
      </w:r>
      <w:r w:rsidR="00CD151D">
        <w:t xml:space="preserve"> by integrating Pig with Harp</w:t>
      </w:r>
      <w:r w:rsidR="00985CAE">
        <w:t>,</w:t>
      </w:r>
      <w:r w:rsidR="007623FD">
        <w:t xml:space="preserve"> provid</w:t>
      </w:r>
      <w:r w:rsidR="00CD151D">
        <w:t>ing</w:t>
      </w:r>
      <w:r w:rsidR="007623FD">
        <w:t xml:space="preserve"> fast data cache</w:t>
      </w:r>
      <w:r w:rsidR="008E6D03">
        <w:t xml:space="preserve"> and self-defined communication patterns</w:t>
      </w:r>
      <w:r w:rsidR="007623FD">
        <w:t xml:space="preserve"> </w:t>
      </w:r>
      <w:r w:rsidR="005D6492">
        <w:t>among</w:t>
      </w:r>
      <w:r w:rsidR="007623FD">
        <w:t xml:space="preserve"> iteration</w:t>
      </w:r>
      <w:r w:rsidR="00C75A41">
        <w:t>s</w:t>
      </w:r>
      <w:r w:rsidR="007623FD">
        <w:t xml:space="preserve">. </w:t>
      </w:r>
      <w:r w:rsidR="006C4D49">
        <w:t xml:space="preserve"> The results show that we can improve </w:t>
      </w:r>
      <w:r w:rsidR="00CD151D">
        <w:t xml:space="preserve">to </w:t>
      </w:r>
      <w:r w:rsidR="006C4D49">
        <w:t>at least 2 and at most 5 times f</w:t>
      </w:r>
      <w:r w:rsidR="00282B66">
        <w:t>ast</w:t>
      </w:r>
      <w:r w:rsidR="00082498">
        <w:t>er</w:t>
      </w:r>
      <w:r w:rsidR="00282B66">
        <w:t xml:space="preserve"> than the default approach.</w:t>
      </w:r>
    </w:p>
    <w:p w14:paraId="52A42C1A" w14:textId="77777777" w:rsidR="009303D9" w:rsidRDefault="00591956" w:rsidP="005B520E">
      <w:pPr>
        <w:pStyle w:val="keywords"/>
      </w:pPr>
      <w:r>
        <w:t xml:space="preserve">Keywords: Pig, </w:t>
      </w:r>
      <w:r w:rsidR="00D035DA">
        <w:t>Iterative A</w:t>
      </w:r>
      <w:r w:rsidR="009F536A">
        <w:t>lgorithms</w:t>
      </w:r>
      <w:r>
        <w:t>, Big Data, Language, MapReduce</w:t>
      </w:r>
    </w:p>
    <w:p w14:paraId="7F3CCA7B" w14:textId="77777777" w:rsidR="009303D9" w:rsidRDefault="009303D9" w:rsidP="005B520E">
      <w:pPr>
        <w:pStyle w:val="Heading1"/>
      </w:pPr>
      <w:r>
        <w:t xml:space="preserve"> </w:t>
      </w:r>
      <w:r w:rsidRPr="005B520E">
        <w:t>Introduction</w:t>
      </w:r>
      <w:r>
        <w:t xml:space="preserve"> </w:t>
      </w:r>
    </w:p>
    <w:p w14:paraId="5A30DAED" w14:textId="44C3CDAE" w:rsidR="00B02B7B" w:rsidRDefault="004C19E3" w:rsidP="00391A50">
      <w:pPr>
        <w:pStyle w:val="BodyText"/>
      </w:pPr>
      <w:r>
        <w:t xml:space="preserve">MapReduce </w:t>
      </w:r>
      <w:r w:rsidR="00C339A8">
        <w:t xml:space="preserve">programming model </w:t>
      </w:r>
      <w:r>
        <w:t>has been widely adopted by many field</w:t>
      </w:r>
      <w:r w:rsidR="00A20EA1">
        <w:t>s</w:t>
      </w:r>
      <w:r>
        <w:t xml:space="preserve"> of research in </w:t>
      </w:r>
      <w:r w:rsidR="00545F2F">
        <w:t>c</w:t>
      </w:r>
      <w:r>
        <w:t xml:space="preserve">omputer </w:t>
      </w:r>
      <w:r w:rsidR="00545F2F">
        <w:t>s</w:t>
      </w:r>
      <w:r>
        <w:t>cience</w:t>
      </w:r>
      <w:r w:rsidR="009503ED">
        <w:t xml:space="preserve"> and scientific computing</w:t>
      </w:r>
      <w:r w:rsidR="00A20EA1">
        <w:t>. I</w:t>
      </w:r>
      <w:r>
        <w:t xml:space="preserve">t provides </w:t>
      </w:r>
      <w:r w:rsidR="00A20EA1">
        <w:t xml:space="preserve">gratifying </w:t>
      </w:r>
      <w:r>
        <w:t xml:space="preserve">features </w:t>
      </w:r>
      <w:r w:rsidR="00A20EA1">
        <w:t xml:space="preserve">like </w:t>
      </w:r>
      <w:r>
        <w:t>pleasingly parallel</w:t>
      </w:r>
      <w:r w:rsidR="0075090E">
        <w:t xml:space="preserve"> computation</w:t>
      </w:r>
      <w:r>
        <w:t>, horizontal</w:t>
      </w:r>
      <w:r w:rsidRPr="004C19E3">
        <w:t xml:space="preserve"> </w:t>
      </w:r>
      <w:r>
        <w:t>scalability, and high performance on commodity clusters and clouds.</w:t>
      </w:r>
      <w:r w:rsidR="00F56D63">
        <w:t xml:space="preserve"> Hadoop</w:t>
      </w:r>
      <w:r w:rsidR="009305EB">
        <w:t xml:space="preserve"> </w:t>
      </w:r>
      <w:r w:rsidR="0083493D">
        <w:fldChar w:fldCharType="begin"/>
      </w:r>
      <w:r w:rsidR="0083493D">
        <w:instrText xml:space="preserve"> ADDIN EN.CITE &lt;EndNote&gt;&lt;Cite&gt;&lt;Year&gt;2009&lt;/Year&gt;&lt;RecNum&gt;106&lt;/RecNum&gt;&lt;DisplayText&gt;[1]&lt;/DisplayText&gt;&lt;record&gt;&lt;rec-number&gt;106&lt;/rec-number&gt;&lt;foreign-keys&gt;&lt;key app="EN" db-id="5vw0p00eupwezde0fr4559xy0wf2p0tts250" timestamp="1347420059"&gt;106&lt;/key&gt;&lt;key app="ENWeb" db-id="S3XF@wrtqgYAACB9Pr4"&gt;4554&lt;/key&gt;&lt;/foreign-keys&gt;&lt;ref-type name="Electronic Article"&gt;43&lt;/ref-type&gt;&lt;contributors&gt;&lt;/contributors&gt;&lt;titles&gt;&lt;title&gt;Apache Hadoop&lt;/title&gt;&lt;/titles&gt;&lt;dates&gt;&lt;year&gt;2009&lt;/year&gt;&lt;/dates&gt;&lt;urls&gt;&lt;related-urls&gt;&lt;url&gt;http://hadoop.apache.org/&lt;/url&gt;&lt;/related-urls&gt;&lt;/urls&gt;&lt;access-date&gt;December/2009&lt;/access-date&gt;&lt;/record&gt;&lt;/Cite&gt;&lt;/EndNote&gt;</w:instrText>
      </w:r>
      <w:r w:rsidR="0083493D">
        <w:fldChar w:fldCharType="separate"/>
      </w:r>
      <w:r w:rsidR="0083493D">
        <w:rPr>
          <w:noProof/>
        </w:rPr>
        <w:t>[</w:t>
      </w:r>
      <w:hyperlink w:anchor="_ENREF_1" w:tooltip=", 2009 #106" w:history="1">
        <w:r w:rsidR="00D71CD9">
          <w:rPr>
            <w:noProof/>
          </w:rPr>
          <w:t>1</w:t>
        </w:r>
      </w:hyperlink>
      <w:r w:rsidR="0083493D">
        <w:rPr>
          <w:noProof/>
        </w:rPr>
        <w:t>]</w:t>
      </w:r>
      <w:r w:rsidR="0083493D">
        <w:fldChar w:fldCharType="end"/>
      </w:r>
      <w:r w:rsidR="0083493D">
        <w:t xml:space="preserve"> </w:t>
      </w:r>
      <w:r w:rsidR="00F56D63">
        <w:t>is the Java</w:t>
      </w:r>
      <w:r w:rsidR="00A20EA1">
        <w:t>-</w:t>
      </w:r>
      <w:r w:rsidR="00F56D63">
        <w:t>based open source project that provides the interfaces to implement the algorithms and applications</w:t>
      </w:r>
      <w:r w:rsidR="00A20EA1">
        <w:t>. But</w:t>
      </w:r>
      <w:r w:rsidR="00F56D63">
        <w:t xml:space="preserve"> </w:t>
      </w:r>
      <w:r w:rsidR="00F416F8">
        <w:t xml:space="preserve">in order to achieve the best performance, </w:t>
      </w:r>
      <w:r w:rsidR="00F56D63">
        <w:t>it</w:t>
      </w:r>
      <w:r w:rsidR="00166FB6">
        <w:t xml:space="preserve"> requires</w:t>
      </w:r>
      <w:r w:rsidR="00F56D63">
        <w:t xml:space="preserve"> </w:t>
      </w:r>
      <w:r w:rsidR="00166FB6">
        <w:t xml:space="preserve">advanced </w:t>
      </w:r>
      <w:r w:rsidR="00F56D63">
        <w:t>knowledge and solid programming skills in Java.</w:t>
      </w:r>
      <w:r w:rsidR="00534871">
        <w:t xml:space="preserve"> </w:t>
      </w:r>
      <w:r w:rsidR="000852F3">
        <w:t xml:space="preserve">Beyond MapReduce, some </w:t>
      </w:r>
      <w:r w:rsidR="00A20EA1">
        <w:t xml:space="preserve">have </w:t>
      </w:r>
      <w:r w:rsidR="000852F3">
        <w:t>built high</w:t>
      </w:r>
      <w:r w:rsidR="001E1A4C">
        <w:t xml:space="preserve"> level languages such as Pig </w:t>
      </w:r>
      <w:r w:rsidR="001E1A4C">
        <w:fldChar w:fldCharType="begin"/>
      </w:r>
      <w:r w:rsidR="001E1A4C">
        <w:instrText xml:space="preserve"> ADDIN EN.CITE &lt;EndNote&gt;&lt;Cite&gt;&lt;Author&gt;Gates&lt;/Author&gt;&lt;Year&gt;2009&lt;/Year&gt;&lt;RecNum&gt;1398&lt;/RecNum&gt;&lt;DisplayText&gt;[2]&lt;/DisplayText&gt;&lt;record&gt;&lt;rec-number&gt;1398&lt;/rec-number&gt;&lt;foreign-keys&gt;&lt;key app="EN" db-id="5vw0p00eupwezde0fr4559xy0wf2p0tts250" timestamp="1394237428"&gt;1398&lt;/key&gt;&lt;/foreign-keys&gt;&lt;ref-type name="Journal Article"&gt;17&lt;/ref-type&gt;&lt;contributors&gt;&lt;authors&gt;&lt;author&gt;Alan F. Gates&lt;/author&gt;&lt;author&gt;Olga Natkovich&lt;/author&gt;&lt;author&gt;Shubham Chopra&lt;/author&gt;&lt;author&gt;Pradeep Kamath&lt;/author&gt;&lt;author&gt;Shravan M. Narayanamurthy&lt;/author&gt;&lt;author&gt;Christopher Olston&lt;/author&gt;&lt;author&gt;Benjamin Reed&lt;/author&gt;&lt;author&gt;Santhosh Srinivasan&lt;/author&gt;&lt;author&gt;Utkarsh Srivastava&lt;/author&gt;&lt;/authors&gt;&lt;/contributors&gt;&lt;titles&gt;&lt;title&gt;Building a high-level dataflow system on top of Map-Reduce: the Pig experience&lt;/title&gt;&lt;secondary-title&gt;Proc. VLDB Endow.&lt;/secondary-title&gt;&lt;/titles&gt;&lt;periodical&gt;&lt;full-title&gt;Proc. VLDB Endow.&lt;/full-title&gt;&lt;/periodical&gt;&lt;pages&gt;1414-1425&lt;/pages&gt;&lt;volume&gt;2&lt;/volume&gt;&lt;number&gt;2&lt;/number&gt;&lt;dates&gt;&lt;year&gt;2009&lt;/year&gt;&lt;/dates&gt;&lt;isbn&gt;2150-8097&lt;/isbn&gt;&lt;urls&gt;&lt;/urls&gt;&lt;custom1&gt;1687568&lt;/custom1&gt;&lt;/record&gt;&lt;/Cite&gt;&lt;/EndNote&gt;</w:instrText>
      </w:r>
      <w:r w:rsidR="001E1A4C">
        <w:fldChar w:fldCharType="separate"/>
      </w:r>
      <w:r w:rsidR="001E1A4C">
        <w:rPr>
          <w:noProof/>
        </w:rPr>
        <w:t>[</w:t>
      </w:r>
      <w:hyperlink w:anchor="_ENREF_2" w:tooltip="Gates, 2009 #1398" w:history="1">
        <w:r w:rsidR="00D71CD9">
          <w:rPr>
            <w:noProof/>
          </w:rPr>
          <w:t>2</w:t>
        </w:r>
      </w:hyperlink>
      <w:r w:rsidR="001E1A4C">
        <w:rPr>
          <w:noProof/>
        </w:rPr>
        <w:t>]</w:t>
      </w:r>
      <w:r w:rsidR="001E1A4C">
        <w:fldChar w:fldCharType="end"/>
      </w:r>
      <w:r w:rsidR="007A63C7">
        <w:t xml:space="preserve">, Hive </w:t>
      </w:r>
      <w:r w:rsidR="00F83ACF">
        <w:fldChar w:fldCharType="begin"/>
      </w:r>
      <w:r w:rsidR="00F83ACF">
        <w:instrText xml:space="preserve"> ADDIN EN.CITE &lt;EndNote&gt;&lt;Cite&gt;&lt;Author&gt;Thusoo&lt;/Author&gt;&lt;Year&gt;2009&lt;/Year&gt;&lt;RecNum&gt;1402&lt;/RecNum&gt;&lt;DisplayText&gt;[3]&lt;/DisplayText&gt;&lt;record&gt;&lt;rec-number&gt;1402&lt;/rec-number&gt;&lt;foreign-keys&gt;&lt;key app="EN" db-id="5vw0p00eupwezde0fr4559xy0wf2p0tts250" timestamp="1394238898"&gt;1402&lt;/key&gt;&lt;/foreign-keys&gt;&lt;ref-type name="Journal Article"&gt;17&lt;/ref-type&gt;&lt;contributors&gt;&lt;authors&gt;&lt;author&gt;Ashish Thusoo&lt;/author&gt;&lt;author&gt;Joydeep Sen Sarma&lt;/author&gt;&lt;author&gt;Namit Jain&lt;/author&gt;&lt;author&gt;Zheng Shao&lt;/author&gt;&lt;author&gt;Prasad Chakka&lt;/author&gt;&lt;author&gt;Suresh Anthony&lt;/author&gt;&lt;author&gt;Hao Liu&lt;/author&gt;&lt;author&gt;Pete Wyckoff&lt;/author&gt;&lt;author&gt;Raghotham Murthy&lt;/author&gt;&lt;/authors&gt;&lt;/contributors&gt;&lt;titles&gt;&lt;title&gt;Hive: a warehousing solution over a map-reduce framework&lt;/title&gt;&lt;secondary-title&gt;Proc. VLDB Endow.&lt;/secondary-title&gt;&lt;/titles&gt;&lt;periodical&gt;&lt;full-title&gt;Proc. VLDB Endow.&lt;/full-title&gt;&lt;/periodical&gt;&lt;pages&gt;1626-1629&lt;/pages&gt;&lt;volume&gt;2&lt;/volume&gt;&lt;number&gt;2&lt;/number&gt;&lt;dates&gt;&lt;year&gt;2009&lt;/year&gt;&lt;/dates&gt;&lt;isbn&gt;2150-8097&lt;/isbn&gt;&lt;urls&gt;&lt;/urls&gt;&lt;custom1&gt;1687609&lt;/custom1&gt;&lt;/record&gt;&lt;/Cite&gt;&lt;/EndNote&gt;</w:instrText>
      </w:r>
      <w:r w:rsidR="00F83ACF">
        <w:fldChar w:fldCharType="separate"/>
      </w:r>
      <w:r w:rsidR="00F83ACF">
        <w:rPr>
          <w:noProof/>
        </w:rPr>
        <w:t>[</w:t>
      </w:r>
      <w:hyperlink w:anchor="_ENREF_3" w:tooltip="Thusoo, 2009 #1402" w:history="1">
        <w:r w:rsidR="00D71CD9">
          <w:rPr>
            <w:noProof/>
          </w:rPr>
          <w:t>3</w:t>
        </w:r>
      </w:hyperlink>
      <w:r w:rsidR="00F83ACF">
        <w:rPr>
          <w:noProof/>
        </w:rPr>
        <w:t>]</w:t>
      </w:r>
      <w:r w:rsidR="00F83ACF">
        <w:fldChar w:fldCharType="end"/>
      </w:r>
      <w:r w:rsidR="009247B8">
        <w:t xml:space="preserve"> and Shark </w:t>
      </w:r>
      <w:r w:rsidR="00841DE5">
        <w:fldChar w:fldCharType="begin"/>
      </w:r>
      <w:r w:rsidR="00841DE5">
        <w:instrText xml:space="preserve"> ADDIN EN.CITE &lt;EndNote&gt;&lt;Cite&gt;&lt;Author&gt;Xin&lt;/Author&gt;&lt;Year&gt;2013&lt;/Year&gt;&lt;RecNum&gt;1401&lt;/RecNum&gt;&lt;DisplayText&gt;[4]&lt;/DisplayText&gt;&lt;record&gt;&lt;rec-number&gt;1401&lt;/rec-number&gt;&lt;foreign-keys&gt;&lt;key app="EN" db-id="5vw0p00eupwezde0fr4559xy0wf2p0tts250" timestamp="1394238828"&gt;1401&lt;/key&gt;&lt;/foreign-keys&gt;&lt;ref-type name="Conference Paper"&gt;47&lt;/ref-type&gt;&lt;contributors&gt;&lt;authors&gt;&lt;author&gt;Reynold S. Xin&lt;/author&gt;&lt;author&gt;Josh Rosen&lt;/author&gt;&lt;author&gt;Matei Zaharia&lt;/author&gt;&lt;author&gt;Michael J. Franklin&lt;/author&gt;&lt;author&gt;Scott Shenker&lt;/author&gt;&lt;author&gt;Ion Stoica&lt;/author&gt;&lt;/authors&gt;&lt;/contributors&gt;&lt;titles&gt;&lt;title&gt;Shark: SQL and rich analytics at scale&lt;/title&gt;&lt;secondary-title&gt;Proceedings of the 2013 ACM SIGMOD International Conference on Management of Data&lt;/secondary-title&gt;&lt;/titles&gt;&lt;pages&gt;13-24&lt;/pages&gt;&lt;dates&gt;&lt;year&gt;2013&lt;/year&gt;&lt;/dates&gt;&lt;pub-location&gt;New York, New York, USA&lt;/pub-location&gt;&lt;publisher&gt;ACM&lt;/publisher&gt;&lt;urls&gt;&lt;/urls&gt;&lt;custom1&gt;2465288&lt;/custom1&gt;&lt;electronic-resource-num&gt;10.1145/2463676.2465288&lt;/electronic-resource-num&gt;&lt;/record&gt;&lt;/Cite&gt;&lt;/EndNote&gt;</w:instrText>
      </w:r>
      <w:r w:rsidR="00841DE5">
        <w:fldChar w:fldCharType="separate"/>
      </w:r>
      <w:r w:rsidR="00841DE5">
        <w:rPr>
          <w:noProof/>
        </w:rPr>
        <w:t>[</w:t>
      </w:r>
      <w:hyperlink w:anchor="_ENREF_4" w:tooltip="Xin, 2013 #1401" w:history="1">
        <w:r w:rsidR="00D71CD9">
          <w:rPr>
            <w:noProof/>
          </w:rPr>
          <w:t>4</w:t>
        </w:r>
      </w:hyperlink>
      <w:r w:rsidR="00841DE5">
        <w:rPr>
          <w:noProof/>
        </w:rPr>
        <w:t>]</w:t>
      </w:r>
      <w:r w:rsidR="00841DE5">
        <w:fldChar w:fldCharType="end"/>
      </w:r>
      <w:r w:rsidR="000852F3">
        <w:t xml:space="preserve"> to support </w:t>
      </w:r>
      <w:r w:rsidR="00A20EA1">
        <w:t xml:space="preserve">an </w:t>
      </w:r>
      <w:r w:rsidR="000852F3">
        <w:t xml:space="preserve">expressive directed acyclic graph (DAG) computing model </w:t>
      </w:r>
      <w:r w:rsidR="002B7180">
        <w:t xml:space="preserve">that contracts and </w:t>
      </w:r>
      <w:r w:rsidR="000852F3">
        <w:t>runs</w:t>
      </w:r>
      <w:r w:rsidR="007274E3">
        <w:t xml:space="preserve"> jobs</w:t>
      </w:r>
      <w:r w:rsidR="000852F3">
        <w:t xml:space="preserve"> on top of MapReduce. </w:t>
      </w:r>
      <w:r w:rsidR="009B185C">
        <w:t>These</w:t>
      </w:r>
      <w:r w:rsidR="00166FB6">
        <w:t xml:space="preserve"> languages hide the complexity of M</w:t>
      </w:r>
      <w:r w:rsidR="00E02534">
        <w:t>apR</w:t>
      </w:r>
      <w:r w:rsidR="00166FB6">
        <w:t>educe</w:t>
      </w:r>
      <w:r w:rsidR="00E02534">
        <w:t xml:space="preserve"> programming, instead provid</w:t>
      </w:r>
      <w:r w:rsidR="00A20EA1">
        <w:t>ing</w:t>
      </w:r>
      <w:r w:rsidR="00E02534">
        <w:t xml:space="preserve"> functional operators </w:t>
      </w:r>
      <w:r w:rsidR="004D06ED">
        <w:t xml:space="preserve">and record-based data type </w:t>
      </w:r>
      <w:r w:rsidR="00C00F32">
        <w:t xml:space="preserve">abstraction to </w:t>
      </w:r>
      <w:r w:rsidR="006B6AA5">
        <w:t xml:space="preserve">logically </w:t>
      </w:r>
      <w:r w:rsidR="00C00F32">
        <w:t>enable users</w:t>
      </w:r>
      <w:r w:rsidR="00D81384">
        <w:t xml:space="preserve"> </w:t>
      </w:r>
      <w:r w:rsidR="00A20EA1">
        <w:t xml:space="preserve">to </w:t>
      </w:r>
      <w:r w:rsidR="00C00F32">
        <w:t>handle</w:t>
      </w:r>
      <w:r w:rsidR="006B6AA5">
        <w:t xml:space="preserve"> different type</w:t>
      </w:r>
      <w:r w:rsidR="00A20EA1">
        <w:t>s</w:t>
      </w:r>
      <w:r w:rsidR="006B6AA5">
        <w:t xml:space="preserve"> of </w:t>
      </w:r>
      <w:r w:rsidR="0022293A">
        <w:t xml:space="preserve">ETL </w:t>
      </w:r>
      <w:r w:rsidR="00A012F4">
        <w:t xml:space="preserve">data integration </w:t>
      </w:r>
      <w:r w:rsidR="0022293A">
        <w:t xml:space="preserve">and iterative </w:t>
      </w:r>
      <w:r w:rsidR="00D66893">
        <w:t>applications</w:t>
      </w:r>
      <w:r w:rsidR="00C00F32">
        <w:t xml:space="preserve">. </w:t>
      </w:r>
    </w:p>
    <w:p w14:paraId="1F4B94E2" w14:textId="77777777" w:rsidR="00705A75" w:rsidRDefault="009B185C" w:rsidP="001B6F5A">
      <w:pPr>
        <w:pStyle w:val="BodyText"/>
      </w:pPr>
      <w:r>
        <w:t xml:space="preserve">So far, </w:t>
      </w:r>
      <w:r w:rsidR="00B02B7B">
        <w:t xml:space="preserve">these high level languages systems have been </w:t>
      </w:r>
      <w:r w:rsidR="000E5466">
        <w:t xml:space="preserve">used by many commercial companies </w:t>
      </w:r>
      <w:r w:rsidR="003C1300">
        <w:t>including</w:t>
      </w:r>
      <w:r w:rsidR="000E5466">
        <w:t xml:space="preserve"> Yahoo</w:t>
      </w:r>
      <w:r w:rsidR="0075090E">
        <w:t>!</w:t>
      </w:r>
      <w:r w:rsidR="000E5466">
        <w:t>, Facebook, and LinkedIn</w:t>
      </w:r>
      <w:r w:rsidR="00EC0B48">
        <w:t>, and they have prove</w:t>
      </w:r>
      <w:r w:rsidR="00A20EA1">
        <w:t>n</w:t>
      </w:r>
      <w:r w:rsidR="00B02B7B">
        <w:t xml:space="preserve"> to be efficient enough to hand</w:t>
      </w:r>
      <w:r w:rsidR="00A20EA1">
        <w:t>le</w:t>
      </w:r>
      <w:r w:rsidR="00B02B7B">
        <w:t xml:space="preserve"> </w:t>
      </w:r>
      <w:r w:rsidR="00EC0B48">
        <w:t xml:space="preserve">daily </w:t>
      </w:r>
      <w:r w:rsidR="00B02B7B">
        <w:t>ETL operations and ad</w:t>
      </w:r>
      <w:r w:rsidR="00A20EA1">
        <w:t xml:space="preserve"> </w:t>
      </w:r>
      <w:r w:rsidR="00B02B7B">
        <w:t>hoc qu</w:t>
      </w:r>
      <w:r w:rsidR="00DD22B6">
        <w:t xml:space="preserve">eries in many big data problems; more than half of </w:t>
      </w:r>
      <w:r w:rsidR="0042112C">
        <w:t xml:space="preserve">the daily </w:t>
      </w:r>
      <w:r w:rsidR="00611AA7">
        <w:t xml:space="preserve">submitted </w:t>
      </w:r>
      <w:r w:rsidR="00DD22B6">
        <w:t xml:space="preserve">MapReduce jobs are either generated as Pig or Hive </w:t>
      </w:r>
      <w:r w:rsidR="003C1300">
        <w:t>s</w:t>
      </w:r>
      <w:r w:rsidR="00DD22B6">
        <w:t>cripts in these companies.</w:t>
      </w:r>
      <w:r w:rsidR="00B02B7B">
        <w:t xml:space="preserve"> </w:t>
      </w:r>
      <w:r w:rsidR="009037D4">
        <w:t>However</w:t>
      </w:r>
      <w:r w:rsidR="00B02B7B">
        <w:t xml:space="preserve">, </w:t>
      </w:r>
      <w:r w:rsidR="00D07B74">
        <w:t>in the case of support</w:t>
      </w:r>
      <w:r w:rsidR="00AB3B52">
        <w:t>ing</w:t>
      </w:r>
      <w:r w:rsidR="00D07B74">
        <w:t xml:space="preserve"> </w:t>
      </w:r>
      <w:r w:rsidR="005321AD">
        <w:t>iterative applicat</w:t>
      </w:r>
      <w:r w:rsidR="00D66893">
        <w:t>ions</w:t>
      </w:r>
      <w:r w:rsidR="005B26EB">
        <w:t xml:space="preserve">, it is nontrivial. </w:t>
      </w:r>
      <w:r w:rsidR="003C1300">
        <w:t>M</w:t>
      </w:r>
      <w:r w:rsidR="00741635">
        <w:t>ost of the</w:t>
      </w:r>
      <w:r w:rsidR="00DD5855">
        <w:t>se</w:t>
      </w:r>
      <w:r w:rsidR="00741635">
        <w:t xml:space="preserve"> solutions</w:t>
      </w:r>
      <w:r w:rsidR="001B2AE4">
        <w:t xml:space="preserve"> claim</w:t>
      </w:r>
      <w:r w:rsidR="003226C3">
        <w:t xml:space="preserve"> to be </w:t>
      </w:r>
      <w:r w:rsidR="003C1300">
        <w:t>applic</w:t>
      </w:r>
      <w:r w:rsidR="003226C3">
        <w:t>able</w:t>
      </w:r>
      <w:r w:rsidR="00D66893">
        <w:t xml:space="preserve"> </w:t>
      </w:r>
      <w:r w:rsidR="00B2564E">
        <w:t>and require</w:t>
      </w:r>
      <w:r w:rsidR="00990967">
        <w:t xml:space="preserve"> developers </w:t>
      </w:r>
      <w:r w:rsidR="003C1300">
        <w:t xml:space="preserve">to </w:t>
      </w:r>
      <w:r w:rsidR="00CE2539">
        <w:t>write</w:t>
      </w:r>
      <w:r w:rsidR="00F026A6">
        <w:t xml:space="preserve"> </w:t>
      </w:r>
      <w:r w:rsidR="00D66893">
        <w:t xml:space="preserve">user defined </w:t>
      </w:r>
      <w:r w:rsidR="00940186">
        <w:t>functions (UDFs)</w:t>
      </w:r>
      <w:r w:rsidR="00C434D0">
        <w:t xml:space="preserve"> for computing the </w:t>
      </w:r>
      <w:r w:rsidR="007C59C6">
        <w:t>core algorithms</w:t>
      </w:r>
      <w:r w:rsidR="00A0166C">
        <w:t xml:space="preserve"> and</w:t>
      </w:r>
      <w:r w:rsidR="003226C3">
        <w:t xml:space="preserve"> wrap</w:t>
      </w:r>
      <w:r w:rsidR="00AB3B52">
        <w:t>ping</w:t>
      </w:r>
      <w:r w:rsidR="003226C3">
        <w:t xml:space="preserve"> the main language</w:t>
      </w:r>
      <w:r w:rsidR="00301473">
        <w:t xml:space="preserve"> </w:t>
      </w:r>
      <w:r w:rsidR="003226C3">
        <w:t xml:space="preserve">script </w:t>
      </w:r>
      <w:r w:rsidR="00301473">
        <w:lastRenderedPageBreak/>
        <w:t>inside a</w:t>
      </w:r>
      <w:r w:rsidR="00643A5D">
        <w:t>n</w:t>
      </w:r>
      <w:r w:rsidR="00940186">
        <w:t xml:space="preserve"> external </w:t>
      </w:r>
      <w:r w:rsidR="00A0166C">
        <w:t>control</w:t>
      </w:r>
      <w:r w:rsidR="00314F7D">
        <w:t>-flow</w:t>
      </w:r>
      <w:r w:rsidR="00A0166C">
        <w:t xml:space="preserve"> </w:t>
      </w:r>
      <w:r w:rsidR="00940186">
        <w:t>script</w:t>
      </w:r>
      <w:r w:rsidR="00A0166C">
        <w:t xml:space="preserve"> to</w:t>
      </w:r>
      <w:r w:rsidR="000319E3">
        <w:t xml:space="preserve"> map the iteration data</w:t>
      </w:r>
      <w:r w:rsidR="00C434D0">
        <w:t xml:space="preserve"> from</w:t>
      </w:r>
      <w:r w:rsidR="000319E3">
        <w:t xml:space="preserve"> disk</w:t>
      </w:r>
      <w:r w:rsidR="00C434D0">
        <w:t xml:space="preserve"> to memory</w:t>
      </w:r>
      <w:r w:rsidR="003C1300">
        <w:t>.</w:t>
      </w:r>
      <w:r w:rsidR="00F026A6">
        <w:t xml:space="preserve"> </w:t>
      </w:r>
      <w:r w:rsidR="003C1300">
        <w:t xml:space="preserve">As a result </w:t>
      </w:r>
      <w:r w:rsidR="00F026A6">
        <w:t>t</w:t>
      </w:r>
      <w:r w:rsidR="005321AD">
        <w:t xml:space="preserve">he performance </w:t>
      </w:r>
      <w:r w:rsidR="00761F16">
        <w:t>is limited</w:t>
      </w:r>
      <w:r w:rsidR="005321AD">
        <w:t xml:space="preserve"> </w:t>
      </w:r>
      <w:r w:rsidR="00761F16">
        <w:t xml:space="preserve">due to </w:t>
      </w:r>
      <w:r w:rsidR="00706A2F">
        <w:t xml:space="preserve">submitting </w:t>
      </w:r>
      <w:r w:rsidR="00D214C1">
        <w:t>multiple</w:t>
      </w:r>
      <w:r w:rsidR="003C1300">
        <w:t xml:space="preserve"> </w:t>
      </w:r>
      <w:r w:rsidR="00761F16">
        <w:t>round</w:t>
      </w:r>
      <w:r w:rsidR="00F026A6">
        <w:t>s</w:t>
      </w:r>
      <w:r w:rsidR="00761F16">
        <w:t xml:space="preserve"> of</w:t>
      </w:r>
      <w:r w:rsidR="00D214C1">
        <w:t xml:space="preserve"> MapReduce</w:t>
      </w:r>
      <w:r w:rsidR="00381EBB">
        <w:t xml:space="preserve"> jobs</w:t>
      </w:r>
      <w:r w:rsidR="00775368">
        <w:t xml:space="preserve"> with</w:t>
      </w:r>
      <w:r w:rsidR="00706A2F">
        <w:t xml:space="preserve"> extra</w:t>
      </w:r>
      <w:r w:rsidR="00603B75">
        <w:t xml:space="preserve"> job</w:t>
      </w:r>
      <w:r w:rsidR="00706A2F">
        <w:t xml:space="preserve"> startup</w:t>
      </w:r>
      <w:r w:rsidR="00775368">
        <w:t xml:space="preserve"> overhead</w:t>
      </w:r>
      <w:r w:rsidR="00381EBB">
        <w:t>.</w:t>
      </w:r>
      <w:r w:rsidR="007B10AB">
        <w:t xml:space="preserve"> </w:t>
      </w:r>
      <w:r w:rsidR="00CD6581">
        <w:t>In addition</w:t>
      </w:r>
      <w:r w:rsidR="001154C7">
        <w:t xml:space="preserve">, </w:t>
      </w:r>
      <w:r w:rsidR="00A9302B">
        <w:t xml:space="preserve">most of these language systems are built on top of Hadoop using disk caches and disk I/O, </w:t>
      </w:r>
      <w:r w:rsidR="003C1300">
        <w:t xml:space="preserve">meaning </w:t>
      </w:r>
      <w:r w:rsidR="00A9302B">
        <w:t xml:space="preserve">the </w:t>
      </w:r>
      <w:r w:rsidR="00C35135">
        <w:t xml:space="preserve">data </w:t>
      </w:r>
      <w:r w:rsidR="00A9302B">
        <w:t xml:space="preserve">communication overhead is too high and </w:t>
      </w:r>
      <w:r w:rsidR="003C1300">
        <w:t xml:space="preserve">soon </w:t>
      </w:r>
      <w:r w:rsidR="00062662">
        <w:t xml:space="preserve">becomes </w:t>
      </w:r>
      <w:r w:rsidR="00062662">
        <w:rPr>
          <w:rFonts w:ascii="NimbusRomNo9L-Regu" w:hAnsi="NimbusRomNo9L-Regu" w:cs="NimbusRomNo9L-Regu"/>
          <w:lang w:eastAsia="zh-TW"/>
        </w:rPr>
        <w:t>undesirable</w:t>
      </w:r>
      <w:r w:rsidR="00062662">
        <w:t xml:space="preserve"> due to </w:t>
      </w:r>
      <w:r w:rsidR="00E84B29">
        <w:t>the overall performance</w:t>
      </w:r>
      <w:r w:rsidR="00BB7946">
        <w:t xml:space="preserve"> loss</w:t>
      </w:r>
      <w:r w:rsidR="00E84B29">
        <w:t xml:space="preserve">. </w:t>
      </w:r>
    </w:p>
    <w:p w14:paraId="319B7353" w14:textId="77777777" w:rsidR="008A1570" w:rsidRDefault="00705A75" w:rsidP="00054275">
      <w:pPr>
        <w:pStyle w:val="BodyText"/>
      </w:pPr>
      <w:r>
        <w:t>In this paper</w:t>
      </w:r>
      <w:r w:rsidR="002625FD">
        <w:t xml:space="preserve">, </w:t>
      </w:r>
      <w:r w:rsidR="003054F9">
        <w:t xml:space="preserve">we use Pig as an example </w:t>
      </w:r>
      <w:r w:rsidR="00F53B4E">
        <w:t xml:space="preserve">and introduce Pig </w:t>
      </w:r>
      <w:r w:rsidR="00807B1E">
        <w:t>integrated</w:t>
      </w:r>
      <w:r w:rsidR="00F53B4E">
        <w:t xml:space="preserve"> with Harp, a </w:t>
      </w:r>
      <w:r w:rsidR="007E066A">
        <w:t xml:space="preserve">fast </w:t>
      </w:r>
      <w:r w:rsidR="00621DFD">
        <w:t xml:space="preserve">cache MPI-like </w:t>
      </w:r>
      <w:r w:rsidR="00F53B4E">
        <w:t xml:space="preserve">collective communication plugin with Hadoop, </w:t>
      </w:r>
      <w:r w:rsidR="002625FD">
        <w:t xml:space="preserve">to investigate possibilities to simplify the </w:t>
      </w:r>
      <w:r w:rsidR="002625FD" w:rsidRPr="004B43F7">
        <w:t>hierarchy</w:t>
      </w:r>
      <w:r w:rsidR="002625FD">
        <w:t xml:space="preserve"> using </w:t>
      </w:r>
      <w:r w:rsidR="00FB0CDA">
        <w:t>one main high level language and improve the performance by looking into fast</w:t>
      </w:r>
      <w:r w:rsidR="00A02B19">
        <w:t xml:space="preserve"> data</w:t>
      </w:r>
      <w:r w:rsidR="00FB0CDA">
        <w:t xml:space="preserve"> cache and better communication patterns</w:t>
      </w:r>
      <w:r w:rsidR="007D5BFA">
        <w:t xml:space="preserve"> between iterations</w:t>
      </w:r>
      <w:r w:rsidR="008F576B">
        <w:t>.</w:t>
      </w:r>
      <w:r w:rsidR="00A02B19">
        <w:t xml:space="preserve"> </w:t>
      </w:r>
      <w:r w:rsidR="0075090E">
        <w:t>For</w:t>
      </w:r>
      <w:r w:rsidR="00880229">
        <w:t xml:space="preserve"> </w:t>
      </w:r>
      <w:r w:rsidR="002F75D2">
        <w:t>scientific</w:t>
      </w:r>
      <w:r w:rsidR="00880229">
        <w:t xml:space="preserve"> applications</w:t>
      </w:r>
      <w:r w:rsidR="003152E2">
        <w:t xml:space="preserve"> we </w:t>
      </w:r>
      <w:r w:rsidR="0075090E">
        <w:t xml:space="preserve">mainly </w:t>
      </w:r>
      <w:r w:rsidR="003152E2">
        <w:t>propose to use</w:t>
      </w:r>
      <w:r w:rsidR="002E115F">
        <w:t xml:space="preserve"> these</w:t>
      </w:r>
      <w:r w:rsidR="003152E2">
        <w:t xml:space="preserve"> high level language</w:t>
      </w:r>
      <w:r w:rsidR="003C1300">
        <w:t>s</w:t>
      </w:r>
      <w:r w:rsidR="003152E2">
        <w:t xml:space="preserve"> simpl</w:t>
      </w:r>
      <w:r w:rsidR="003C1300">
        <w:t>y</w:t>
      </w:r>
      <w:r w:rsidR="003152E2">
        <w:t xml:space="preserve"> </w:t>
      </w:r>
      <w:r w:rsidR="00B94809">
        <w:t xml:space="preserve">as functional libraries in R </w:t>
      </w:r>
      <w:r w:rsidR="00B94809">
        <w:fldChar w:fldCharType="begin"/>
      </w:r>
      <w:r w:rsidR="00B94809">
        <w:instrText xml:space="preserve"> ADDIN EN.CITE &lt;EndNote&gt;&lt;Cite&gt;&lt;Author&gt;Team&lt;/Author&gt;&lt;Year&gt;2011&lt;/Year&gt;&lt;RecNum&gt;1409&lt;/RecNum&gt;&lt;DisplayText&gt;[5]&lt;/DisplayText&gt;&lt;record&gt;&lt;rec-number&gt;1409&lt;/rec-number&gt;&lt;foreign-keys&gt;&lt;key app="EN" db-id="5vw0p00eupwezde0fr4559xy0wf2p0tts250" timestamp="1398923762"&gt;1409&lt;/key&gt;&lt;/foreign-keys&gt;&lt;ref-type name="Book"&gt;6&lt;/ref-type&gt;&lt;contributors&gt;&lt;authors&gt;&lt;author&gt;R Development Core Team&lt;/author&gt;&lt;/authors&gt;&lt;/contributors&gt;&lt;titles&gt;&lt;title&gt;R: A Language and Environment for Statistical Computing&lt;/title&gt;&lt;/titles&gt;&lt;dates&gt;&lt;year&gt;2011&lt;/year&gt;&lt;/dates&gt;&lt;publisher&gt;R Foundation for Statistical Computing&lt;/publisher&gt;&lt;urls&gt;&lt;/urls&gt;&lt;/record&gt;&lt;/Cite&gt;&lt;/EndNote&gt;</w:instrText>
      </w:r>
      <w:r w:rsidR="00B94809">
        <w:fldChar w:fldCharType="separate"/>
      </w:r>
      <w:r w:rsidR="00B94809">
        <w:rPr>
          <w:noProof/>
        </w:rPr>
        <w:t>[</w:t>
      </w:r>
      <w:hyperlink w:anchor="_ENREF_5" w:tooltip="Team, 2011 #1409" w:history="1">
        <w:r w:rsidR="00D71CD9">
          <w:rPr>
            <w:noProof/>
          </w:rPr>
          <w:t>5</w:t>
        </w:r>
      </w:hyperlink>
      <w:r w:rsidR="00B94809">
        <w:rPr>
          <w:noProof/>
        </w:rPr>
        <w:t>]</w:t>
      </w:r>
      <w:r w:rsidR="00B94809">
        <w:fldChar w:fldCharType="end"/>
      </w:r>
      <w:r w:rsidR="003152E2">
        <w:t xml:space="preserve"> which provides </w:t>
      </w:r>
      <w:r w:rsidR="003C1300">
        <w:t xml:space="preserve">a </w:t>
      </w:r>
      <w:r w:rsidR="003152E2">
        <w:t xml:space="preserve">rich set of </w:t>
      </w:r>
      <w:r w:rsidR="000346B4" w:rsidRPr="000346B4">
        <w:t xml:space="preserve">sophisticated </w:t>
      </w:r>
      <w:r w:rsidR="000346B4">
        <w:t xml:space="preserve">data analysis </w:t>
      </w:r>
      <w:r w:rsidR="003152E2">
        <w:t>algorithms</w:t>
      </w:r>
      <w:r w:rsidR="002E115F">
        <w:t xml:space="preserve">; </w:t>
      </w:r>
      <w:r w:rsidR="0067217A">
        <w:t>t</w:t>
      </w:r>
      <w:r w:rsidR="002E115F">
        <w:t>here</w:t>
      </w:r>
      <w:r w:rsidR="0067217A">
        <w:t>fore</w:t>
      </w:r>
      <w:r w:rsidR="002E115F">
        <w:t xml:space="preserve"> </w:t>
      </w:r>
      <w:r w:rsidR="00794E8D">
        <w:t>u</w:t>
      </w:r>
      <w:r w:rsidR="002E115F">
        <w:t>sers only pass the parameters</w:t>
      </w:r>
      <w:r w:rsidR="003152E2">
        <w:t xml:space="preserve"> </w:t>
      </w:r>
      <w:r w:rsidR="002E115F">
        <w:t>to those existing</w:t>
      </w:r>
      <w:r w:rsidR="00880229">
        <w:t xml:space="preserve"> methods</w:t>
      </w:r>
      <w:r w:rsidR="002622F1">
        <w:t>,</w:t>
      </w:r>
      <w:r w:rsidR="009C7328">
        <w:t xml:space="preserve"> </w:t>
      </w:r>
      <w:r w:rsidR="0067217A">
        <w:t xml:space="preserve">which </w:t>
      </w:r>
      <w:r w:rsidR="009C7328">
        <w:t xml:space="preserve">execute their applications automatically </w:t>
      </w:r>
      <w:r w:rsidR="009A4557">
        <w:t xml:space="preserve">in </w:t>
      </w:r>
      <w:r w:rsidR="00F96390">
        <w:t xml:space="preserve">distributed </w:t>
      </w:r>
      <w:r w:rsidR="005E61EC">
        <w:t>environments</w:t>
      </w:r>
      <w:r w:rsidR="002E115F">
        <w:t>.</w:t>
      </w:r>
      <w:r w:rsidR="00BF6801">
        <w:t xml:space="preserve"> For the developers that implement those complicated algorithms, we suggest </w:t>
      </w:r>
      <w:r w:rsidR="004E67A7">
        <w:t>the</w:t>
      </w:r>
      <w:r w:rsidR="0067217A">
        <w:t>y</w:t>
      </w:r>
      <w:r w:rsidR="004E67A7">
        <w:t xml:space="preserve"> write a single</w:t>
      </w:r>
      <w:r w:rsidR="004F3C1B">
        <w:t xml:space="preserve"> </w:t>
      </w:r>
      <w:r w:rsidR="004E67A7">
        <w:t xml:space="preserve">Pig script with </w:t>
      </w:r>
      <w:r w:rsidR="004F3C1B">
        <w:t xml:space="preserve">UDFs </w:t>
      </w:r>
      <w:r w:rsidR="004E67A7">
        <w:t xml:space="preserve">combined </w:t>
      </w:r>
      <w:r w:rsidR="00B41FF9">
        <w:t xml:space="preserve">with customized data cache and communication </w:t>
      </w:r>
      <w:r w:rsidR="004E67A7">
        <w:t>patterns in order to</w:t>
      </w:r>
      <w:r w:rsidR="00351F09">
        <w:t xml:space="preserve"> </w:t>
      </w:r>
      <w:r w:rsidR="00E2251F">
        <w:t xml:space="preserve">remove </w:t>
      </w:r>
      <w:r w:rsidR="004E67A7" w:rsidRPr="004E67A7">
        <w:t xml:space="preserve">unnecessary </w:t>
      </w:r>
      <w:r w:rsidR="00654F3E">
        <w:t xml:space="preserve">job </w:t>
      </w:r>
      <w:r w:rsidR="004E67A7">
        <w:t xml:space="preserve">restart overhead and </w:t>
      </w:r>
      <w:r w:rsidR="00B41FF9">
        <w:t xml:space="preserve">achieve the best performance.  </w:t>
      </w:r>
      <w:r w:rsidR="004F3C1B">
        <w:t xml:space="preserve"> </w:t>
      </w:r>
    </w:p>
    <w:p w14:paraId="33A40D19" w14:textId="7CBA53A8" w:rsidR="000465D4" w:rsidRDefault="006D5859" w:rsidP="00A75422">
      <w:pPr>
        <w:pStyle w:val="BodyText"/>
      </w:pPr>
      <w:r>
        <w:t xml:space="preserve">The rest of this paper is </w:t>
      </w:r>
      <w:r w:rsidR="00E30209">
        <w:t>organized</w:t>
      </w:r>
      <w:r w:rsidR="00D22B61">
        <w:t xml:space="preserve"> as follows. </w:t>
      </w:r>
      <w:r w:rsidR="005076F5">
        <w:t>S</w:t>
      </w:r>
      <w:r w:rsidR="004969DA">
        <w:t>ection II</w:t>
      </w:r>
      <w:r w:rsidR="00495CE6">
        <w:t xml:space="preserve"> introduces the general background of </w:t>
      </w:r>
      <w:r w:rsidR="00F726CD">
        <w:t>H</w:t>
      </w:r>
      <w:r w:rsidR="00E27B1B">
        <w:t>arp</w:t>
      </w:r>
      <w:r w:rsidR="00F726CD">
        <w:t xml:space="preserve"> and Pig</w:t>
      </w:r>
      <w:r w:rsidR="004C35F5">
        <w:t xml:space="preserve">. </w:t>
      </w:r>
      <w:r w:rsidR="004F1D2F">
        <w:t>Section</w:t>
      </w:r>
      <w:r w:rsidR="00495CE6">
        <w:t xml:space="preserve"> </w:t>
      </w:r>
      <w:r w:rsidR="00CF41B5">
        <w:t>III</w:t>
      </w:r>
      <w:r w:rsidR="00B23817">
        <w:t xml:space="preserve"> </w:t>
      </w:r>
      <w:r w:rsidR="00572D86">
        <w:t xml:space="preserve">explains our vision of system design and improvement by integrating Pig on Harp. </w:t>
      </w:r>
      <w:r w:rsidR="00BA557F">
        <w:t xml:space="preserve">Section </w:t>
      </w:r>
      <w:r w:rsidR="00CF41B5">
        <w:t>IV</w:t>
      </w:r>
      <w:r w:rsidR="00153557">
        <w:t xml:space="preserve"> </w:t>
      </w:r>
      <w:r w:rsidR="00346867">
        <w:t>presents our targeted use cases</w:t>
      </w:r>
      <w:r w:rsidR="0063076A">
        <w:t xml:space="preserve"> for scientific applications</w:t>
      </w:r>
      <w:r w:rsidR="00A87E36">
        <w:t xml:space="preserve">. </w:t>
      </w:r>
      <w:r w:rsidR="009D5054">
        <w:t xml:space="preserve">Section </w:t>
      </w:r>
      <w:r w:rsidR="00CF41B5">
        <w:t>V</w:t>
      </w:r>
      <w:r w:rsidR="00891676">
        <w:t xml:space="preserve"> </w:t>
      </w:r>
      <w:r w:rsidR="009D5054">
        <w:t>shows aspect</w:t>
      </w:r>
      <w:r w:rsidR="00E2251F">
        <w:t>s</w:t>
      </w:r>
      <w:r w:rsidR="009D5054">
        <w:t xml:space="preserve"> of results based on the line</w:t>
      </w:r>
      <w:r w:rsidR="00E2251F">
        <w:t>s</w:t>
      </w:r>
      <w:r w:rsidR="009D5054">
        <w:t xml:space="preserve"> of code, performance, and coding difficult</w:t>
      </w:r>
      <w:r w:rsidR="00E2251F">
        <w:t>y</w:t>
      </w:r>
      <w:r w:rsidR="009D5054">
        <w:t xml:space="preserve">. </w:t>
      </w:r>
      <w:r w:rsidR="004A14DB">
        <w:t>Section VI compares our approach with the related solutions</w:t>
      </w:r>
      <w:r w:rsidR="0047291D">
        <w:t>.</w:t>
      </w:r>
      <w:r w:rsidR="004A14DB">
        <w:t xml:space="preserve"> </w:t>
      </w:r>
      <w:r w:rsidR="00F54E08">
        <w:t>A</w:t>
      </w:r>
      <w:r w:rsidR="00E2251F">
        <w:t>nd</w:t>
      </w:r>
      <w:r w:rsidR="00F54E08">
        <w:t xml:space="preserve"> last but not least, Section VI</w:t>
      </w:r>
      <w:r w:rsidR="00250BC5">
        <w:t>I</w:t>
      </w:r>
      <w:r w:rsidR="00F54E08">
        <w:t xml:space="preserve"> draws the </w:t>
      </w:r>
      <w:r w:rsidR="004A595F">
        <w:t>conclusion</w:t>
      </w:r>
      <w:r w:rsidR="00F54E08">
        <w:t>.</w:t>
      </w:r>
    </w:p>
    <w:p w14:paraId="379738AC" w14:textId="77777777" w:rsidR="00391A50" w:rsidRPr="005A74AF" w:rsidRDefault="005B3514" w:rsidP="00085B4B">
      <w:pPr>
        <w:pStyle w:val="Heading1"/>
      </w:pPr>
      <w:r>
        <w:t>Back</w:t>
      </w:r>
      <w:r w:rsidR="00463A94">
        <w:t>g</w:t>
      </w:r>
      <w:r>
        <w:t>round</w:t>
      </w:r>
    </w:p>
    <w:p w14:paraId="3F65E7FD" w14:textId="77777777" w:rsidR="005D2EDC" w:rsidRDefault="00A718EE" w:rsidP="005D2EDC">
      <w:pPr>
        <w:ind w:firstLine="216"/>
        <w:jc w:val="both"/>
      </w:pPr>
      <w:r>
        <w:t xml:space="preserve">Harp </w:t>
      </w:r>
      <w:r>
        <w:fldChar w:fldCharType="begin"/>
      </w:r>
      <w:r w:rsidR="005D2EDC">
        <w:instrText xml:space="preserve"> ADDIN EN.CITE &lt;EndNote&gt;&lt;Cite&gt;&lt;Author&gt;Zhang&lt;/Author&gt;&lt;Year&gt;2014&lt;/Year&gt;&lt;RecNum&gt;1410&lt;/RecNum&gt;&lt;DisplayText&gt;[6]&lt;/DisplayText&gt;&lt;record&gt;&lt;rec-number&gt;1410&lt;/rec-number&gt;&lt;foreign-keys&gt;&lt;key app="EN" db-id="5vw0p00eupwezde0fr4559xy0wf2p0tts250" timestamp="1398924357"&gt;1410&lt;/key&gt;&lt;/foreign-keys&gt;&lt;ref-type name="Web Page"&gt;12&lt;/ref-type&gt;&lt;contributors&gt;&lt;authors&gt;&lt;author&gt;Bingjing Zhang&lt;/author&gt;&lt;/authors&gt;&lt;/contributors&gt;&lt;titles&gt;&lt;title&gt;Apache Harp Project&lt;/title&gt;&lt;/titles&gt;&lt;dates&gt;&lt;year&gt;2014&lt;/year&gt;&lt;/dates&gt;&lt;publisher&gt;Indiana University&lt;/publisher&gt;&lt;urls&gt;&lt;related-urls&gt;&lt;url&gt;http://salsaproj.indiana.edu/harp/&lt;/url&gt;&lt;/related-urls&gt;&lt;/urls&gt;&lt;/record&gt;&lt;/Cite&gt;&lt;/EndNote&gt;</w:instrText>
      </w:r>
      <w:r>
        <w:fldChar w:fldCharType="separate"/>
      </w:r>
      <w:r w:rsidR="005D2EDC">
        <w:rPr>
          <w:noProof/>
        </w:rPr>
        <w:t>[</w:t>
      </w:r>
      <w:hyperlink w:anchor="_ENREF_6" w:tooltip="Zhang, 2014 #1410" w:history="1">
        <w:r w:rsidR="00D71CD9">
          <w:rPr>
            <w:noProof/>
          </w:rPr>
          <w:t>6</w:t>
        </w:r>
      </w:hyperlink>
      <w:r w:rsidR="005D2EDC">
        <w:rPr>
          <w:noProof/>
        </w:rPr>
        <w:t>]</w:t>
      </w:r>
      <w:r>
        <w:fldChar w:fldCharType="end"/>
      </w:r>
      <w:r>
        <w:t xml:space="preserve"> is a Hadoop plugin that enables the possibility of </w:t>
      </w:r>
      <w:r w:rsidR="003874A7">
        <w:t xml:space="preserve">loop </w:t>
      </w:r>
      <w:r w:rsidR="00E2452F">
        <w:t>awareness</w:t>
      </w:r>
      <w:r w:rsidR="006B24BA">
        <w:t xml:space="preserve">, </w:t>
      </w:r>
      <w:r>
        <w:t>fast</w:t>
      </w:r>
      <w:r w:rsidR="005423C6">
        <w:t xml:space="preserve"> in-memory</w:t>
      </w:r>
      <w:r>
        <w:t xml:space="preserve"> caching and self-contained communication patterns for iterative computation. It replaces the default </w:t>
      </w:r>
      <w:r w:rsidR="00555D23">
        <w:t>m</w:t>
      </w:r>
      <w:r w:rsidR="00AB0A15">
        <w:t>apper interface</w:t>
      </w:r>
      <w:r>
        <w:t xml:space="preserve"> with a long-running </w:t>
      </w:r>
      <w:r w:rsidR="002E7C56">
        <w:t>m</w:t>
      </w:r>
      <w:r>
        <w:t>apper that can support multi-thread</w:t>
      </w:r>
      <w:r w:rsidR="00D73A70">
        <w:t>/</w:t>
      </w:r>
      <w:r w:rsidR="008C158D">
        <w:t>multi-processes</w:t>
      </w:r>
      <w:r w:rsidRPr="00A7254A">
        <w:t xml:space="preserve"> </w:t>
      </w:r>
      <w:r>
        <w:t>computing and in-memory caching instead of Hadoop’s default multi-processes on split key-value pairs parallel computing.  In addition, Harp provides MPI-like collective communication interface</w:t>
      </w:r>
      <w:r w:rsidR="00F468E4">
        <w:t>s</w:t>
      </w:r>
      <w:r>
        <w:t xml:space="preserve"> for developers to do self-defined network shuffling rather than shuffling with HDFS I/O. </w:t>
      </w:r>
      <w:r>
        <w:lastRenderedPageBreak/>
        <w:t>These worthwhile features enable our work to gain impressive performance improvement.</w:t>
      </w:r>
    </w:p>
    <w:p w14:paraId="4381B604" w14:textId="77777777" w:rsidR="00E272D2" w:rsidRDefault="00560A9C" w:rsidP="005D2EDC">
      <w:pPr>
        <w:ind w:firstLine="216"/>
        <w:jc w:val="both"/>
      </w:pPr>
      <w:r>
        <w:t xml:space="preserve">Pig </w:t>
      </w:r>
      <w:r w:rsidR="002074D4">
        <w:fldChar w:fldCharType="begin"/>
      </w:r>
      <w:r w:rsidR="0083493D">
        <w:instrText xml:space="preserve"> ADDIN EN.CITE &lt;EndNote&gt;&lt;Cite&gt;&lt;Author&gt;Gates&lt;/Author&gt;&lt;Year&gt;2009&lt;/Year&gt;&lt;RecNum&gt;1398&lt;/RecNum&gt;&lt;DisplayText&gt;[2]&lt;/DisplayText&gt;&lt;record&gt;&lt;rec-number&gt;1398&lt;/rec-number&gt;&lt;foreign-keys&gt;&lt;key app="EN" db-id="5vw0p00eupwezde0fr4559xy0wf2p0tts250" timestamp="1394237428"&gt;1398&lt;/key&gt;&lt;/foreign-keys&gt;&lt;ref-type name="Journal Article"&gt;17&lt;/ref-type&gt;&lt;contributors&gt;&lt;authors&gt;&lt;author&gt;Alan F. Gates&lt;/author&gt;&lt;author&gt;Olga Natkovich&lt;/author&gt;&lt;author&gt;Shubham Chopra&lt;/author&gt;&lt;author&gt;Pradeep Kamath&lt;/author&gt;&lt;author&gt;Shravan M. Narayanamurthy&lt;/author&gt;&lt;author&gt;Christopher Olston&lt;/author&gt;&lt;author&gt;Benjamin Reed&lt;/author&gt;&lt;author&gt;Santhosh Srinivasan&lt;/author&gt;&lt;author&gt;Utkarsh Srivastava&lt;/author&gt;&lt;/authors&gt;&lt;/contributors&gt;&lt;titles&gt;&lt;title&gt;Building a high-level dataflow system on top of Map-Reduce: the Pig experience&lt;/title&gt;&lt;secondary-title&gt;Proc. VLDB Endow.&lt;/secondary-title&gt;&lt;/titles&gt;&lt;periodical&gt;&lt;full-title&gt;Proc. VLDB Endow.&lt;/full-title&gt;&lt;/periodical&gt;&lt;pages&gt;1414-1425&lt;/pages&gt;&lt;volume&gt;2&lt;/volume&gt;&lt;number&gt;2&lt;/number&gt;&lt;dates&gt;&lt;year&gt;2009&lt;/year&gt;&lt;/dates&gt;&lt;isbn&gt;2150-8097&lt;/isbn&gt;&lt;urls&gt;&lt;/urls&gt;&lt;custom1&gt;1687568&lt;/custom1&gt;&lt;/record&gt;&lt;/Cite&gt;&lt;/EndNote&gt;</w:instrText>
      </w:r>
      <w:r w:rsidR="002074D4">
        <w:fldChar w:fldCharType="separate"/>
      </w:r>
      <w:r w:rsidR="0083493D">
        <w:rPr>
          <w:noProof/>
        </w:rPr>
        <w:t>[</w:t>
      </w:r>
      <w:hyperlink w:anchor="_ENREF_2" w:tooltip="Gates, 2009 #1398" w:history="1">
        <w:r w:rsidR="00D71CD9">
          <w:rPr>
            <w:noProof/>
          </w:rPr>
          <w:t>2</w:t>
        </w:r>
      </w:hyperlink>
      <w:r w:rsidR="0083493D">
        <w:rPr>
          <w:noProof/>
        </w:rPr>
        <w:t>]</w:t>
      </w:r>
      <w:r w:rsidR="002074D4">
        <w:fldChar w:fldCharType="end"/>
      </w:r>
      <w:r>
        <w:t xml:space="preserve"> is a high level platform, extensively designed for Hadoop MapReduce large</w:t>
      </w:r>
      <w:r w:rsidR="0075090E">
        <w:t>-</w:t>
      </w:r>
      <w:r>
        <w:t xml:space="preserve">scale data analysis applications, and Pig Latin </w:t>
      </w:r>
      <w:r w:rsidR="002D0FC9">
        <w:fldChar w:fldCharType="begin"/>
      </w:r>
      <w:r w:rsidR="005D2EDC">
        <w:instrText xml:space="preserve"> ADDIN EN.CITE &lt;EndNote&gt;&lt;Cite&gt;&lt;Author&gt;Christopher Olston&lt;/Author&gt;&lt;Year&gt;2008&lt;/Year&gt;&lt;RecNum&gt;228&lt;/RecNum&gt;&lt;DisplayText&gt;[7]&lt;/DisplayText&gt;&lt;record&gt;&lt;rec-number&gt;228&lt;/rec-number&gt;&lt;foreign-keys&gt;&lt;key app="EN" db-id="5vw0p00eupwezde0fr4559xy0wf2p0tts250" timestamp="1347420065"&gt;228&lt;/key&gt;&lt;key app="ENWeb" db-id="S3XF@wrtqgYAACB9Pr4"&gt;3576&lt;/key&gt;&lt;/foreign-keys&gt;&lt;ref-type name="Conference Paper"&gt;47&lt;/ref-type&gt;&lt;contributors&gt;&lt;authors&gt;&lt;author&gt;Christopher Olston,&lt;/author&gt;&lt;author&gt;Benjamin Reed,&lt;/author&gt;&lt;author&gt;Utkarsh Srivastava,&lt;/author&gt;&lt;author&gt;Ravi Kumar,&lt;/author&gt;&lt;author&gt;Andrew Tomkins,&lt;/author&gt;&lt;/authors&gt;&lt;/contributors&gt;&lt;titles&gt;&lt;title&gt;Pig latin: a not-so-foreign language for data processing&lt;/title&gt;&lt;secondary-title&gt;Proceedings of the 2008 ACM SIGMOD international conference on Management of data&lt;/secondary-title&gt;&lt;/titles&gt;&lt;pages&gt;1099-1110&lt;/pages&gt;&lt;dates&gt;&lt;year&gt;2008&lt;/year&gt;&lt;/dates&gt;&lt;pub-location&gt;Vancouver, Canada&lt;/pub-location&gt;&lt;publisher&gt;ACM&lt;/publisher&gt;&lt;urls&gt;&lt;related-urls&gt;&lt;url&gt;http://portal.acm.org/citation.cfm?id=1376726&lt;/url&gt;&lt;/related-urls&gt;&lt;/urls&gt;&lt;/record&gt;&lt;/Cite&gt;&lt;/EndNote&gt;</w:instrText>
      </w:r>
      <w:r w:rsidR="002D0FC9">
        <w:fldChar w:fldCharType="separate"/>
      </w:r>
      <w:r w:rsidR="005D2EDC">
        <w:rPr>
          <w:noProof/>
        </w:rPr>
        <w:t>[</w:t>
      </w:r>
      <w:hyperlink w:anchor="_ENREF_7" w:tooltip="Christopher Olston, 2008 #228" w:history="1">
        <w:r w:rsidR="00D71CD9">
          <w:rPr>
            <w:noProof/>
          </w:rPr>
          <w:t>7</w:t>
        </w:r>
      </w:hyperlink>
      <w:r w:rsidR="005D2EDC">
        <w:rPr>
          <w:noProof/>
        </w:rPr>
        <w:t>]</w:t>
      </w:r>
      <w:r w:rsidR="002D0FC9">
        <w:fldChar w:fldCharType="end"/>
      </w:r>
      <w:r>
        <w:t xml:space="preserve"> is the provided language that abstracts the complicated Java MapReduce programs into dataflow programs with simple notations. Internally, submitted Pig scripts are compiled into sequences of MapReduce jobs which run locally as single thread applications or remotely on an existing Hadoop MapReduce</w:t>
      </w:r>
      <w:r w:rsidR="00D431F1">
        <w:t xml:space="preserve"> </w:t>
      </w:r>
      <w:r w:rsidR="002D0FC9">
        <w:fldChar w:fldCharType="begin"/>
      </w:r>
      <w:r w:rsidR="0083493D">
        <w:instrText xml:space="preserve"> ADDIN EN.CITE &lt;EndNote&gt;&lt;Cite ExcludeAuth="1"&gt;&lt;Year&gt;2009&lt;/Year&gt;&lt;RecNum&gt;106&lt;/RecNum&gt;&lt;DisplayText&gt;[1]&lt;/DisplayText&gt;&lt;record&gt;&lt;rec-number&gt;106&lt;/rec-number&gt;&lt;foreign-keys&gt;&lt;key app="EN" db-id="5vw0p00eupwezde0fr4559xy0wf2p0tts250" timestamp="1347420059"&gt;106&lt;/key&gt;&lt;key app="ENWeb" db-id="S3XF@wrtqgYAACB9Pr4"&gt;4554&lt;/key&gt;&lt;/foreign-keys&gt;&lt;ref-type name="Electronic Article"&gt;43&lt;/ref-type&gt;&lt;contributors&gt;&lt;/contributors&gt;&lt;titles&gt;&lt;title&gt;Apache Hadoop&lt;/title&gt;&lt;/titles&gt;&lt;dates&gt;&lt;year&gt;2009&lt;/year&gt;&lt;/dates&gt;&lt;urls&gt;&lt;related-urls&gt;&lt;url&gt;http://hadoop.apache.org/&lt;/url&gt;&lt;/related-urls&gt;&lt;/urls&gt;&lt;access-date&gt;December/2009&lt;/access-date&gt;&lt;/record&gt;&lt;/Cite&gt;&lt;/EndNote&gt;</w:instrText>
      </w:r>
      <w:r w:rsidR="002D0FC9">
        <w:fldChar w:fldCharType="separate"/>
      </w:r>
      <w:r w:rsidR="0083493D">
        <w:rPr>
          <w:noProof/>
        </w:rPr>
        <w:t>[</w:t>
      </w:r>
      <w:hyperlink w:anchor="_ENREF_1" w:tooltip=", 2009 #106" w:history="1">
        <w:r w:rsidR="00D71CD9">
          <w:rPr>
            <w:noProof/>
          </w:rPr>
          <w:t>1</w:t>
        </w:r>
      </w:hyperlink>
      <w:r w:rsidR="0083493D">
        <w:rPr>
          <w:noProof/>
        </w:rPr>
        <w:t>]</w:t>
      </w:r>
      <w:r w:rsidR="002D0FC9">
        <w:fldChar w:fldCharType="end"/>
      </w:r>
      <w:r>
        <w:t xml:space="preserve"> runtime. </w:t>
      </w:r>
      <w:r w:rsidR="00233361">
        <w:t>In other words, a P</w:t>
      </w:r>
      <w:r>
        <w:t xml:space="preserve">ig program is </w:t>
      </w:r>
      <w:r w:rsidRPr="0084150A">
        <w:t>embarrassingly parallel</w:t>
      </w:r>
      <w:r>
        <w:t xml:space="preserve"> and easy to maintain.</w:t>
      </w:r>
      <w:r w:rsidR="00CE16B6">
        <w:t xml:space="preserve"> </w:t>
      </w:r>
      <w:r w:rsidR="00E272D2">
        <w:t xml:space="preserve">Pig Latin is a procedural language </w:t>
      </w:r>
      <w:r w:rsidR="001620AE">
        <w:t xml:space="preserve">compared </w:t>
      </w:r>
      <w:r w:rsidR="00E272D2">
        <w:t xml:space="preserve">to traditional SQL for RDBMS. Figure 1 shows an example of </w:t>
      </w:r>
      <w:r w:rsidR="008C017C">
        <w:t>WordCount written in Pig Latin.</w:t>
      </w:r>
    </w:p>
    <w:p w14:paraId="6230A0E0" w14:textId="77777777" w:rsidR="003D21D2" w:rsidRDefault="00745D64" w:rsidP="007510F1">
      <w:pPr>
        <w:ind w:firstLine="216"/>
        <w:jc w:val="both"/>
      </w:pPr>
      <w:r>
        <w:t>Pig is</w:t>
      </w:r>
      <w:r w:rsidR="006F1864">
        <w:t xml:space="preserve"> a dataflow language, each line hav</w:t>
      </w:r>
      <w:r w:rsidR="001620AE">
        <w:t>ing only</w:t>
      </w:r>
      <w:r w:rsidR="006F1864">
        <w:t xml:space="preserve"> a single data transformation</w:t>
      </w:r>
      <w:r w:rsidR="001620AE">
        <w:t xml:space="preserve"> which</w:t>
      </w:r>
      <w:r w:rsidR="006F1864">
        <w:t xml:space="preserve"> could be nested. </w:t>
      </w:r>
      <w:r w:rsidR="00A32F50">
        <w:t>The</w:t>
      </w:r>
      <w:r w:rsidR="006F1864">
        <w:t xml:space="preserve"> WordCount program </w:t>
      </w:r>
      <w:r w:rsidR="001D3E45">
        <w:t>includes</w:t>
      </w:r>
      <w:r w:rsidR="006F1864">
        <w:t xml:space="preserve"> a total of 7 lines of code, and the syntax is straightforward and easy to understand. </w:t>
      </w:r>
      <w:r w:rsidR="009F03B2">
        <w:t xml:space="preserve">In general, data is loaded as records, and each field in </w:t>
      </w:r>
      <w:r w:rsidR="009515E8">
        <w:t xml:space="preserve">a </w:t>
      </w:r>
      <w:r w:rsidR="009F03B2">
        <w:t>record is defined according to Pig’s default data types</w:t>
      </w:r>
      <w:r w:rsidR="00195351">
        <w:t>: bag, tuple, and field</w:t>
      </w:r>
      <w:r w:rsidR="009F03B2">
        <w:t xml:space="preserve">. </w:t>
      </w:r>
      <w:r w:rsidR="00BD7774">
        <w:t>The l</w:t>
      </w:r>
      <w:r w:rsidR="00195351">
        <w:t xml:space="preserve">ength of </w:t>
      </w:r>
      <w:r w:rsidR="009515E8">
        <w:t xml:space="preserve">a </w:t>
      </w:r>
      <w:r w:rsidR="00195351">
        <w:t xml:space="preserve">record </w:t>
      </w:r>
      <w:r w:rsidR="00FE6970">
        <w:t>is</w:t>
      </w:r>
      <w:r w:rsidR="002B1AA6">
        <w:t xml:space="preserve"> flexible</w:t>
      </w:r>
      <w:r w:rsidR="00195351">
        <w:t xml:space="preserve"> since </w:t>
      </w:r>
      <w:r w:rsidR="00FA6A7B">
        <w:t xml:space="preserve">tuple can contain </w:t>
      </w:r>
      <w:r w:rsidR="00BD7774">
        <w:t xml:space="preserve">a </w:t>
      </w:r>
      <w:r w:rsidR="00FA6A7B">
        <w:t xml:space="preserve">different number of fields in </w:t>
      </w:r>
      <w:r w:rsidR="00BD7774">
        <w:t xml:space="preserve">the </w:t>
      </w:r>
      <w:r w:rsidR="00FA6A7B">
        <w:t xml:space="preserve">same column. </w:t>
      </w:r>
      <w:r w:rsidR="00B10DE2">
        <w:t xml:space="preserve">Other than the syntax shown </w:t>
      </w:r>
      <w:r w:rsidR="001236B9">
        <w:t xml:space="preserve">in </w:t>
      </w:r>
      <w:r w:rsidR="002D2E41">
        <w:t>this paper</w:t>
      </w:r>
      <w:r w:rsidR="00B10DE2">
        <w:t>, Pig Latin ha</w:t>
      </w:r>
      <w:r w:rsidR="00475BB4">
        <w:t>s</w:t>
      </w:r>
      <w:r w:rsidR="005824B8">
        <w:t xml:space="preserve"> more operations </w:t>
      </w:r>
      <w:r w:rsidR="00B10DE2">
        <w:t xml:space="preserve">and syntax patterns that </w:t>
      </w:r>
      <w:r w:rsidR="00703B4C">
        <w:t>can</w:t>
      </w:r>
      <w:r w:rsidR="00B10DE2">
        <w:t xml:space="preserve"> be used for various data transformation</w:t>
      </w:r>
      <w:r w:rsidR="00BD7774">
        <w:t>s</w:t>
      </w:r>
      <w:r w:rsidR="00475BB4">
        <w:t>.</w:t>
      </w:r>
      <w:r w:rsidR="00B10DE2">
        <w:t xml:space="preserve"> </w:t>
      </w:r>
      <w:r w:rsidR="00606F5C">
        <w:t>C</w:t>
      </w:r>
      <w:r w:rsidR="00606F5C" w:rsidRPr="00F77241">
        <w:t>urrently</w:t>
      </w:r>
      <w:r w:rsidR="00B10DE2">
        <w:t xml:space="preserve">, </w:t>
      </w:r>
      <w:r w:rsidR="00B10DE2" w:rsidRPr="00F77241">
        <w:t>Pig misses out on optimized storage structures</w:t>
      </w:r>
      <w:r w:rsidR="00B10DE2">
        <w:t xml:space="preserve"> like ind</w:t>
      </w:r>
      <w:r w:rsidR="00475BB4">
        <w:t>ic</w:t>
      </w:r>
      <w:r w:rsidR="00B10DE2">
        <w:t xml:space="preserve">es and column groups, which may not </w:t>
      </w:r>
      <w:r w:rsidR="00475BB4">
        <w:t xml:space="preserve">be </w:t>
      </w:r>
      <w:r w:rsidR="00B10DE2">
        <w:t>suitable for all applications.</w:t>
      </w:r>
    </w:p>
    <w:tbl>
      <w:tblPr>
        <w:tblW w:w="0" w:type="auto"/>
        <w:tblLook w:val="04A0" w:firstRow="1" w:lastRow="0" w:firstColumn="1" w:lastColumn="0" w:noHBand="0" w:noVBand="1"/>
      </w:tblPr>
      <w:tblGrid>
        <w:gridCol w:w="5076"/>
      </w:tblGrid>
      <w:tr w:rsidR="00F15991" w14:paraId="40660905" w14:textId="77777777" w:rsidTr="00D66CD3">
        <w:tc>
          <w:tcPr>
            <w:tcW w:w="5076" w:type="dxa"/>
            <w:shd w:val="clear" w:color="auto" w:fill="auto"/>
          </w:tcPr>
          <w:p w14:paraId="7E98A104" w14:textId="77777777" w:rsidR="00F15991" w:rsidRDefault="00B21F2E" w:rsidP="00E76483">
            <w:pPr>
              <w:jc w:val="both"/>
            </w:pPr>
            <w:r>
              <w:rPr>
                <w:noProof/>
                <w:lang w:eastAsia="zh-TW"/>
              </w:rPr>
              <mc:AlternateContent>
                <mc:Choice Requires="wps">
                  <w:drawing>
                    <wp:inline distT="0" distB="0" distL="0" distR="0" wp14:anchorId="7E785F0F" wp14:editId="6AE3C26D">
                      <wp:extent cx="3048000" cy="1156855"/>
                      <wp:effectExtent l="0" t="0" r="0" b="5715"/>
                      <wp:docPr id="1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1156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E8A1B3" w14:textId="77777777" w:rsidR="008D330C"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 xml:space="preserve">1 </w:t>
                                  </w:r>
                                  <w:r w:rsidRPr="007B3190">
                                    <w:rPr>
                                      <w:rFonts w:ascii="Courier New" w:hAnsi="Courier New" w:cs="Courier New"/>
                                      <w:sz w:val="16"/>
                                      <w:szCs w:val="16"/>
                                    </w:rPr>
                                    <w:t xml:space="preserve">input </w:t>
                                  </w:r>
                                  <w:r w:rsidR="00952A9B">
                                    <w:rPr>
                                      <w:rFonts w:ascii="Courier New" w:hAnsi="Courier New" w:cs="Courier New"/>
                                      <w:sz w:val="16"/>
                                      <w:szCs w:val="16"/>
                                    </w:rPr>
                                    <w:t xml:space="preserve">   </w:t>
                                  </w:r>
                                  <w:r w:rsidRPr="007B3190">
                                    <w:rPr>
                                      <w:rFonts w:ascii="Courier New" w:hAnsi="Courier New" w:cs="Courier New"/>
                                      <w:sz w:val="16"/>
                                      <w:szCs w:val="16"/>
                                    </w:rPr>
                                    <w:t xml:space="preserve">= LOAD 'input.txt' AS </w:t>
                                  </w:r>
                                  <w:r w:rsidR="008D330C">
                                    <w:rPr>
                                      <w:rFonts w:ascii="Courier New" w:hAnsi="Courier New" w:cs="Courier New"/>
                                      <w:sz w:val="16"/>
                                      <w:szCs w:val="16"/>
                                    </w:rPr>
                                    <w:t xml:space="preserve"> </w:t>
                                  </w:r>
                                </w:p>
                                <w:p w14:paraId="27903808" w14:textId="77777777" w:rsidR="00F15991" w:rsidRPr="007B3190" w:rsidRDefault="008D330C" w:rsidP="00F15991">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15991" w:rsidRPr="007B3190">
                                    <w:rPr>
                                      <w:rFonts w:ascii="Courier New" w:hAnsi="Courier New" w:cs="Courier New"/>
                                      <w:sz w:val="16"/>
                                      <w:szCs w:val="16"/>
                                    </w:rPr>
                                    <w:t>(line:chararray);</w:t>
                                  </w:r>
                                </w:p>
                                <w:p w14:paraId="62C242E0" w14:textId="77777777" w:rsidR="00E001F6"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2</w:t>
                                  </w:r>
                                  <w:r>
                                    <w:rPr>
                                      <w:rFonts w:ascii="Courier New" w:hAnsi="Courier New" w:cs="Courier New"/>
                                      <w:sz w:val="16"/>
                                      <w:szCs w:val="16"/>
                                    </w:rPr>
                                    <w:t xml:space="preserve"> </w:t>
                                  </w:r>
                                  <w:r w:rsidRPr="007B3190">
                                    <w:rPr>
                                      <w:rFonts w:ascii="Courier New" w:hAnsi="Courier New" w:cs="Courier New"/>
                                      <w:sz w:val="16"/>
                                      <w:szCs w:val="16"/>
                                    </w:rPr>
                                    <w:t xml:space="preserve">words </w:t>
                                  </w:r>
                                  <w:r w:rsidR="00952A9B">
                                    <w:rPr>
                                      <w:rFonts w:ascii="Courier New" w:hAnsi="Courier New" w:cs="Courier New"/>
                                      <w:sz w:val="16"/>
                                      <w:szCs w:val="16"/>
                                    </w:rPr>
                                    <w:t xml:space="preserve">   </w:t>
                                  </w:r>
                                  <w:r w:rsidRPr="007B3190">
                                    <w:rPr>
                                      <w:rFonts w:ascii="Courier New" w:hAnsi="Courier New" w:cs="Courier New"/>
                                      <w:sz w:val="16"/>
                                      <w:szCs w:val="16"/>
                                    </w:rPr>
                                    <w:t xml:space="preserve">= FOREACH input GENERATE </w:t>
                                  </w:r>
                                </w:p>
                                <w:p w14:paraId="518C7F83" w14:textId="77777777" w:rsidR="00F15991" w:rsidRPr="007B3190" w:rsidRDefault="00E001F6" w:rsidP="00F15991">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15991" w:rsidRPr="007B3190">
                                    <w:rPr>
                                      <w:rFonts w:ascii="Courier New" w:hAnsi="Courier New" w:cs="Courier New"/>
                                      <w:sz w:val="16"/>
                                      <w:szCs w:val="16"/>
                                    </w:rPr>
                                    <w:t>FLATTEN(TOKENIZE(line)) AS word;</w:t>
                                  </w:r>
                                </w:p>
                                <w:p w14:paraId="1604B343" w14:textId="77777777" w:rsidR="00F15991" w:rsidRPr="007B3190"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3</w:t>
                                  </w:r>
                                  <w:r>
                                    <w:rPr>
                                      <w:rFonts w:ascii="Courier New" w:hAnsi="Courier New" w:cs="Courier New"/>
                                      <w:sz w:val="16"/>
                                      <w:szCs w:val="16"/>
                                    </w:rPr>
                                    <w:t xml:space="preserve"> </w:t>
                                  </w:r>
                                  <w:r w:rsidR="00FB0191">
                                    <w:rPr>
                                      <w:rFonts w:ascii="Courier New" w:hAnsi="Courier New" w:cs="Courier New"/>
                                      <w:sz w:val="16"/>
                                      <w:szCs w:val="16"/>
                                    </w:rPr>
                                    <w:t>fil</w:t>
                                  </w:r>
                                  <w:r w:rsidR="00BD2A32">
                                    <w:rPr>
                                      <w:rFonts w:ascii="Courier New" w:hAnsi="Courier New" w:cs="Courier New"/>
                                      <w:sz w:val="16"/>
                                      <w:szCs w:val="16"/>
                                    </w:rPr>
                                    <w:t>W</w:t>
                                  </w:r>
                                  <w:r w:rsidRPr="007B3190">
                                    <w:rPr>
                                      <w:rFonts w:ascii="Courier New" w:hAnsi="Courier New" w:cs="Courier New"/>
                                      <w:sz w:val="16"/>
                                      <w:szCs w:val="16"/>
                                    </w:rPr>
                                    <w:t>ords = FILTER words BY word MATCHES '\\w+';</w:t>
                                  </w:r>
                                </w:p>
                                <w:p w14:paraId="4D5DCFAE" w14:textId="77777777" w:rsidR="00F15991" w:rsidRPr="007B3190"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 xml:space="preserve">4 </w:t>
                                  </w:r>
                                  <w:r w:rsidR="00A86A88">
                                    <w:rPr>
                                      <w:rFonts w:ascii="Courier New" w:hAnsi="Courier New" w:cs="Courier New"/>
                                      <w:sz w:val="16"/>
                                      <w:szCs w:val="16"/>
                                    </w:rPr>
                                    <w:t>wdG</w:t>
                                  </w:r>
                                  <w:r w:rsidRPr="007B3190">
                                    <w:rPr>
                                      <w:rFonts w:ascii="Courier New" w:hAnsi="Courier New" w:cs="Courier New"/>
                                      <w:sz w:val="16"/>
                                      <w:szCs w:val="16"/>
                                    </w:rPr>
                                    <w:t xml:space="preserve">roups = GROUP </w:t>
                                  </w:r>
                                  <w:r w:rsidR="00BB7E55">
                                    <w:rPr>
                                      <w:rFonts w:ascii="Courier New" w:hAnsi="Courier New" w:cs="Courier New"/>
                                      <w:sz w:val="16"/>
                                      <w:szCs w:val="16"/>
                                    </w:rPr>
                                    <w:t>filW</w:t>
                                  </w:r>
                                  <w:r w:rsidR="00BB7E55" w:rsidRPr="007B3190">
                                    <w:rPr>
                                      <w:rFonts w:ascii="Courier New" w:hAnsi="Courier New" w:cs="Courier New"/>
                                      <w:sz w:val="16"/>
                                      <w:szCs w:val="16"/>
                                    </w:rPr>
                                    <w:t xml:space="preserve">ords </w:t>
                                  </w:r>
                                  <w:r w:rsidRPr="007B3190">
                                    <w:rPr>
                                      <w:rFonts w:ascii="Courier New" w:hAnsi="Courier New" w:cs="Courier New"/>
                                      <w:sz w:val="16"/>
                                      <w:szCs w:val="16"/>
                                    </w:rPr>
                                    <w:t>BY word;</w:t>
                                  </w:r>
                                </w:p>
                                <w:p w14:paraId="22F524D9" w14:textId="77777777" w:rsidR="00C341E8"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 xml:space="preserve">5 </w:t>
                                  </w:r>
                                  <w:r w:rsidR="00286B2F">
                                    <w:rPr>
                                      <w:rFonts w:ascii="Courier New" w:hAnsi="Courier New" w:cs="Courier New"/>
                                      <w:sz w:val="16"/>
                                      <w:szCs w:val="16"/>
                                    </w:rPr>
                                    <w:t>wdC</w:t>
                                  </w:r>
                                  <w:r w:rsidRPr="007B3190">
                                    <w:rPr>
                                      <w:rFonts w:ascii="Courier New" w:hAnsi="Courier New" w:cs="Courier New"/>
                                      <w:sz w:val="16"/>
                                      <w:szCs w:val="16"/>
                                    </w:rPr>
                                    <w:t xml:space="preserve">ount </w:t>
                                  </w:r>
                                  <w:r w:rsidR="00952A9B">
                                    <w:rPr>
                                      <w:rFonts w:ascii="Courier New" w:hAnsi="Courier New" w:cs="Courier New"/>
                                      <w:sz w:val="16"/>
                                      <w:szCs w:val="16"/>
                                    </w:rPr>
                                    <w:t xml:space="preserve"> </w:t>
                                  </w:r>
                                  <w:r w:rsidRPr="007B3190">
                                    <w:rPr>
                                      <w:rFonts w:ascii="Courier New" w:hAnsi="Courier New" w:cs="Courier New"/>
                                      <w:sz w:val="16"/>
                                      <w:szCs w:val="16"/>
                                    </w:rPr>
                                    <w:t xml:space="preserve">= FOREACH </w:t>
                                  </w:r>
                                  <w:r w:rsidR="003072C6">
                                    <w:rPr>
                                      <w:rFonts w:ascii="Courier New" w:hAnsi="Courier New" w:cs="Courier New"/>
                                      <w:sz w:val="16"/>
                                      <w:szCs w:val="16"/>
                                    </w:rPr>
                                    <w:t>wdG</w:t>
                                  </w:r>
                                  <w:r w:rsidR="003072C6" w:rsidRPr="007B3190">
                                    <w:rPr>
                                      <w:rFonts w:ascii="Courier New" w:hAnsi="Courier New" w:cs="Courier New"/>
                                      <w:sz w:val="16"/>
                                      <w:szCs w:val="16"/>
                                    </w:rPr>
                                    <w:t xml:space="preserve">roups </w:t>
                                  </w:r>
                                  <w:r w:rsidRPr="007B3190">
                                    <w:rPr>
                                      <w:rFonts w:ascii="Courier New" w:hAnsi="Courier New" w:cs="Courier New"/>
                                      <w:sz w:val="16"/>
                                      <w:szCs w:val="16"/>
                                    </w:rPr>
                                    <w:t xml:space="preserve">GENERATE group AS </w:t>
                                  </w:r>
                                </w:p>
                                <w:p w14:paraId="31935C1E" w14:textId="77777777" w:rsidR="00F15991" w:rsidRPr="007B3190" w:rsidRDefault="00C341E8" w:rsidP="00F15991">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15991" w:rsidRPr="007B3190">
                                    <w:rPr>
                                      <w:rFonts w:ascii="Courier New" w:hAnsi="Courier New" w:cs="Courier New"/>
                                      <w:sz w:val="16"/>
                                      <w:szCs w:val="16"/>
                                    </w:rPr>
                                    <w:t>word, COUNT(</w:t>
                                  </w:r>
                                  <w:r w:rsidR="00361BE9">
                                    <w:rPr>
                                      <w:rFonts w:ascii="Courier New" w:hAnsi="Courier New" w:cs="Courier New"/>
                                      <w:sz w:val="16"/>
                                      <w:szCs w:val="16"/>
                                    </w:rPr>
                                    <w:t>filW</w:t>
                                  </w:r>
                                  <w:r w:rsidR="00361BE9" w:rsidRPr="007B3190">
                                    <w:rPr>
                                      <w:rFonts w:ascii="Courier New" w:hAnsi="Courier New" w:cs="Courier New"/>
                                      <w:sz w:val="16"/>
                                      <w:szCs w:val="16"/>
                                    </w:rPr>
                                    <w:t>ords</w:t>
                                  </w:r>
                                  <w:r w:rsidR="00F15991" w:rsidRPr="007B3190">
                                    <w:rPr>
                                      <w:rFonts w:ascii="Courier New" w:hAnsi="Courier New" w:cs="Courier New"/>
                                      <w:sz w:val="16"/>
                                      <w:szCs w:val="16"/>
                                    </w:rPr>
                                    <w:t>) AS count;</w:t>
                                  </w:r>
                                </w:p>
                                <w:p w14:paraId="7D41C914" w14:textId="77777777" w:rsidR="00F15991" w:rsidRPr="007B3190"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 xml:space="preserve">6 </w:t>
                                  </w:r>
                                  <w:r w:rsidR="0040694E">
                                    <w:rPr>
                                      <w:rFonts w:ascii="Courier New" w:hAnsi="Courier New" w:cs="Courier New"/>
                                      <w:sz w:val="16"/>
                                      <w:szCs w:val="16"/>
                                    </w:rPr>
                                    <w:t>ordWdC</w:t>
                                  </w:r>
                                  <w:r w:rsidRPr="007B3190">
                                    <w:rPr>
                                      <w:rFonts w:ascii="Courier New" w:hAnsi="Courier New" w:cs="Courier New"/>
                                      <w:sz w:val="16"/>
                                      <w:szCs w:val="16"/>
                                    </w:rPr>
                                    <w:t xml:space="preserve">nt = ORDER </w:t>
                                  </w:r>
                                  <w:r w:rsidR="00DF42C6">
                                    <w:rPr>
                                      <w:rFonts w:ascii="Courier New" w:hAnsi="Courier New" w:cs="Courier New"/>
                                      <w:sz w:val="16"/>
                                      <w:szCs w:val="16"/>
                                    </w:rPr>
                                    <w:t>wdC</w:t>
                                  </w:r>
                                  <w:r w:rsidR="00DF42C6" w:rsidRPr="007B3190">
                                    <w:rPr>
                                      <w:rFonts w:ascii="Courier New" w:hAnsi="Courier New" w:cs="Courier New"/>
                                      <w:sz w:val="16"/>
                                      <w:szCs w:val="16"/>
                                    </w:rPr>
                                    <w:t>ount</w:t>
                                  </w:r>
                                  <w:r w:rsidRPr="007B3190">
                                    <w:rPr>
                                      <w:rFonts w:ascii="Courier New" w:hAnsi="Courier New" w:cs="Courier New"/>
                                      <w:sz w:val="16"/>
                                      <w:szCs w:val="16"/>
                                    </w:rPr>
                                    <w:t xml:space="preserve"> BY count DESC;</w:t>
                                  </w:r>
                                </w:p>
                                <w:p w14:paraId="5FCC10D4" w14:textId="77777777" w:rsidR="00F15991" w:rsidRPr="007B3190"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7</w:t>
                                  </w:r>
                                  <w:r>
                                    <w:rPr>
                                      <w:rFonts w:ascii="Courier New" w:hAnsi="Courier New" w:cs="Courier New"/>
                                      <w:sz w:val="16"/>
                                      <w:szCs w:val="16"/>
                                    </w:rPr>
                                    <w:t xml:space="preserve"> </w:t>
                                  </w:r>
                                  <w:r w:rsidRPr="007B3190">
                                    <w:rPr>
                                      <w:rFonts w:ascii="Courier New" w:hAnsi="Courier New" w:cs="Courier New"/>
                                      <w:sz w:val="16"/>
                                      <w:szCs w:val="16"/>
                                    </w:rPr>
                                    <w:t xml:space="preserve">STORE </w:t>
                                  </w:r>
                                  <w:r w:rsidR="00371874">
                                    <w:rPr>
                                      <w:rFonts w:ascii="Courier New" w:hAnsi="Courier New" w:cs="Courier New"/>
                                      <w:sz w:val="16"/>
                                      <w:szCs w:val="16"/>
                                    </w:rPr>
                                    <w:t>ordWdC</w:t>
                                  </w:r>
                                  <w:r w:rsidR="00371874" w:rsidRPr="007B3190">
                                    <w:rPr>
                                      <w:rFonts w:ascii="Courier New" w:hAnsi="Courier New" w:cs="Courier New"/>
                                      <w:sz w:val="16"/>
                                      <w:szCs w:val="16"/>
                                    </w:rPr>
                                    <w:t>nt</w:t>
                                  </w:r>
                                  <w:r w:rsidRPr="007B3190">
                                    <w:rPr>
                                      <w:rFonts w:ascii="Courier New" w:hAnsi="Courier New" w:cs="Courier New"/>
                                      <w:sz w:val="16"/>
                                      <w:szCs w:val="16"/>
                                    </w:rPr>
                                    <w:t xml:space="preserve"> INTO 'result';</w:t>
                                  </w:r>
                                </w:p>
                              </w:txbxContent>
                            </wps:txbx>
                            <wps:bodyPr rot="0" vert="horz" wrap="square" lIns="45720" tIns="45720" rIns="45720" bIns="45720" anchor="t" anchorCtr="0" upright="1">
                              <a:noAutofit/>
                            </wps:bodyPr>
                          </wps:wsp>
                        </a:graphicData>
                      </a:graphic>
                    </wp:inline>
                  </w:drawing>
                </mc:Choice>
                <mc:Fallback>
                  <w:pict>
                    <v:shapetype w14:anchorId="7E785F0F" id="_x0000_t202" coordsize="21600,21600" o:spt="202" path="m,l,21600r21600,l21600,xe">
                      <v:stroke joinstyle="miter"/>
                      <v:path gradientshapeok="t" o:connecttype="rect"/>
                    </v:shapetype>
                    <v:shape id="Text Box 16" o:spid="_x0000_s1026" type="#_x0000_t202" style="width:240pt;height:9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" stroked="f">
                      <v:textbox inset="3.6pt,,3.6pt">
                        <w:txbxContent>
                          <w:p w14:paraId="70E8A1B3" w14:textId="77777777" w:rsidR="008D330C"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 xml:space="preserve">1 </w:t>
                            </w:r>
                            <w:r w:rsidRPr="007B3190">
                              <w:rPr>
                                <w:rFonts w:ascii="Courier New" w:hAnsi="Courier New" w:cs="Courier New"/>
                                <w:sz w:val="16"/>
                                <w:szCs w:val="16"/>
                              </w:rPr>
                              <w:t xml:space="preserve">input </w:t>
                            </w:r>
                            <w:r w:rsidR="00952A9B">
                              <w:rPr>
                                <w:rFonts w:ascii="Courier New" w:hAnsi="Courier New" w:cs="Courier New"/>
                                <w:sz w:val="16"/>
                                <w:szCs w:val="16"/>
                              </w:rPr>
                              <w:t xml:space="preserve">   </w:t>
                            </w:r>
                            <w:r w:rsidRPr="007B3190">
                              <w:rPr>
                                <w:rFonts w:ascii="Courier New" w:hAnsi="Courier New" w:cs="Courier New"/>
                                <w:sz w:val="16"/>
                                <w:szCs w:val="16"/>
                              </w:rPr>
                              <w:t xml:space="preserve">= LOAD 'input.txt' AS </w:t>
                            </w:r>
                            <w:r w:rsidR="008D330C">
                              <w:rPr>
                                <w:rFonts w:ascii="Courier New" w:hAnsi="Courier New" w:cs="Courier New"/>
                                <w:sz w:val="16"/>
                                <w:szCs w:val="16"/>
                              </w:rPr>
                              <w:t xml:space="preserve"> </w:t>
                            </w:r>
                          </w:p>
                          <w:p w14:paraId="27903808" w14:textId="77777777" w:rsidR="00F15991" w:rsidRPr="007B3190" w:rsidRDefault="008D330C" w:rsidP="00F15991">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15991" w:rsidRPr="007B3190">
                              <w:rPr>
                                <w:rFonts w:ascii="Courier New" w:hAnsi="Courier New" w:cs="Courier New"/>
                                <w:sz w:val="16"/>
                                <w:szCs w:val="16"/>
                              </w:rPr>
                              <w:t>(line:chararray);</w:t>
                            </w:r>
                          </w:p>
                          <w:p w14:paraId="62C242E0" w14:textId="77777777" w:rsidR="00E001F6"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2</w:t>
                            </w:r>
                            <w:r>
                              <w:rPr>
                                <w:rFonts w:ascii="Courier New" w:hAnsi="Courier New" w:cs="Courier New"/>
                                <w:sz w:val="16"/>
                                <w:szCs w:val="16"/>
                              </w:rPr>
                              <w:t xml:space="preserve"> </w:t>
                            </w:r>
                            <w:r w:rsidRPr="007B3190">
                              <w:rPr>
                                <w:rFonts w:ascii="Courier New" w:hAnsi="Courier New" w:cs="Courier New"/>
                                <w:sz w:val="16"/>
                                <w:szCs w:val="16"/>
                              </w:rPr>
                              <w:t xml:space="preserve">words </w:t>
                            </w:r>
                            <w:r w:rsidR="00952A9B">
                              <w:rPr>
                                <w:rFonts w:ascii="Courier New" w:hAnsi="Courier New" w:cs="Courier New"/>
                                <w:sz w:val="16"/>
                                <w:szCs w:val="16"/>
                              </w:rPr>
                              <w:t xml:space="preserve">   </w:t>
                            </w:r>
                            <w:r w:rsidRPr="007B3190">
                              <w:rPr>
                                <w:rFonts w:ascii="Courier New" w:hAnsi="Courier New" w:cs="Courier New"/>
                                <w:sz w:val="16"/>
                                <w:szCs w:val="16"/>
                              </w:rPr>
                              <w:t xml:space="preserve">= FOREACH input GENERATE </w:t>
                            </w:r>
                          </w:p>
                          <w:p w14:paraId="518C7F83" w14:textId="77777777" w:rsidR="00F15991" w:rsidRPr="007B3190" w:rsidRDefault="00E001F6" w:rsidP="00F15991">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15991" w:rsidRPr="007B3190">
                              <w:rPr>
                                <w:rFonts w:ascii="Courier New" w:hAnsi="Courier New" w:cs="Courier New"/>
                                <w:sz w:val="16"/>
                                <w:szCs w:val="16"/>
                              </w:rPr>
                              <w:t>FLATTEN(TOKENIZE(line)) AS word;</w:t>
                            </w:r>
                          </w:p>
                          <w:p w14:paraId="1604B343" w14:textId="77777777" w:rsidR="00F15991" w:rsidRPr="007B3190"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3</w:t>
                            </w:r>
                            <w:r>
                              <w:rPr>
                                <w:rFonts w:ascii="Courier New" w:hAnsi="Courier New" w:cs="Courier New"/>
                                <w:sz w:val="16"/>
                                <w:szCs w:val="16"/>
                              </w:rPr>
                              <w:t xml:space="preserve"> </w:t>
                            </w:r>
                            <w:r w:rsidR="00FB0191">
                              <w:rPr>
                                <w:rFonts w:ascii="Courier New" w:hAnsi="Courier New" w:cs="Courier New"/>
                                <w:sz w:val="16"/>
                                <w:szCs w:val="16"/>
                              </w:rPr>
                              <w:t>fil</w:t>
                            </w:r>
                            <w:r w:rsidR="00BD2A32">
                              <w:rPr>
                                <w:rFonts w:ascii="Courier New" w:hAnsi="Courier New" w:cs="Courier New"/>
                                <w:sz w:val="16"/>
                                <w:szCs w:val="16"/>
                              </w:rPr>
                              <w:t>W</w:t>
                            </w:r>
                            <w:r w:rsidRPr="007B3190">
                              <w:rPr>
                                <w:rFonts w:ascii="Courier New" w:hAnsi="Courier New" w:cs="Courier New"/>
                                <w:sz w:val="16"/>
                                <w:szCs w:val="16"/>
                              </w:rPr>
                              <w:t>ords = FILTER words BY word MATCHES '\\w+';</w:t>
                            </w:r>
                          </w:p>
                          <w:p w14:paraId="4D5DCFAE" w14:textId="77777777" w:rsidR="00F15991" w:rsidRPr="007B3190"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 xml:space="preserve">4 </w:t>
                            </w:r>
                            <w:r w:rsidR="00A86A88">
                              <w:rPr>
                                <w:rFonts w:ascii="Courier New" w:hAnsi="Courier New" w:cs="Courier New"/>
                                <w:sz w:val="16"/>
                                <w:szCs w:val="16"/>
                              </w:rPr>
                              <w:t>wdG</w:t>
                            </w:r>
                            <w:r w:rsidRPr="007B3190">
                              <w:rPr>
                                <w:rFonts w:ascii="Courier New" w:hAnsi="Courier New" w:cs="Courier New"/>
                                <w:sz w:val="16"/>
                                <w:szCs w:val="16"/>
                              </w:rPr>
                              <w:t xml:space="preserve">roups = GROUP </w:t>
                            </w:r>
                            <w:r w:rsidR="00BB7E55">
                              <w:rPr>
                                <w:rFonts w:ascii="Courier New" w:hAnsi="Courier New" w:cs="Courier New"/>
                                <w:sz w:val="16"/>
                                <w:szCs w:val="16"/>
                              </w:rPr>
                              <w:t>filW</w:t>
                            </w:r>
                            <w:r w:rsidR="00BB7E55" w:rsidRPr="007B3190">
                              <w:rPr>
                                <w:rFonts w:ascii="Courier New" w:hAnsi="Courier New" w:cs="Courier New"/>
                                <w:sz w:val="16"/>
                                <w:szCs w:val="16"/>
                              </w:rPr>
                              <w:t xml:space="preserve">ords </w:t>
                            </w:r>
                            <w:r w:rsidRPr="007B3190">
                              <w:rPr>
                                <w:rFonts w:ascii="Courier New" w:hAnsi="Courier New" w:cs="Courier New"/>
                                <w:sz w:val="16"/>
                                <w:szCs w:val="16"/>
                              </w:rPr>
                              <w:t>BY word;</w:t>
                            </w:r>
                          </w:p>
                          <w:p w14:paraId="22F524D9" w14:textId="77777777" w:rsidR="00C341E8"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 xml:space="preserve">5 </w:t>
                            </w:r>
                            <w:r w:rsidR="00286B2F">
                              <w:rPr>
                                <w:rFonts w:ascii="Courier New" w:hAnsi="Courier New" w:cs="Courier New"/>
                                <w:sz w:val="16"/>
                                <w:szCs w:val="16"/>
                              </w:rPr>
                              <w:t>wdC</w:t>
                            </w:r>
                            <w:r w:rsidRPr="007B3190">
                              <w:rPr>
                                <w:rFonts w:ascii="Courier New" w:hAnsi="Courier New" w:cs="Courier New"/>
                                <w:sz w:val="16"/>
                                <w:szCs w:val="16"/>
                              </w:rPr>
                              <w:t xml:space="preserve">ount </w:t>
                            </w:r>
                            <w:r w:rsidR="00952A9B">
                              <w:rPr>
                                <w:rFonts w:ascii="Courier New" w:hAnsi="Courier New" w:cs="Courier New"/>
                                <w:sz w:val="16"/>
                                <w:szCs w:val="16"/>
                              </w:rPr>
                              <w:t xml:space="preserve"> </w:t>
                            </w:r>
                            <w:r w:rsidRPr="007B3190">
                              <w:rPr>
                                <w:rFonts w:ascii="Courier New" w:hAnsi="Courier New" w:cs="Courier New"/>
                                <w:sz w:val="16"/>
                                <w:szCs w:val="16"/>
                              </w:rPr>
                              <w:t xml:space="preserve">= FOREACH </w:t>
                            </w:r>
                            <w:r w:rsidR="003072C6">
                              <w:rPr>
                                <w:rFonts w:ascii="Courier New" w:hAnsi="Courier New" w:cs="Courier New"/>
                                <w:sz w:val="16"/>
                                <w:szCs w:val="16"/>
                              </w:rPr>
                              <w:t>wdG</w:t>
                            </w:r>
                            <w:r w:rsidR="003072C6" w:rsidRPr="007B3190">
                              <w:rPr>
                                <w:rFonts w:ascii="Courier New" w:hAnsi="Courier New" w:cs="Courier New"/>
                                <w:sz w:val="16"/>
                                <w:szCs w:val="16"/>
                              </w:rPr>
                              <w:t xml:space="preserve">roups </w:t>
                            </w:r>
                            <w:r w:rsidRPr="007B3190">
                              <w:rPr>
                                <w:rFonts w:ascii="Courier New" w:hAnsi="Courier New" w:cs="Courier New"/>
                                <w:sz w:val="16"/>
                                <w:szCs w:val="16"/>
                              </w:rPr>
                              <w:t xml:space="preserve">GENERATE group AS </w:t>
                            </w:r>
                          </w:p>
                          <w:p w14:paraId="31935C1E" w14:textId="77777777" w:rsidR="00F15991" w:rsidRPr="007B3190" w:rsidRDefault="00C341E8" w:rsidP="00F15991">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15991" w:rsidRPr="007B3190">
                              <w:rPr>
                                <w:rFonts w:ascii="Courier New" w:hAnsi="Courier New" w:cs="Courier New"/>
                                <w:sz w:val="16"/>
                                <w:szCs w:val="16"/>
                              </w:rPr>
                              <w:t>word, COUNT(</w:t>
                            </w:r>
                            <w:r w:rsidR="00361BE9">
                              <w:rPr>
                                <w:rFonts w:ascii="Courier New" w:hAnsi="Courier New" w:cs="Courier New"/>
                                <w:sz w:val="16"/>
                                <w:szCs w:val="16"/>
                              </w:rPr>
                              <w:t>filW</w:t>
                            </w:r>
                            <w:r w:rsidR="00361BE9" w:rsidRPr="007B3190">
                              <w:rPr>
                                <w:rFonts w:ascii="Courier New" w:hAnsi="Courier New" w:cs="Courier New"/>
                                <w:sz w:val="16"/>
                                <w:szCs w:val="16"/>
                              </w:rPr>
                              <w:t>ords</w:t>
                            </w:r>
                            <w:r w:rsidR="00F15991" w:rsidRPr="007B3190">
                              <w:rPr>
                                <w:rFonts w:ascii="Courier New" w:hAnsi="Courier New" w:cs="Courier New"/>
                                <w:sz w:val="16"/>
                                <w:szCs w:val="16"/>
                              </w:rPr>
                              <w:t>) AS count;</w:t>
                            </w:r>
                          </w:p>
                          <w:p w14:paraId="7D41C914" w14:textId="77777777" w:rsidR="00F15991" w:rsidRPr="007B3190"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 xml:space="preserve">6 </w:t>
                            </w:r>
                            <w:r w:rsidR="0040694E">
                              <w:rPr>
                                <w:rFonts w:ascii="Courier New" w:hAnsi="Courier New" w:cs="Courier New"/>
                                <w:sz w:val="16"/>
                                <w:szCs w:val="16"/>
                              </w:rPr>
                              <w:t>ordWdC</w:t>
                            </w:r>
                            <w:r w:rsidRPr="007B3190">
                              <w:rPr>
                                <w:rFonts w:ascii="Courier New" w:hAnsi="Courier New" w:cs="Courier New"/>
                                <w:sz w:val="16"/>
                                <w:szCs w:val="16"/>
                              </w:rPr>
                              <w:t xml:space="preserve">nt = ORDER </w:t>
                            </w:r>
                            <w:r w:rsidR="00DF42C6">
                              <w:rPr>
                                <w:rFonts w:ascii="Courier New" w:hAnsi="Courier New" w:cs="Courier New"/>
                                <w:sz w:val="16"/>
                                <w:szCs w:val="16"/>
                              </w:rPr>
                              <w:t>wdC</w:t>
                            </w:r>
                            <w:r w:rsidR="00DF42C6" w:rsidRPr="007B3190">
                              <w:rPr>
                                <w:rFonts w:ascii="Courier New" w:hAnsi="Courier New" w:cs="Courier New"/>
                                <w:sz w:val="16"/>
                                <w:szCs w:val="16"/>
                              </w:rPr>
                              <w:t>ount</w:t>
                            </w:r>
                            <w:r w:rsidRPr="007B3190">
                              <w:rPr>
                                <w:rFonts w:ascii="Courier New" w:hAnsi="Courier New" w:cs="Courier New"/>
                                <w:sz w:val="16"/>
                                <w:szCs w:val="16"/>
                              </w:rPr>
                              <w:t xml:space="preserve"> BY count DESC;</w:t>
                            </w:r>
                          </w:p>
                          <w:p w14:paraId="5FCC10D4" w14:textId="77777777" w:rsidR="00F15991" w:rsidRPr="007B3190" w:rsidRDefault="00F15991" w:rsidP="00F15991">
                            <w:pPr>
                              <w:pStyle w:val="BodyText"/>
                              <w:ind w:firstLine="0"/>
                              <w:jc w:val="left"/>
                              <w:rPr>
                                <w:rFonts w:ascii="Courier New" w:hAnsi="Courier New" w:cs="Courier New"/>
                                <w:sz w:val="16"/>
                                <w:szCs w:val="16"/>
                              </w:rPr>
                            </w:pPr>
                            <w:r w:rsidRPr="005E3F98">
                              <w:rPr>
                                <w:rFonts w:ascii="Courier New" w:hAnsi="Courier New" w:cs="Courier New"/>
                                <w:color w:val="2E74B5"/>
                                <w:sz w:val="16"/>
                                <w:szCs w:val="16"/>
                              </w:rPr>
                              <w:t>7</w:t>
                            </w:r>
                            <w:r>
                              <w:rPr>
                                <w:rFonts w:ascii="Courier New" w:hAnsi="Courier New" w:cs="Courier New"/>
                                <w:sz w:val="16"/>
                                <w:szCs w:val="16"/>
                              </w:rPr>
                              <w:t xml:space="preserve"> </w:t>
                            </w:r>
                            <w:r w:rsidRPr="007B3190">
                              <w:rPr>
                                <w:rFonts w:ascii="Courier New" w:hAnsi="Courier New" w:cs="Courier New"/>
                                <w:sz w:val="16"/>
                                <w:szCs w:val="16"/>
                              </w:rPr>
                              <w:t xml:space="preserve">STORE </w:t>
                            </w:r>
                            <w:r w:rsidR="00371874">
                              <w:rPr>
                                <w:rFonts w:ascii="Courier New" w:hAnsi="Courier New" w:cs="Courier New"/>
                                <w:sz w:val="16"/>
                                <w:szCs w:val="16"/>
                              </w:rPr>
                              <w:t>ordWdC</w:t>
                            </w:r>
                            <w:r w:rsidR="00371874" w:rsidRPr="007B3190">
                              <w:rPr>
                                <w:rFonts w:ascii="Courier New" w:hAnsi="Courier New" w:cs="Courier New"/>
                                <w:sz w:val="16"/>
                                <w:szCs w:val="16"/>
                              </w:rPr>
                              <w:t>nt</w:t>
                            </w:r>
                            <w:r w:rsidRPr="007B3190">
                              <w:rPr>
                                <w:rFonts w:ascii="Courier New" w:hAnsi="Courier New" w:cs="Courier New"/>
                                <w:sz w:val="16"/>
                                <w:szCs w:val="16"/>
                              </w:rPr>
                              <w:t xml:space="preserve"> INTO 'result';</w:t>
                            </w:r>
                          </w:p>
                        </w:txbxContent>
                      </v:textbox>
                      <w10:anchorlock/>
                    </v:shape>
                  </w:pict>
                </mc:Fallback>
              </mc:AlternateContent>
            </w:r>
          </w:p>
        </w:tc>
      </w:tr>
      <w:tr w:rsidR="00F15991" w14:paraId="0E01F68E" w14:textId="77777777" w:rsidTr="00D66CD3">
        <w:tc>
          <w:tcPr>
            <w:tcW w:w="5076" w:type="dxa"/>
            <w:shd w:val="clear" w:color="auto" w:fill="auto"/>
          </w:tcPr>
          <w:p w14:paraId="2574D451" w14:textId="77777777" w:rsidR="00F15991" w:rsidRDefault="00F15991" w:rsidP="00D71CD9">
            <w:pPr>
              <w:pStyle w:val="figurecaption"/>
              <w:spacing w:after="0"/>
            </w:pPr>
            <w:r>
              <w:t xml:space="preserve">WordCount written in Pig Latin </w:t>
            </w:r>
            <w:r>
              <w:fldChar w:fldCharType="begin"/>
            </w:r>
            <w:r w:rsidR="005D2EDC">
              <w:instrText xml:space="preserve"> ADDIN EN.CITE &lt;EndNote&gt;&lt;Cite ExcludeAuth="1"&gt;&lt;Year&gt;2014&lt;/Year&gt;&lt;RecNum&gt;1399&lt;/RecNum&gt;&lt;DisplayText&gt;[8]&lt;/DisplayText&gt;&lt;record&gt;&lt;rec-number&gt;1399&lt;/rec-number&gt;&lt;foreign-keys&gt;&lt;key app="EN" db-id="5vw0p00eupwezde0fr4559xy0wf2p0tts250" timestamp="1394237631"&gt;1399&lt;/key&gt;&lt;/foreign-keys&gt;&lt;ref-type name="Web Page"&gt;12&lt;/ref-type&gt;&lt;contributors&gt;&lt;/contributors&gt;&lt;titles&gt;&lt;title&gt;Pig Programming Tools&lt;/title&gt;&lt;/titles&gt;&lt;dates&gt;&lt;year&gt;2014&lt;/year&gt;&lt;/dates&gt;&lt;urls&gt;&lt;related-urls&gt;&lt;url&gt;http://en.wikipedia.org/wiki/Pig_(programming_tool)&lt;/url&gt;&lt;/related-urls&gt;&lt;/urls&gt;&lt;/record&gt;&lt;/Cite&gt;&lt;/EndNote&gt;</w:instrText>
            </w:r>
            <w:r>
              <w:fldChar w:fldCharType="separate"/>
            </w:r>
            <w:r w:rsidR="005D2EDC">
              <w:t>[</w:t>
            </w:r>
            <w:hyperlink w:anchor="_ENREF_8" w:tooltip=", 2014 #1399" w:history="1">
              <w:r w:rsidR="00D71CD9">
                <w:t>8</w:t>
              </w:r>
            </w:hyperlink>
            <w:r w:rsidR="005D2EDC">
              <w:t>]</w:t>
            </w:r>
            <w:r>
              <w:fldChar w:fldCharType="end"/>
            </w:r>
          </w:p>
        </w:tc>
      </w:tr>
      <w:tr w:rsidR="003F274F" w14:paraId="7CBD98E5" w14:textId="77777777" w:rsidTr="00D66CD3">
        <w:tc>
          <w:tcPr>
            <w:tcW w:w="5076" w:type="dxa"/>
            <w:shd w:val="clear" w:color="auto" w:fill="auto"/>
          </w:tcPr>
          <w:p w14:paraId="7C5C51DD" w14:textId="77777777" w:rsidR="003F274F" w:rsidRDefault="0010450F" w:rsidP="0010450F">
            <w:pPr>
              <w:pStyle w:val="figurecaption"/>
              <w:numPr>
                <w:ilvl w:val="0"/>
                <w:numId w:val="0"/>
              </w:numPr>
              <w:spacing w:after="0"/>
            </w:pPr>
            <w:r>
              <w:rPr>
                <w:lang w:eastAsia="zh-TW"/>
              </w:rPr>
              <w:drawing>
                <wp:inline distT="0" distB="0" distL="0" distR="0" wp14:anchorId="3EA6B2BA" wp14:editId="1C236F66">
                  <wp:extent cx="982980" cy="2125980"/>
                  <wp:effectExtent l="0" t="0" r="7620" b="7620"/>
                  <wp:docPr id="19" name="Picture 19" descr="pigData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gDataFlow"/>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982980" cy="2125980"/>
                          </a:xfrm>
                          <a:prstGeom prst="rect">
                            <a:avLst/>
                          </a:prstGeom>
                          <a:noFill/>
                          <a:ln>
                            <a:noFill/>
                          </a:ln>
                        </pic:spPr>
                      </pic:pic>
                    </a:graphicData>
                  </a:graphic>
                </wp:inline>
              </w:drawing>
            </w:r>
          </w:p>
        </w:tc>
      </w:tr>
      <w:tr w:rsidR="0010450F" w14:paraId="55272543" w14:textId="77777777" w:rsidTr="00D66CD3">
        <w:tc>
          <w:tcPr>
            <w:tcW w:w="5076" w:type="dxa"/>
            <w:shd w:val="clear" w:color="auto" w:fill="auto"/>
          </w:tcPr>
          <w:p w14:paraId="109F9516" w14:textId="77777777" w:rsidR="0010450F" w:rsidRDefault="0010450F" w:rsidP="0010450F">
            <w:pPr>
              <w:pStyle w:val="figurecaption"/>
              <w:spacing w:after="0"/>
              <w:rPr>
                <w:lang w:eastAsia="zh-TW"/>
              </w:rPr>
            </w:pPr>
            <w:r>
              <w:t>Pig High Level Dataflow</w:t>
            </w:r>
          </w:p>
        </w:tc>
      </w:tr>
    </w:tbl>
    <w:p w14:paraId="59CD64FD" w14:textId="13284314" w:rsidR="005B3B9E" w:rsidRDefault="005A680D" w:rsidP="00206861">
      <w:pPr>
        <w:ind w:firstLine="216"/>
        <w:jc w:val="both"/>
      </w:pPr>
      <w:r>
        <w:t xml:space="preserve">Whenever a user submits their Pig Latin scripts in batch mode or opens a </w:t>
      </w:r>
      <w:r w:rsidR="009515E8">
        <w:t>P</w:t>
      </w:r>
      <w:r>
        <w:t xml:space="preserve">ig console and enters line-by-line data transformation commands in interactive mode, the overall execution flows are handled by a default compiler. This </w:t>
      </w:r>
      <w:r>
        <w:lastRenderedPageBreak/>
        <w:t>compiler translates the entered Pig Latin scripts into machine understandable operators as top-down Abstract Syntax Trees (AST) in different stages</w:t>
      </w:r>
      <w:r w:rsidR="00475BB4">
        <w:t>. It</w:t>
      </w:r>
      <w:r>
        <w:t xml:space="preserve"> then visits the last compi</w:t>
      </w:r>
      <w:r w:rsidR="00475BB4">
        <w:t>l</w:t>
      </w:r>
      <w:r>
        <w:t>ed AST</w:t>
      </w:r>
      <w:r w:rsidR="00322175">
        <w:t xml:space="preserve"> </w:t>
      </w:r>
      <w:r>
        <w:t>f</w:t>
      </w:r>
      <w:r w:rsidR="00F165B7">
        <w:t>rom the MapReduce Plan compi</w:t>
      </w:r>
      <w:r w:rsidR="00BD7774">
        <w:t>l</w:t>
      </w:r>
      <w:r w:rsidR="00F165B7">
        <w:t>er</w:t>
      </w:r>
      <w:r>
        <w:t xml:space="preserve"> and constructs MapReduce jobs in sequence. Figure </w:t>
      </w:r>
      <w:r w:rsidR="00262228">
        <w:t>2</w:t>
      </w:r>
      <w:r>
        <w:t xml:space="preserve"> shows the dataflow and lists all major components. </w:t>
      </w:r>
      <w:r w:rsidR="00F70FD8">
        <w:t xml:space="preserve">Similar to any programming language, Pig Latin does the syntax checking by parsing the user submitted script into a parser written in </w:t>
      </w:r>
      <w:r w:rsidR="00F70FD8" w:rsidRPr="002C2EFF">
        <w:t>ANTLR (ANother Tool for Language Recognition)</w:t>
      </w:r>
      <w:r w:rsidR="00F70FD8">
        <w:t xml:space="preserve"> </w:t>
      </w:r>
      <w:r w:rsidR="00F70FD8">
        <w:fldChar w:fldCharType="begin"/>
      </w:r>
      <w:r w:rsidR="005D2EDC">
        <w:instrText xml:space="preserve"> ADDIN EN.CITE &lt;EndNote&gt;&lt;Cite ExcludeYear="1"&gt;&lt;Author&gt;Parr&lt;/Author&gt;&lt;RecNum&gt;1400&lt;/RecNum&gt;&lt;DisplayText&gt;[9]&lt;/DisplayText&gt;&lt;record&gt;&lt;rec-number&gt;1400&lt;/rec-number&gt;&lt;foreign-keys&gt;&lt;key app="EN" db-id="5vw0p00eupwezde0fr4559xy0wf2p0tts250" timestamp="1394237941"&gt;1400&lt;/key&gt;&lt;/foreign-keys&gt;&lt;ref-type name="Web Page"&gt;12&lt;/ref-type&gt;&lt;contributors&gt;&lt;authors&gt;&lt;author&gt;Terence Parr&lt;/author&gt;&lt;/authors&gt;&lt;/contributors&gt;&lt;titles&gt;&lt;title&gt;http://www.antlr.org/&lt;/title&gt;&lt;/titles&gt;&lt;dates&gt;&lt;/dates&gt;&lt;urls&gt;&lt;related-urls&gt;&lt;url&gt;http://www.antlr.org/&lt;/url&gt;&lt;/related-urls&gt;&lt;/urls&gt;&lt;/record&gt;&lt;/Cite&gt;&lt;/EndNote&gt;</w:instrText>
      </w:r>
      <w:r w:rsidR="00F70FD8">
        <w:fldChar w:fldCharType="separate"/>
      </w:r>
      <w:r w:rsidR="005D2EDC">
        <w:rPr>
          <w:noProof/>
        </w:rPr>
        <w:t>[</w:t>
      </w:r>
      <w:hyperlink w:anchor="_ENREF_9" w:tooltip="Parr,  #1400" w:history="1">
        <w:r w:rsidR="00D71CD9">
          <w:rPr>
            <w:noProof/>
          </w:rPr>
          <w:t>9</w:t>
        </w:r>
      </w:hyperlink>
      <w:r w:rsidR="005D2EDC">
        <w:rPr>
          <w:noProof/>
        </w:rPr>
        <w:t>]</w:t>
      </w:r>
      <w:r w:rsidR="00F70FD8">
        <w:fldChar w:fldCharType="end"/>
      </w:r>
      <w:r w:rsidR="00016646">
        <w:t>.</w:t>
      </w:r>
      <w:r w:rsidR="00772151">
        <w:t xml:space="preserve"> </w:t>
      </w:r>
      <w:r w:rsidR="00E67A04">
        <w:t>T</w:t>
      </w:r>
      <w:r w:rsidR="007F6C22">
        <w:t xml:space="preserve">he </w:t>
      </w:r>
      <w:r w:rsidR="00D22E73">
        <w:t>Pig</w:t>
      </w:r>
      <w:r w:rsidR="007F6C22">
        <w:t xml:space="preserve"> </w:t>
      </w:r>
      <w:r w:rsidR="00D22E73">
        <w:t xml:space="preserve">main </w:t>
      </w:r>
      <w:r w:rsidR="007F6C22">
        <w:t xml:space="preserve">driver </w:t>
      </w:r>
      <w:r w:rsidR="00FC7A3D">
        <w:t xml:space="preserve">program </w:t>
      </w:r>
      <w:r w:rsidR="007F6C22">
        <w:t xml:space="preserve">converts each MapReduce operator from Map-Reduce Operator Plan </w:t>
      </w:r>
      <w:r w:rsidR="007F6C22" w:rsidRPr="002F2AA2">
        <w:rPr>
          <w:i/>
        </w:rPr>
        <w:t>MROperPlan</w:t>
      </w:r>
      <w:r w:rsidR="007F6C22">
        <w:rPr>
          <w:i/>
        </w:rPr>
        <w:t xml:space="preserve"> </w:t>
      </w:r>
      <w:r w:rsidR="007F6C22" w:rsidRPr="004F3A1B">
        <w:t>object</w:t>
      </w:r>
      <w:r w:rsidR="00792B4E">
        <w:t>s</w:t>
      </w:r>
      <w:r w:rsidR="007F6C22">
        <w:t xml:space="preserve"> into Hadoop JobControl objects with detail description</w:t>
      </w:r>
      <w:r w:rsidR="00792B4E">
        <w:t>s</w:t>
      </w:r>
      <w:r w:rsidR="007F6C22">
        <w:t>, input/output linkages, and other parameters</w:t>
      </w:r>
      <w:r w:rsidR="00AE6EF6">
        <w:t xml:space="preserve"> </w:t>
      </w:r>
      <w:r w:rsidR="00792B4E">
        <w:t>which are then</w:t>
      </w:r>
      <w:r w:rsidR="00AE6EF6">
        <w:t xml:space="preserve"> passed along </w:t>
      </w:r>
      <w:r w:rsidR="00156BD9">
        <w:t xml:space="preserve">to each worker node </w:t>
      </w:r>
      <w:r w:rsidR="00AE6EF6">
        <w:t>with the general system configuration in xml format</w:t>
      </w:r>
      <w:r w:rsidR="007F6C22">
        <w:t>. These translations generate Java jar files</w:t>
      </w:r>
      <w:r w:rsidR="00A92AB1">
        <w:t xml:space="preserve"> as MapReduce </w:t>
      </w:r>
      <w:r w:rsidR="00563CA3">
        <w:t>job</w:t>
      </w:r>
      <w:r w:rsidR="00A92AB1">
        <w:t>s</w:t>
      </w:r>
      <w:r w:rsidR="007F6C22">
        <w:t xml:space="preserve"> respectively that contain the Pig default Map and Reduce Class</w:t>
      </w:r>
      <w:r w:rsidR="00792B4E">
        <w:t>,</w:t>
      </w:r>
      <w:r w:rsidR="007F6C22">
        <w:t xml:space="preserve"> including the user</w:t>
      </w:r>
      <w:r w:rsidR="002C1A55">
        <w:t xml:space="preserve"> </w:t>
      </w:r>
      <w:r w:rsidR="007F6C22">
        <w:t xml:space="preserve">defined functions if any. The package jar files are submitted to Hadoop Job Manager in sequences, and job progress </w:t>
      </w:r>
      <w:r w:rsidR="00792B4E">
        <w:t xml:space="preserve">is </w:t>
      </w:r>
      <w:r w:rsidR="007F6C22">
        <w:t xml:space="preserve">monitored </w:t>
      </w:r>
      <w:r w:rsidR="00792B4E">
        <w:t>‘</w:t>
      </w:r>
      <w:r w:rsidR="007F6C22">
        <w:t>til fini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5090"/>
      </w:tblGrid>
      <w:tr w:rsidR="00D406D7" w14:paraId="474AAAEC" w14:textId="77777777" w:rsidTr="00A55F17">
        <w:tc>
          <w:tcPr>
            <w:tcW w:w="5076" w:type="dxa"/>
          </w:tcPr>
          <w:p w14:paraId="37A81C19" w14:textId="77777777" w:rsidR="00D406D7" w:rsidRDefault="00D406D7" w:rsidP="00E47A8D">
            <w:pPr>
              <w:jc w:val="both"/>
            </w:pPr>
            <w:r>
              <w:rPr>
                <w:noProof/>
                <w:lang w:eastAsia="zh-TW"/>
              </w:rPr>
              <w:drawing>
                <wp:anchor distT="0" distB="0" distL="114300" distR="114300" simplePos="0" relativeHeight="251654656" behindDoc="1" locked="0" layoutInCell="1" allowOverlap="1" wp14:anchorId="16757021" wp14:editId="325B4DD3">
                  <wp:simplePos x="0" y="0"/>
                  <wp:positionH relativeFrom="column">
                    <wp:posOffset>3175</wp:posOffset>
                  </wp:positionH>
                  <wp:positionV relativeFrom="paragraph">
                    <wp:posOffset>1270</wp:posOffset>
                  </wp:positionV>
                  <wp:extent cx="3124200" cy="2095500"/>
                  <wp:effectExtent l="0" t="0" r="0" b="0"/>
                  <wp:wrapTight wrapText="bothSides">
                    <wp:wrapPolygon edited="0">
                      <wp:start x="10405" y="0"/>
                      <wp:lineTo x="3688" y="196"/>
                      <wp:lineTo x="3161" y="393"/>
                      <wp:lineTo x="3161" y="6284"/>
                      <wp:lineTo x="0" y="7658"/>
                      <wp:lineTo x="0" y="12175"/>
                      <wp:lineTo x="3161" y="12567"/>
                      <wp:lineTo x="3161" y="19833"/>
                      <wp:lineTo x="7771" y="21404"/>
                      <wp:lineTo x="10405" y="21404"/>
                      <wp:lineTo x="13698" y="21404"/>
                      <wp:lineTo x="14620" y="21404"/>
                      <wp:lineTo x="16727" y="19636"/>
                      <wp:lineTo x="16595" y="18851"/>
                      <wp:lineTo x="17780" y="17280"/>
                      <wp:lineTo x="17780" y="16495"/>
                      <wp:lineTo x="16595" y="15709"/>
                      <wp:lineTo x="20546" y="15120"/>
                      <wp:lineTo x="21205" y="13942"/>
                      <wp:lineTo x="20678" y="12567"/>
                      <wp:lineTo x="20941" y="11389"/>
                      <wp:lineTo x="20810" y="7265"/>
                      <wp:lineTo x="20151" y="6284"/>
                      <wp:lineTo x="20810" y="5105"/>
                      <wp:lineTo x="20810" y="4124"/>
                      <wp:lineTo x="20020" y="3142"/>
                      <wp:lineTo x="20678" y="2945"/>
                      <wp:lineTo x="19098" y="393"/>
                      <wp:lineTo x="13434" y="0"/>
                      <wp:lineTo x="10405" y="0"/>
                    </wp:wrapPolygon>
                  </wp:wrapTight>
                  <wp:docPr id="2" name="Picture 2" descr="PigYarn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gYarnKmean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24200" cy="2095500"/>
                          </a:xfrm>
                          <a:prstGeom prst="rect">
                            <a:avLst/>
                          </a:prstGeom>
                          <a:noFill/>
                          <a:ln>
                            <a:noFill/>
                          </a:ln>
                        </pic:spPr>
                      </pic:pic>
                    </a:graphicData>
                  </a:graphic>
                </wp:anchor>
              </w:drawing>
            </w:r>
          </w:p>
        </w:tc>
      </w:tr>
      <w:tr w:rsidR="00D406D7" w14:paraId="118DDE1D" w14:textId="77777777" w:rsidTr="00A55F17">
        <w:tc>
          <w:tcPr>
            <w:tcW w:w="5076" w:type="dxa"/>
          </w:tcPr>
          <w:p w14:paraId="168BF049" w14:textId="77777777" w:rsidR="00D406D7" w:rsidRDefault="00D406D7" w:rsidP="00E47A8D">
            <w:pPr>
              <w:pStyle w:val="figurecaption"/>
              <w:spacing w:after="40"/>
            </w:pPr>
            <w:r>
              <w:t>Iterative applications with Pig on Hadoop</w:t>
            </w:r>
          </w:p>
        </w:tc>
      </w:tr>
    </w:tbl>
    <w:p w14:paraId="0A8EBDDA" w14:textId="77777777" w:rsidR="00B43280" w:rsidRDefault="004F3960" w:rsidP="00B43280">
      <w:pPr>
        <w:pStyle w:val="Heading1"/>
      </w:pPr>
      <w:r>
        <w:t>Pig in Supporting Iterative Applications</w:t>
      </w:r>
    </w:p>
    <w:p w14:paraId="21161A55" w14:textId="77777777" w:rsidR="007F6C22" w:rsidRDefault="00A71ACE" w:rsidP="00206861">
      <w:pPr>
        <w:ind w:firstLine="216"/>
        <w:jc w:val="both"/>
      </w:pPr>
      <w:r>
        <w:t xml:space="preserve">Pig is good enough for general ETL </w:t>
      </w:r>
      <w:r w:rsidR="001745D8">
        <w:t>applications</w:t>
      </w:r>
      <w:r>
        <w:t xml:space="preserve">, however, it does badly in supporting iterative applications. </w:t>
      </w:r>
      <w:r w:rsidR="00997E36">
        <w:t>W</w:t>
      </w:r>
      <w:r w:rsidR="005B3B9E">
        <w:t xml:space="preserve">hen writing Pig program for iterative </w:t>
      </w:r>
      <w:r w:rsidR="00D23280">
        <w:t>applications</w:t>
      </w:r>
      <w:r w:rsidR="005B3B9E">
        <w:t xml:space="preserve">, the control flow should be similar to what is shown in Figure </w:t>
      </w:r>
      <w:r w:rsidR="004369FE">
        <w:t>3</w:t>
      </w:r>
      <w:r w:rsidR="005B3B9E">
        <w:t>.</w:t>
      </w:r>
      <w:r w:rsidR="009A687B">
        <w:t xml:space="preserve"> The need of an external wrapper script is necessary</w:t>
      </w:r>
      <w:r w:rsidR="00524C98">
        <w:t>, because Pig syntax does not provide control flow statement</w:t>
      </w:r>
      <w:r w:rsidR="008739CA">
        <w:t>.</w:t>
      </w:r>
      <w:r w:rsidR="009A687B">
        <w:t xml:space="preserve">  </w:t>
      </w:r>
      <w:r w:rsidR="00635A0D">
        <w:t>Therefore, a submitted program run</w:t>
      </w:r>
      <w:r w:rsidR="00102D5F">
        <w:t>s</w:t>
      </w:r>
      <w:r w:rsidR="00635A0D">
        <w:t xml:space="preserve"> in several round</w:t>
      </w:r>
      <w:r w:rsidR="0079332C">
        <w:t>s</w:t>
      </w:r>
      <w:r w:rsidR="00635A0D">
        <w:t xml:space="preserve"> of </w:t>
      </w:r>
      <w:r w:rsidR="00953836">
        <w:t>M</w:t>
      </w:r>
      <w:r w:rsidR="00635A0D">
        <w:t>ap</w:t>
      </w:r>
      <w:r w:rsidR="00953836">
        <w:t>R</w:t>
      </w:r>
      <w:r w:rsidR="00635A0D">
        <w:t>educe jobs with extra overhead of unnecessary job startup and cleanup time</w:t>
      </w:r>
      <w:r w:rsidR="00102D5F">
        <w:t xml:space="preserve"> which hugely dec</w:t>
      </w:r>
      <w:r w:rsidR="008D51CB">
        <w:t>r</w:t>
      </w:r>
      <w:r w:rsidR="00102D5F">
        <w:t>eases the overall performance</w:t>
      </w:r>
      <w:r w:rsidR="00635A0D">
        <w:t>.</w:t>
      </w:r>
      <w:r w:rsidR="0006796A">
        <w:t xml:space="preserve"> </w:t>
      </w:r>
      <w:r w:rsidR="00B133B1">
        <w:t>Additionally, input</w:t>
      </w:r>
      <w:r w:rsidR="004C299A">
        <w:t>s</w:t>
      </w:r>
      <w:r w:rsidR="00B133B1">
        <w:t xml:space="preserve"> of iterative applications are normally unchanged and cacheable</w:t>
      </w:r>
      <w:r w:rsidR="00386DD0">
        <w:t xml:space="preserve"> in every iteration</w:t>
      </w:r>
      <w:r w:rsidR="00B133B1">
        <w:t xml:space="preserve">, </w:t>
      </w:r>
      <w:r w:rsidR="008E38CD">
        <w:t>where</w:t>
      </w:r>
      <w:r w:rsidR="008D51CB">
        <w:t>as</w:t>
      </w:r>
      <w:r w:rsidR="008E38CD">
        <w:t xml:space="preserve"> Pig </w:t>
      </w:r>
      <w:r w:rsidR="00DA2125">
        <w:t>is DAG</w:t>
      </w:r>
      <w:r w:rsidR="00BE4761">
        <w:t xml:space="preserve"> framework</w:t>
      </w:r>
      <w:r w:rsidR="008D3B62">
        <w:t xml:space="preserve"> that can</w:t>
      </w:r>
      <w:r w:rsidR="00516D60">
        <w:t>’t</w:t>
      </w:r>
      <w:r w:rsidR="008D3B62">
        <w:t xml:space="preserve"> cache those inputs in memory</w:t>
      </w:r>
      <w:r w:rsidR="002D09BB">
        <w:t xml:space="preserve"> and reuse them efficiently</w:t>
      </w:r>
      <w:r w:rsidR="00ED3AF0">
        <w:t>.</w:t>
      </w:r>
      <w:r w:rsidR="00553F36">
        <w:t xml:space="preserve"> </w:t>
      </w:r>
      <w:r w:rsidR="00ED3AF0">
        <w:t xml:space="preserve"> </w:t>
      </w:r>
    </w:p>
    <w:p w14:paraId="67FCE2F4" w14:textId="4078BF5A" w:rsidR="00BB4051" w:rsidRDefault="00907B45" w:rsidP="00206861">
      <w:pPr>
        <w:ind w:firstLine="216"/>
        <w:jc w:val="both"/>
      </w:pPr>
      <w:r>
        <w:t xml:space="preserve">Due to </w:t>
      </w:r>
      <w:r w:rsidR="008D51CB">
        <w:t xml:space="preserve">the </w:t>
      </w:r>
      <w:r>
        <w:t xml:space="preserve">obvious fact that Pig lacks the features of loop-awareness and in-memory caching, </w:t>
      </w:r>
      <w:r w:rsidR="00D14F2E">
        <w:t>our approach is to investigate and apply possible extension</w:t>
      </w:r>
      <w:r w:rsidR="00CB4AB8">
        <w:t>s to Pig</w:t>
      </w:r>
      <w:r w:rsidR="00D14F2E">
        <w:t xml:space="preserve"> based on the DAG computation </w:t>
      </w:r>
      <w:r w:rsidR="00C750B4">
        <w:t>model. There are several iterative MapReduce framework</w:t>
      </w:r>
      <w:r w:rsidR="008D51CB">
        <w:t>s</w:t>
      </w:r>
      <w:r w:rsidR="00C750B4">
        <w:t xml:space="preserve"> as candidates</w:t>
      </w:r>
      <w:r w:rsidR="008D51CB">
        <w:t>;</w:t>
      </w:r>
      <w:r w:rsidR="00C750B4">
        <w:t xml:space="preserve"> they are Twister</w:t>
      </w:r>
      <w:r w:rsidR="00AE2319">
        <w:t xml:space="preserve"> </w:t>
      </w:r>
      <w:r w:rsidR="00AE2319">
        <w:lastRenderedPageBreak/>
        <w:fldChar w:fldCharType="begin"/>
      </w:r>
      <w:r w:rsidR="00AE2319">
        <w:instrText xml:space="preserve"> ADDIN EN.CITE &lt;EndNote&gt;&lt;Cite&gt;&lt;Author&gt;J.Ekanayake&lt;/Author&gt;&lt;Year&gt;2010&lt;/Year&gt;&lt;RecNum&gt;449&lt;/RecNum&gt;&lt;DisplayText&gt;[10]&lt;/DisplayText&gt;&lt;record&gt;&lt;rec-number&gt;449&lt;/rec-number&gt;&lt;foreign-keys&gt;&lt;key app="EN" db-id="5vw0p00eupwezde0fr4559xy0wf2p0tts250" timestamp="1347420074"&gt;449&lt;/key&gt;&lt;key app="ENWeb" db-id="S3XF@wrtqgYAACB9Pr4"&gt;3895&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related-urls&gt;&lt;url&gt;http://grids.ucs.indiana.edu/ptliupages/publications/hpdc-camera-ready-submission.pdf&lt;/url&gt;&lt;/related-urls&gt;&lt;/urls&gt;&lt;/record&gt;&lt;/Cite&gt;&lt;/EndNote&gt;</w:instrText>
      </w:r>
      <w:r w:rsidR="00AE2319">
        <w:fldChar w:fldCharType="separate"/>
      </w:r>
      <w:r w:rsidR="00AE2319">
        <w:rPr>
          <w:noProof/>
        </w:rPr>
        <w:t>[</w:t>
      </w:r>
      <w:hyperlink w:anchor="_ENREF_10" w:tooltip="J.Ekanayake, 2010 #449" w:history="1">
        <w:r w:rsidR="00D71CD9">
          <w:rPr>
            <w:noProof/>
          </w:rPr>
          <w:t>10</w:t>
        </w:r>
      </w:hyperlink>
      <w:r w:rsidR="00AE2319">
        <w:rPr>
          <w:noProof/>
        </w:rPr>
        <w:t>]</w:t>
      </w:r>
      <w:r w:rsidR="00AE2319">
        <w:fldChar w:fldCharType="end"/>
      </w:r>
      <w:r w:rsidR="00C750B4">
        <w:t>, Spark</w:t>
      </w:r>
      <w:r w:rsidR="00AE14CC">
        <w:t xml:space="preserve"> </w:t>
      </w:r>
      <w:r w:rsidR="00AE14CC">
        <w:fldChar w:fldCharType="begin"/>
      </w:r>
      <w:r w:rsidR="00AE14CC">
        <w:instrText xml:space="preserve"> ADDIN EN.CITE &lt;EndNote&gt;&lt;Cite&gt;&lt;Author&gt;Matei Zaharia&lt;/Author&gt;&lt;Year&gt;2010&lt;/Year&gt;&lt;RecNum&gt;557&lt;/RecNum&gt;&lt;DisplayText&gt;[11]&lt;/DisplayText&gt;&lt;record&gt;&lt;rec-number&gt;557&lt;/rec-number&gt;&lt;foreign-keys&gt;&lt;key app="EN" db-id="5vw0p00eupwezde0fr4559xy0wf2p0tts250" timestamp="1347420078"&gt;557&lt;/key&gt;&lt;key app="ENWeb" db-id="S3XF@wrtqgYAACB9Pr4"&gt;4324&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00AE14CC">
        <w:fldChar w:fldCharType="separate"/>
      </w:r>
      <w:r w:rsidR="00AE14CC">
        <w:rPr>
          <w:noProof/>
        </w:rPr>
        <w:t>[</w:t>
      </w:r>
      <w:hyperlink w:anchor="_ENREF_11" w:tooltip="Matei Zaharia, 2010 #557" w:history="1">
        <w:r w:rsidR="00D71CD9">
          <w:rPr>
            <w:noProof/>
          </w:rPr>
          <w:t>11</w:t>
        </w:r>
      </w:hyperlink>
      <w:r w:rsidR="00AE14CC">
        <w:rPr>
          <w:noProof/>
        </w:rPr>
        <w:t>]</w:t>
      </w:r>
      <w:r w:rsidR="00AE14CC">
        <w:fldChar w:fldCharType="end"/>
      </w:r>
      <w:r w:rsidR="00C750B4">
        <w:t>, HaLoop</w:t>
      </w:r>
      <w:r w:rsidR="00AE14CC">
        <w:t xml:space="preserve"> </w:t>
      </w:r>
      <w:r w:rsidR="00AE14CC">
        <w:fldChar w:fldCharType="begin"/>
      </w:r>
      <w:r w:rsidR="00B92BF0">
        <w:instrText xml:space="preserve"> ADDIN EN.CITE &lt;EndNote&gt;&lt;Cite&gt;&lt;Author&gt;Yingyi Bu&lt;/Author&gt;&lt;Year&gt;2010&lt;/Year&gt;&lt;RecNum&gt;843&lt;/RecNum&gt;&lt;DisplayText&gt;[12]&lt;/DisplayText&gt;&lt;record&gt;&lt;rec-number&gt;843&lt;/rec-number&gt;&lt;foreign-keys&gt;&lt;key app="EN" db-id="5vw0p00eupwezde0fr4559xy0wf2p0tts250" timestamp="1347420092"&gt;843&lt;/key&gt;&lt;key app="ENWeb" db-id="S3XF@wrtqgYAACB9Pr4"&gt;4325&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AE14CC">
        <w:fldChar w:fldCharType="separate"/>
      </w:r>
      <w:r w:rsidR="00B92BF0">
        <w:rPr>
          <w:noProof/>
        </w:rPr>
        <w:t>[</w:t>
      </w:r>
      <w:hyperlink w:anchor="_ENREF_12" w:tooltip="Yingyi Bu, 2010 #843" w:history="1">
        <w:r w:rsidR="00D71CD9">
          <w:rPr>
            <w:noProof/>
          </w:rPr>
          <w:t>12</w:t>
        </w:r>
      </w:hyperlink>
      <w:r w:rsidR="00B92BF0">
        <w:rPr>
          <w:noProof/>
        </w:rPr>
        <w:t>]</w:t>
      </w:r>
      <w:r w:rsidR="00AE14CC">
        <w:fldChar w:fldCharType="end"/>
      </w:r>
      <w:r w:rsidR="00C750B4">
        <w:t xml:space="preserve"> and Harp</w:t>
      </w:r>
      <w:r w:rsidR="008D51CB">
        <w:t>. We</w:t>
      </w:r>
      <w:r w:rsidR="00B005E5">
        <w:t xml:space="preserve"> choose Harp as our initial approach as </w:t>
      </w:r>
      <w:r w:rsidR="008D51CB">
        <w:t xml:space="preserve">it </w:t>
      </w:r>
      <w:r w:rsidR="00EE6751">
        <w:t>is a simple MapReduce extension with our required features.</w:t>
      </w:r>
      <w:r w:rsidR="0021220B">
        <w:t xml:space="preserve"> </w:t>
      </w:r>
      <w:r w:rsidR="003A7B23">
        <w:t>With the Harp integration, we mainly replace the Hadoop Mapper interface with Harp’s MapCollective Mapper. Subsequently, iterative applications implemented in Pig can cache reusable data and replace the default GROUP BY operation with Harp’s col</w:t>
      </w:r>
      <w:r w:rsidR="00EE3FE5">
        <w:t>lective communication interface</w:t>
      </w:r>
      <w:r w:rsidR="008D51CB">
        <w:t>.</w:t>
      </w:r>
      <w:r w:rsidR="00EE3FE5">
        <w:t xml:space="preserve"> </w:t>
      </w:r>
      <w:r w:rsidR="008D51CB">
        <w:t>W</w:t>
      </w:r>
      <w:r w:rsidR="00EE3FE5">
        <w:t>e compare the original reduce stages against Harp’s communication in Section V.</w:t>
      </w:r>
      <w:r w:rsidR="003A7B23">
        <w:t xml:space="preserve"> Figure </w:t>
      </w:r>
      <w:r w:rsidR="002719B7">
        <w:t>4</w:t>
      </w:r>
      <w:r w:rsidR="003A7B23">
        <w:t xml:space="preserve"> shows overall dataflow that can be applied on any iterative applic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5090"/>
      </w:tblGrid>
      <w:tr w:rsidR="00055F81" w14:paraId="4997C473" w14:textId="77777777" w:rsidTr="00CF5672">
        <w:tc>
          <w:tcPr>
            <w:tcW w:w="5076" w:type="dxa"/>
            <w:vAlign w:val="center"/>
          </w:tcPr>
          <w:p w14:paraId="6B9B8DB2" w14:textId="77777777" w:rsidR="00055F81" w:rsidRDefault="00DB5550" w:rsidP="00F47E00">
            <w:pPr>
              <w:pStyle w:val="BodyText"/>
              <w:ind w:firstLine="0"/>
              <w:jc w:val="center"/>
            </w:pPr>
            <w:r>
              <w:rPr>
                <w:noProof/>
                <w:lang w:eastAsia="zh-TW"/>
              </w:rPr>
              <w:drawing>
                <wp:anchor distT="8890" distB="8890" distL="114300" distR="114300" simplePos="0" relativeHeight="251659776" behindDoc="1" locked="0" layoutInCell="1" allowOverlap="1" wp14:anchorId="73C55517" wp14:editId="745E5175">
                  <wp:simplePos x="0" y="0"/>
                  <wp:positionH relativeFrom="column">
                    <wp:posOffset>0</wp:posOffset>
                  </wp:positionH>
                  <wp:positionV relativeFrom="paragraph">
                    <wp:posOffset>0</wp:posOffset>
                  </wp:positionV>
                  <wp:extent cx="3090545" cy="2432050"/>
                  <wp:effectExtent l="0" t="0" r="0" b="6350"/>
                  <wp:wrapTight wrapText="bothSides">
                    <wp:wrapPolygon edited="0">
                      <wp:start x="7855" y="0"/>
                      <wp:lineTo x="7855" y="2030"/>
                      <wp:lineTo x="8255" y="2707"/>
                      <wp:lineTo x="9187" y="2707"/>
                      <wp:lineTo x="1731" y="3722"/>
                      <wp:lineTo x="0" y="4230"/>
                      <wp:lineTo x="0" y="18949"/>
                      <wp:lineTo x="7855" y="19964"/>
                      <wp:lineTo x="7988" y="21487"/>
                      <wp:lineTo x="11716" y="21487"/>
                      <wp:lineTo x="12515" y="21487"/>
                      <wp:lineTo x="15711" y="19457"/>
                      <wp:lineTo x="15711" y="18949"/>
                      <wp:lineTo x="17308" y="17088"/>
                      <wp:lineTo x="20903" y="15227"/>
                      <wp:lineTo x="20770" y="11843"/>
                      <wp:lineTo x="19439" y="10997"/>
                      <wp:lineTo x="15711" y="10828"/>
                      <wp:lineTo x="19572" y="9982"/>
                      <wp:lineTo x="20104" y="8290"/>
                      <wp:lineTo x="20637" y="7614"/>
                      <wp:lineTo x="20637" y="6598"/>
                      <wp:lineTo x="18773" y="5414"/>
                      <wp:lineTo x="20104" y="5414"/>
                      <wp:lineTo x="20770" y="4230"/>
                      <wp:lineTo x="20238" y="2707"/>
                      <wp:lineTo x="20371" y="1692"/>
                      <wp:lineTo x="15311" y="169"/>
                      <wp:lineTo x="11317" y="0"/>
                      <wp:lineTo x="7855"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gHarpKmean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0545" cy="2432050"/>
                          </a:xfrm>
                          <a:prstGeom prst="rect">
                            <a:avLst/>
                          </a:prstGeom>
                        </pic:spPr>
                      </pic:pic>
                    </a:graphicData>
                  </a:graphic>
                  <wp14:sizeRelH relativeFrom="margin">
                    <wp14:pctWidth>0</wp14:pctWidth>
                  </wp14:sizeRelH>
                  <wp14:sizeRelV relativeFrom="margin">
                    <wp14:pctHeight>0</wp14:pctHeight>
                  </wp14:sizeRelV>
                </wp:anchor>
              </w:drawing>
            </w:r>
          </w:p>
        </w:tc>
      </w:tr>
      <w:tr w:rsidR="00055F81" w14:paraId="7AC552CF" w14:textId="77777777" w:rsidTr="00CF5672">
        <w:tc>
          <w:tcPr>
            <w:tcW w:w="5076" w:type="dxa"/>
            <w:vAlign w:val="center"/>
          </w:tcPr>
          <w:p w14:paraId="5E584113" w14:textId="77777777" w:rsidR="00055F81" w:rsidRPr="00EF3302" w:rsidRDefault="00055F81" w:rsidP="00055F81">
            <w:pPr>
              <w:pStyle w:val="figurecaption"/>
              <w:spacing w:before="0" w:after="0"/>
              <w:rPr>
                <w:noProof w:val="0"/>
                <w:spacing w:val="-1"/>
                <w:sz w:val="20"/>
                <w:szCs w:val="20"/>
              </w:rPr>
            </w:pPr>
            <w:r w:rsidRPr="00F25F88">
              <w:t>Iterative application with Pig on Harp</w:t>
            </w:r>
          </w:p>
        </w:tc>
      </w:tr>
      <w:tr w:rsidR="00082BFA" w14:paraId="44A864A5" w14:textId="77777777" w:rsidTr="00CF5672">
        <w:tc>
          <w:tcPr>
            <w:tcW w:w="5076" w:type="dxa"/>
          </w:tcPr>
          <w:p w14:paraId="7F06D864" w14:textId="77777777" w:rsidR="00082BFA" w:rsidRDefault="00082BFA" w:rsidP="00082BFA">
            <w:pPr>
              <w:pStyle w:val="BodyText"/>
              <w:ind w:firstLine="0"/>
            </w:pPr>
            <w:r>
              <w:rPr>
                <w:noProof/>
                <w:lang w:eastAsia="zh-TW"/>
              </w:rPr>
              <mc:AlternateContent>
                <mc:Choice Requires="wps">
                  <w:drawing>
                    <wp:inline distT="0" distB="0" distL="0" distR="0" wp14:anchorId="6167EA51" wp14:editId="6A950628">
                      <wp:extent cx="3092450" cy="1406236"/>
                      <wp:effectExtent l="0" t="0" r="0" b="3810"/>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0" cy="140623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3AE70D" w14:textId="77777777" w:rsidR="00770ECD"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1</w:t>
                                  </w:r>
                                  <w:r w:rsidR="00082BFA">
                                    <w:rPr>
                                      <w:rFonts w:ascii="Courier New" w:hAnsi="Courier New" w:cs="Courier New"/>
                                      <w:sz w:val="16"/>
                                      <w:szCs w:val="16"/>
                                    </w:rPr>
                                    <w:t xml:space="preserve"> </w:t>
                                  </w:r>
                                  <w:r w:rsidR="00082BFA" w:rsidRPr="007F7663">
                                    <w:rPr>
                                      <w:rFonts w:ascii="Courier New" w:hAnsi="Courier New" w:cs="Courier New"/>
                                      <w:sz w:val="16"/>
                                      <w:szCs w:val="16"/>
                                    </w:rPr>
                                    <w:t xml:space="preserve">raw </w:t>
                                  </w:r>
                                  <w:r w:rsidR="00770ECD">
                                    <w:rPr>
                                      <w:rFonts w:ascii="Courier New" w:hAnsi="Courier New" w:cs="Courier New"/>
                                      <w:sz w:val="16"/>
                                      <w:szCs w:val="16"/>
                                    </w:rPr>
                                    <w:t xml:space="preserve">    </w:t>
                                  </w:r>
                                  <w:r w:rsidR="00082BFA" w:rsidRPr="007F7663">
                                    <w:rPr>
                                      <w:rFonts w:ascii="Courier New" w:hAnsi="Courier New" w:cs="Courier New"/>
                                      <w:sz w:val="16"/>
                                      <w:szCs w:val="16"/>
                                    </w:rPr>
                                    <w:t xml:space="preserve">= </w:t>
                                  </w:r>
                                  <w:r w:rsidR="00082BFA">
                                    <w:rPr>
                                      <w:rFonts w:ascii="Courier New" w:hAnsi="Courier New" w:cs="Courier New"/>
                                      <w:sz w:val="16"/>
                                      <w:szCs w:val="16"/>
                                    </w:rPr>
                                    <w:t>LOAD</w:t>
                                  </w:r>
                                  <w:r w:rsidR="00082BFA" w:rsidRPr="007F7663">
                                    <w:rPr>
                                      <w:rFonts w:ascii="Courier New" w:hAnsi="Courier New" w:cs="Courier New"/>
                                      <w:sz w:val="16"/>
                                      <w:szCs w:val="16"/>
                                    </w:rPr>
                                    <w:t xml:space="preserve"> </w:t>
                                  </w:r>
                                  <w:r w:rsidR="00082BFA">
                                    <w:rPr>
                                      <w:rFonts w:ascii="Courier New" w:hAnsi="Courier New" w:cs="Courier New"/>
                                      <w:sz w:val="16"/>
                                      <w:szCs w:val="16"/>
                                    </w:rPr>
                                    <w:t xml:space="preserve">$hdfsInputDir using </w:t>
                                  </w:r>
                                </w:p>
                                <w:p w14:paraId="07BEC367" w14:textId="77777777" w:rsidR="00770ECD" w:rsidRDefault="00770ECD"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Pr>
                                      <w:rFonts w:ascii="Courier New" w:hAnsi="Courier New" w:cs="Courier New"/>
                                      <w:sz w:val="16"/>
                                      <w:szCs w:val="16"/>
                                    </w:rPr>
                                    <w:t>PigKmeans</w:t>
                                  </w:r>
                                  <w:r w:rsidR="00082BFA" w:rsidRPr="007F7663">
                                    <w:rPr>
                                      <w:rFonts w:ascii="Courier New" w:hAnsi="Courier New" w:cs="Courier New"/>
                                      <w:sz w:val="16"/>
                                      <w:szCs w:val="16"/>
                                    </w:rPr>
                                    <w:t>('$centroids',</w:t>
                                  </w:r>
                                </w:p>
                                <w:p w14:paraId="3C5B0CA0" w14:textId="43531B88" w:rsidR="00082BFA" w:rsidRPr="007B3190" w:rsidRDefault="00770ECD"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Pr>
                                      <w:rFonts w:ascii="Courier New" w:hAnsi="Courier New" w:cs="Courier New"/>
                                      <w:sz w:val="16"/>
                                      <w:szCs w:val="16"/>
                                    </w:rPr>
                                    <w:t>'$numOfCent</w:t>
                                  </w:r>
                                  <w:r w:rsidR="008D51CB">
                                    <w:rPr>
                                      <w:rFonts w:ascii="Courier New" w:hAnsi="Courier New" w:cs="Courier New"/>
                                      <w:sz w:val="16"/>
                                      <w:szCs w:val="16"/>
                                    </w:rPr>
                                    <w:t>r</w:t>
                                  </w:r>
                                  <w:r w:rsidR="00082BFA">
                                    <w:rPr>
                                      <w:rFonts w:ascii="Courier New" w:hAnsi="Courier New" w:cs="Courier New"/>
                                      <w:sz w:val="16"/>
                                      <w:szCs w:val="16"/>
                                    </w:rPr>
                                    <w:t>o</w:t>
                                  </w:r>
                                  <w:r w:rsidR="008D51CB">
                                    <w:rPr>
                                      <w:rFonts w:ascii="Courier New" w:hAnsi="Courier New" w:cs="Courier New"/>
                                      <w:sz w:val="16"/>
                                      <w:szCs w:val="16"/>
                                    </w:rPr>
                                    <w:t>i</w:t>
                                  </w:r>
                                  <w:r w:rsidR="00082BFA">
                                    <w:rPr>
                                      <w:rFonts w:ascii="Courier New" w:hAnsi="Courier New" w:cs="Courier New"/>
                                      <w:sz w:val="16"/>
                                      <w:szCs w:val="16"/>
                                    </w:rPr>
                                    <w:t>ds'</w:t>
                                  </w:r>
                                  <w:r w:rsidR="00082BFA" w:rsidRPr="007F7663">
                                    <w:rPr>
                                      <w:rFonts w:ascii="Courier New" w:hAnsi="Courier New" w:cs="Courier New"/>
                                      <w:sz w:val="16"/>
                                      <w:szCs w:val="16"/>
                                    </w:rPr>
                                    <w:t xml:space="preserve">) </w:t>
                                  </w:r>
                                  <w:r w:rsidR="00082BFA">
                                    <w:rPr>
                                      <w:rFonts w:ascii="Courier New" w:hAnsi="Courier New" w:cs="Courier New"/>
                                      <w:sz w:val="16"/>
                                      <w:szCs w:val="16"/>
                                    </w:rPr>
                                    <w:t>AS</w:t>
                                  </w:r>
                                  <w:r w:rsidR="00082BFA" w:rsidRPr="007F7663">
                                    <w:rPr>
                                      <w:rFonts w:ascii="Courier New" w:hAnsi="Courier New" w:cs="Courier New"/>
                                      <w:sz w:val="16"/>
                                      <w:szCs w:val="16"/>
                                    </w:rPr>
                                    <w:t xml:space="preserve"> (datapoints);</w:t>
                                  </w:r>
                                </w:p>
                                <w:p w14:paraId="0C003789" w14:textId="77777777" w:rsidR="00E34A8A"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2</w:t>
                                  </w:r>
                                  <w:r w:rsidR="00082BFA">
                                    <w:rPr>
                                      <w:rFonts w:ascii="Courier New" w:hAnsi="Courier New" w:cs="Courier New"/>
                                      <w:sz w:val="16"/>
                                      <w:szCs w:val="16"/>
                                    </w:rPr>
                                    <w:t xml:space="preserve"> </w:t>
                                  </w:r>
                                  <w:r w:rsidR="00346FC2">
                                    <w:rPr>
                                      <w:rFonts w:ascii="Courier New" w:hAnsi="Courier New" w:cs="Courier New"/>
                                      <w:sz w:val="16"/>
                                      <w:szCs w:val="16"/>
                                    </w:rPr>
                                    <w:t>dpt</w:t>
                                  </w:r>
                                  <w:r w:rsidR="00082BFA">
                                    <w:rPr>
                                      <w:rFonts w:ascii="Courier New" w:hAnsi="Courier New" w:cs="Courier New"/>
                                      <w:sz w:val="16"/>
                                      <w:szCs w:val="16"/>
                                    </w:rPr>
                                    <w:t>s</w:t>
                                  </w:r>
                                  <w:r w:rsidR="00346FC2">
                                    <w:rPr>
                                      <w:rFonts w:ascii="Courier New" w:hAnsi="Courier New" w:cs="Courier New"/>
                                      <w:sz w:val="16"/>
                                      <w:szCs w:val="16"/>
                                    </w:rPr>
                                    <w:t>B</w:t>
                                  </w:r>
                                  <w:r w:rsidR="00082BFA" w:rsidRPr="00BA06F0">
                                    <w:rPr>
                                      <w:rFonts w:ascii="Courier New" w:hAnsi="Courier New" w:cs="Courier New"/>
                                      <w:sz w:val="16"/>
                                      <w:szCs w:val="16"/>
                                    </w:rPr>
                                    <w:t xml:space="preserve">ag = </w:t>
                                  </w:r>
                                  <w:r w:rsidR="00082BFA">
                                    <w:rPr>
                                      <w:rFonts w:ascii="Courier New" w:hAnsi="Courier New" w:cs="Courier New"/>
                                      <w:sz w:val="16"/>
                                      <w:szCs w:val="16"/>
                                    </w:rPr>
                                    <w:t>FOREACH</w:t>
                                  </w:r>
                                  <w:r w:rsidR="00082BFA" w:rsidRPr="00BA06F0">
                                    <w:rPr>
                                      <w:rFonts w:ascii="Courier New" w:hAnsi="Courier New" w:cs="Courier New"/>
                                      <w:sz w:val="16"/>
                                      <w:szCs w:val="16"/>
                                    </w:rPr>
                                    <w:t xml:space="preserve"> raw</w:t>
                                  </w:r>
                                  <w:r w:rsidR="00E34A8A">
                                    <w:rPr>
                                      <w:rFonts w:ascii="Courier New" w:hAnsi="Courier New" w:cs="Courier New"/>
                                      <w:sz w:val="16"/>
                                      <w:szCs w:val="16"/>
                                    </w:rPr>
                                    <w:t xml:space="preserve"> GENERATE</w:t>
                                  </w:r>
                                </w:p>
                                <w:p w14:paraId="7F5F3B56" w14:textId="77777777" w:rsidR="00082BFA" w:rsidRDefault="00E34A8A"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sidRPr="00BA06F0">
                                    <w:rPr>
                                      <w:rFonts w:ascii="Courier New" w:hAnsi="Courier New" w:cs="Courier New"/>
                                      <w:sz w:val="16"/>
                                      <w:szCs w:val="16"/>
                                    </w:rPr>
                                    <w:t>FLATTEN(</w:t>
                                  </w:r>
                                  <w:r>
                                    <w:rPr>
                                      <w:rFonts w:ascii="Courier New" w:hAnsi="Courier New" w:cs="Courier New"/>
                                      <w:sz w:val="16"/>
                                      <w:szCs w:val="16"/>
                                    </w:rPr>
                                    <w:t xml:space="preserve">datapoints) as </w:t>
                                  </w:r>
                                  <w:r w:rsidR="000A0A29">
                                    <w:rPr>
                                      <w:rFonts w:ascii="Courier New" w:hAnsi="Courier New" w:cs="Courier New"/>
                                      <w:sz w:val="16"/>
                                      <w:szCs w:val="16"/>
                                    </w:rPr>
                                    <w:t>dptInStr</w:t>
                                  </w:r>
                                  <w:r w:rsidR="00082BFA" w:rsidRPr="00BA06F0">
                                    <w:rPr>
                                      <w:rFonts w:ascii="Courier New" w:hAnsi="Courier New" w:cs="Courier New"/>
                                      <w:sz w:val="16"/>
                                      <w:szCs w:val="16"/>
                                    </w:rPr>
                                    <w:t>;</w:t>
                                  </w:r>
                                  <w:r w:rsidR="00082BFA" w:rsidRPr="000E3C27">
                                    <w:rPr>
                                      <w:rFonts w:ascii="Courier New" w:hAnsi="Courier New" w:cs="Courier New"/>
                                      <w:sz w:val="16"/>
                                      <w:szCs w:val="16"/>
                                    </w:rPr>
                                    <w:t xml:space="preserve"> </w:t>
                                  </w:r>
                                </w:p>
                                <w:p w14:paraId="037457C5" w14:textId="77777777" w:rsidR="00E55282"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3</w:t>
                                  </w:r>
                                  <w:r w:rsidR="00082BFA">
                                    <w:rPr>
                                      <w:rFonts w:ascii="Courier New" w:hAnsi="Courier New" w:cs="Courier New"/>
                                      <w:color w:val="2E74B5"/>
                                      <w:sz w:val="16"/>
                                      <w:szCs w:val="16"/>
                                    </w:rPr>
                                    <w:t xml:space="preserve"> </w:t>
                                  </w:r>
                                  <w:r w:rsidR="00A13848">
                                    <w:rPr>
                                      <w:rFonts w:ascii="Courier New" w:hAnsi="Courier New" w:cs="Courier New"/>
                                      <w:sz w:val="16"/>
                                      <w:szCs w:val="16"/>
                                    </w:rPr>
                                    <w:t>dpts</w:t>
                                  </w:r>
                                  <w:r w:rsidR="00082BFA" w:rsidRPr="00A7306A">
                                    <w:rPr>
                                      <w:rFonts w:ascii="Courier New" w:hAnsi="Courier New" w:cs="Courier New"/>
                                      <w:sz w:val="16"/>
                                      <w:szCs w:val="16"/>
                                    </w:rPr>
                                    <w:t xml:space="preserve"> </w:t>
                                  </w:r>
                                  <w:r w:rsidR="001F50C7">
                                    <w:rPr>
                                      <w:rFonts w:ascii="Courier New" w:hAnsi="Courier New" w:cs="Courier New"/>
                                      <w:sz w:val="16"/>
                                      <w:szCs w:val="16"/>
                                    </w:rPr>
                                    <w:t xml:space="preserve">   </w:t>
                                  </w:r>
                                  <w:r w:rsidR="00082BFA" w:rsidRPr="00A7306A">
                                    <w:rPr>
                                      <w:rFonts w:ascii="Courier New" w:hAnsi="Courier New" w:cs="Courier New"/>
                                      <w:sz w:val="16"/>
                                      <w:szCs w:val="16"/>
                                    </w:rPr>
                                    <w:t xml:space="preserve">= </w:t>
                                  </w:r>
                                  <w:r w:rsidR="00082BFA">
                                    <w:rPr>
                                      <w:rFonts w:ascii="Courier New" w:hAnsi="Courier New" w:cs="Courier New"/>
                                      <w:sz w:val="16"/>
                                      <w:szCs w:val="16"/>
                                    </w:rPr>
                                    <w:t>FOREACH</w:t>
                                  </w:r>
                                  <w:r w:rsidR="00082BFA" w:rsidRPr="00BA06F0">
                                    <w:rPr>
                                      <w:rFonts w:ascii="Courier New" w:hAnsi="Courier New" w:cs="Courier New"/>
                                      <w:sz w:val="16"/>
                                      <w:szCs w:val="16"/>
                                    </w:rPr>
                                    <w:t xml:space="preserve"> </w:t>
                                  </w:r>
                                  <w:r w:rsidR="00A71264">
                                    <w:rPr>
                                      <w:rFonts w:ascii="Courier New" w:hAnsi="Courier New" w:cs="Courier New"/>
                                      <w:sz w:val="16"/>
                                      <w:szCs w:val="16"/>
                                    </w:rPr>
                                    <w:t>dptsB</w:t>
                                  </w:r>
                                  <w:r w:rsidR="00A71264" w:rsidRPr="00BA06F0">
                                    <w:rPr>
                                      <w:rFonts w:ascii="Courier New" w:hAnsi="Courier New" w:cs="Courier New"/>
                                      <w:sz w:val="16"/>
                                      <w:szCs w:val="16"/>
                                    </w:rPr>
                                    <w:t xml:space="preserve">ag </w:t>
                                  </w:r>
                                  <w:r w:rsidR="00082BFA">
                                    <w:rPr>
                                      <w:rFonts w:ascii="Courier New" w:hAnsi="Courier New" w:cs="Courier New"/>
                                      <w:sz w:val="16"/>
                                      <w:szCs w:val="16"/>
                                    </w:rPr>
                                    <w:t xml:space="preserve">GENERATE </w:t>
                                  </w:r>
                                </w:p>
                                <w:p w14:paraId="2157C80E" w14:textId="77777777" w:rsidR="00E55282" w:rsidRDefault="00E55282"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sidRPr="00A7306A">
                                    <w:rPr>
                                      <w:rFonts w:ascii="Courier New" w:hAnsi="Courier New" w:cs="Courier New"/>
                                      <w:sz w:val="16"/>
                                      <w:szCs w:val="16"/>
                                    </w:rPr>
                                    <w:t>STRSPLIT(</w:t>
                                  </w:r>
                                  <w:r w:rsidR="00462906">
                                    <w:rPr>
                                      <w:rFonts w:ascii="Courier New" w:hAnsi="Courier New" w:cs="Courier New"/>
                                      <w:sz w:val="16"/>
                                      <w:szCs w:val="16"/>
                                    </w:rPr>
                                    <w:t>dptInStr</w:t>
                                  </w:r>
                                  <w:r w:rsidR="00082BFA" w:rsidRPr="00A7306A">
                                    <w:rPr>
                                      <w:rFonts w:ascii="Courier New" w:hAnsi="Courier New" w:cs="Courier New"/>
                                      <w:sz w:val="16"/>
                                      <w:szCs w:val="16"/>
                                    </w:rPr>
                                    <w:t xml:space="preserve">, ',', 5) </w:t>
                                  </w:r>
                                  <w:r w:rsidR="00082BFA">
                                    <w:rPr>
                                      <w:rFonts w:ascii="Courier New" w:hAnsi="Courier New" w:cs="Courier New"/>
                                      <w:sz w:val="16"/>
                                      <w:szCs w:val="16"/>
                                    </w:rPr>
                                    <w:t>AS</w:t>
                                  </w:r>
                                  <w:r w:rsidR="00082BFA" w:rsidRPr="00A7306A">
                                    <w:rPr>
                                      <w:rFonts w:ascii="Courier New" w:hAnsi="Courier New" w:cs="Courier New"/>
                                      <w:sz w:val="16"/>
                                      <w:szCs w:val="16"/>
                                    </w:rPr>
                                    <w:t xml:space="preserve"> </w:t>
                                  </w:r>
                                </w:p>
                                <w:p w14:paraId="3FA2905C" w14:textId="77777777" w:rsidR="00082BFA" w:rsidRPr="007B3190" w:rsidRDefault="00E55282"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sidRPr="00A7306A">
                                    <w:rPr>
                                      <w:rFonts w:ascii="Courier New" w:hAnsi="Courier New" w:cs="Courier New"/>
                                      <w:sz w:val="16"/>
                                      <w:szCs w:val="16"/>
                                    </w:rPr>
                                    <w:t>splitedDP;</w:t>
                                  </w:r>
                                </w:p>
                                <w:p w14:paraId="5A88FA01" w14:textId="77777777" w:rsidR="00082BFA" w:rsidRPr="00744766" w:rsidRDefault="00071C7D" w:rsidP="004F2799">
                                  <w:pPr>
                                    <w:pStyle w:val="BodyText"/>
                                    <w:ind w:firstLine="0"/>
                                    <w:jc w:val="left"/>
                                    <w:rPr>
                                      <w:rFonts w:ascii="Courier New" w:hAnsi="Courier New" w:cs="Courier New"/>
                                      <w:color w:val="000000"/>
                                      <w:sz w:val="16"/>
                                      <w:szCs w:val="16"/>
                                    </w:rPr>
                                  </w:pPr>
                                  <w:r>
                                    <w:rPr>
                                      <w:rFonts w:ascii="Courier New" w:hAnsi="Courier New" w:cs="Courier New"/>
                                      <w:color w:val="2E74B5"/>
                                      <w:sz w:val="16"/>
                                      <w:szCs w:val="16"/>
                                    </w:rPr>
                                    <w:t>4</w:t>
                                  </w:r>
                                  <w:r w:rsidR="00082BFA" w:rsidRPr="005E3F98">
                                    <w:rPr>
                                      <w:rFonts w:ascii="Courier New" w:hAnsi="Courier New" w:cs="Courier New"/>
                                      <w:color w:val="2E74B5"/>
                                      <w:sz w:val="16"/>
                                      <w:szCs w:val="16"/>
                                    </w:rPr>
                                    <w:t xml:space="preserve"> </w:t>
                                  </w:r>
                                  <w:r w:rsidR="00082BFA" w:rsidRPr="00744766">
                                    <w:rPr>
                                      <w:rFonts w:ascii="Courier New" w:hAnsi="Courier New" w:cs="Courier New"/>
                                      <w:color w:val="000000"/>
                                      <w:sz w:val="16"/>
                                      <w:szCs w:val="16"/>
                                    </w:rPr>
                                    <w:t xml:space="preserve">grouped = </w:t>
                                  </w:r>
                                  <w:r w:rsidR="00082BFA">
                                    <w:rPr>
                                      <w:rFonts w:ascii="Courier New" w:hAnsi="Courier New" w:cs="Courier New"/>
                                      <w:color w:val="000000"/>
                                      <w:sz w:val="16"/>
                                      <w:szCs w:val="16"/>
                                    </w:rPr>
                                    <w:t>GROUP</w:t>
                                  </w:r>
                                  <w:r w:rsidR="00082BFA" w:rsidRPr="00744766">
                                    <w:rPr>
                                      <w:rFonts w:ascii="Courier New" w:hAnsi="Courier New" w:cs="Courier New"/>
                                      <w:color w:val="000000"/>
                                      <w:sz w:val="16"/>
                                      <w:szCs w:val="16"/>
                                    </w:rPr>
                                    <w:t xml:space="preserve"> </w:t>
                                  </w:r>
                                  <w:r w:rsidR="00013827">
                                    <w:rPr>
                                      <w:rFonts w:ascii="Courier New" w:hAnsi="Courier New" w:cs="Courier New"/>
                                      <w:sz w:val="16"/>
                                      <w:szCs w:val="16"/>
                                    </w:rPr>
                                    <w:t>dpts</w:t>
                                  </w:r>
                                  <w:r w:rsidR="00013827" w:rsidRPr="00A7306A">
                                    <w:rPr>
                                      <w:rFonts w:ascii="Courier New" w:hAnsi="Courier New" w:cs="Courier New"/>
                                      <w:sz w:val="16"/>
                                      <w:szCs w:val="16"/>
                                    </w:rPr>
                                    <w:t xml:space="preserve"> </w:t>
                                  </w:r>
                                  <w:r w:rsidR="00082BFA">
                                    <w:rPr>
                                      <w:rFonts w:ascii="Courier New" w:hAnsi="Courier New" w:cs="Courier New"/>
                                      <w:color w:val="000000"/>
                                      <w:sz w:val="16"/>
                                      <w:szCs w:val="16"/>
                                    </w:rPr>
                                    <w:t>BY</w:t>
                                  </w:r>
                                  <w:r w:rsidR="00082BFA" w:rsidRPr="00744766">
                                    <w:rPr>
                                      <w:rFonts w:ascii="Courier New" w:hAnsi="Courier New" w:cs="Courier New"/>
                                      <w:color w:val="000000"/>
                                      <w:sz w:val="16"/>
                                      <w:szCs w:val="16"/>
                                    </w:rPr>
                                    <w:t xml:space="preserve"> splitedDP.$0;</w:t>
                                  </w:r>
                                </w:p>
                                <w:p w14:paraId="53EBD75F" w14:textId="77777777" w:rsidR="00F105EB"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5</w:t>
                                  </w:r>
                                  <w:r w:rsidR="00082BFA" w:rsidRPr="005E3F98">
                                    <w:rPr>
                                      <w:rFonts w:ascii="Courier New" w:hAnsi="Courier New" w:cs="Courier New"/>
                                      <w:color w:val="2E74B5"/>
                                      <w:sz w:val="16"/>
                                      <w:szCs w:val="16"/>
                                    </w:rPr>
                                    <w:t xml:space="preserve"> </w:t>
                                  </w:r>
                                  <w:r w:rsidR="005962B5">
                                    <w:rPr>
                                      <w:rFonts w:ascii="Courier New" w:hAnsi="Courier New" w:cs="Courier New"/>
                                      <w:sz w:val="16"/>
                                      <w:szCs w:val="16"/>
                                    </w:rPr>
                                    <w:t>newCen</w:t>
                                  </w:r>
                                  <w:r w:rsidR="00082BFA" w:rsidRPr="00254AC9">
                                    <w:rPr>
                                      <w:rFonts w:ascii="Courier New" w:hAnsi="Courier New" w:cs="Courier New"/>
                                      <w:sz w:val="16"/>
                                      <w:szCs w:val="16"/>
                                    </w:rPr>
                                    <w:t xml:space="preserve">s = </w:t>
                                  </w:r>
                                  <w:r w:rsidR="00082BFA">
                                    <w:rPr>
                                      <w:rFonts w:ascii="Courier New" w:hAnsi="Courier New" w:cs="Courier New"/>
                                      <w:sz w:val="16"/>
                                      <w:szCs w:val="16"/>
                                    </w:rPr>
                                    <w:t>FOREACH</w:t>
                                  </w:r>
                                  <w:r w:rsidR="00082BFA" w:rsidRPr="00BA06F0">
                                    <w:rPr>
                                      <w:rFonts w:ascii="Courier New" w:hAnsi="Courier New" w:cs="Courier New"/>
                                      <w:sz w:val="16"/>
                                      <w:szCs w:val="16"/>
                                    </w:rPr>
                                    <w:t xml:space="preserve"> </w:t>
                                  </w:r>
                                  <w:r w:rsidR="00082BFA" w:rsidRPr="00254AC9">
                                    <w:rPr>
                                      <w:rFonts w:ascii="Courier New" w:hAnsi="Courier New" w:cs="Courier New"/>
                                      <w:sz w:val="16"/>
                                      <w:szCs w:val="16"/>
                                    </w:rPr>
                                    <w:t xml:space="preserve">grouped </w:t>
                                  </w:r>
                                  <w:r w:rsidR="00082BFA">
                                    <w:rPr>
                                      <w:rFonts w:ascii="Courier New" w:hAnsi="Courier New" w:cs="Courier New"/>
                                      <w:sz w:val="16"/>
                                      <w:szCs w:val="16"/>
                                    </w:rPr>
                                    <w:t xml:space="preserve">GENERATE </w:t>
                                  </w:r>
                                </w:p>
                                <w:p w14:paraId="19B23DA4" w14:textId="77777777" w:rsidR="00082BFA" w:rsidRPr="007B3190" w:rsidRDefault="00B320CF"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sidRPr="00254AC9">
                                    <w:rPr>
                                      <w:rFonts w:ascii="Courier New" w:hAnsi="Courier New" w:cs="Courier New"/>
                                      <w:sz w:val="16"/>
                                      <w:szCs w:val="16"/>
                                    </w:rPr>
                                    <w:t>CalculateNewCentroids($1);</w:t>
                                  </w:r>
                                </w:p>
                                <w:p w14:paraId="65F38628" w14:textId="77777777" w:rsidR="00082BFA" w:rsidRPr="007B3190"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6</w:t>
                                  </w:r>
                                  <w:r w:rsidR="00082BFA">
                                    <w:rPr>
                                      <w:rFonts w:ascii="Courier New" w:hAnsi="Courier New" w:cs="Courier New"/>
                                      <w:sz w:val="16"/>
                                      <w:szCs w:val="16"/>
                                    </w:rPr>
                                    <w:t xml:space="preserve"> STORE</w:t>
                                  </w:r>
                                  <w:r w:rsidR="00082BFA" w:rsidRPr="002F0933">
                                    <w:rPr>
                                      <w:rFonts w:ascii="Courier New" w:hAnsi="Courier New" w:cs="Courier New"/>
                                      <w:sz w:val="16"/>
                                      <w:szCs w:val="16"/>
                                    </w:rPr>
                                    <w:t xml:space="preserve"> </w:t>
                                  </w:r>
                                  <w:r w:rsidR="00A90D0A">
                                    <w:rPr>
                                      <w:rFonts w:ascii="Courier New" w:hAnsi="Courier New" w:cs="Courier New"/>
                                      <w:sz w:val="16"/>
                                      <w:szCs w:val="16"/>
                                    </w:rPr>
                                    <w:t>newCen</w:t>
                                  </w:r>
                                  <w:r w:rsidR="00A90D0A" w:rsidRPr="00254AC9">
                                    <w:rPr>
                                      <w:rFonts w:ascii="Courier New" w:hAnsi="Courier New" w:cs="Courier New"/>
                                      <w:sz w:val="16"/>
                                      <w:szCs w:val="16"/>
                                    </w:rPr>
                                    <w:t xml:space="preserve">s </w:t>
                                  </w:r>
                                  <w:r w:rsidR="00082BFA">
                                    <w:rPr>
                                      <w:rFonts w:ascii="Courier New" w:hAnsi="Courier New" w:cs="Courier New"/>
                                      <w:sz w:val="16"/>
                                      <w:szCs w:val="16"/>
                                    </w:rPr>
                                    <w:t>INTO</w:t>
                                  </w:r>
                                  <w:r w:rsidR="00082BFA" w:rsidRPr="002F0933">
                                    <w:rPr>
                                      <w:rFonts w:ascii="Courier New" w:hAnsi="Courier New" w:cs="Courier New"/>
                                      <w:sz w:val="16"/>
                                      <w:szCs w:val="16"/>
                                    </w:rPr>
                                    <w:t xml:space="preserve"> 'output';</w:t>
                                  </w:r>
                                </w:p>
                                <w:p w14:paraId="4A6E949B" w14:textId="77777777" w:rsidR="00082BFA" w:rsidRPr="007B3190" w:rsidRDefault="00082BFA" w:rsidP="004F2799">
                                  <w:pPr>
                                    <w:pStyle w:val="BodyText"/>
                                    <w:ind w:firstLine="0"/>
                                    <w:jc w:val="left"/>
                                    <w:rPr>
                                      <w:rFonts w:ascii="Courier New" w:hAnsi="Courier New" w:cs="Courier New"/>
                                      <w:sz w:val="16"/>
                                      <w:szCs w:val="16"/>
                                    </w:rPr>
                                  </w:pPr>
                                </w:p>
                              </w:txbxContent>
                            </wps:txbx>
                            <wps:bodyPr rot="0" vert="horz" wrap="square" lIns="45720" tIns="45720" rIns="45720" bIns="45720" anchor="t" anchorCtr="0" upright="1">
                              <a:noAutofit/>
                            </wps:bodyPr>
                          </wps:wsp>
                        </a:graphicData>
                      </a:graphic>
                    </wp:inline>
                  </w:drawing>
                </mc:Choice>
                <mc:Fallback>
                  <w:pict>
                    <v:shape w14:anchorId="6167EA51" id="_x0000_s1027" type="#_x0000_t202" style="width:243.5pt;height:1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" stroked="f">
                      <v:textbox inset="3.6pt,,3.6pt">
                        <w:txbxContent>
                          <w:p w14:paraId="6D3AE70D" w14:textId="77777777" w:rsidR="00770ECD"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1</w:t>
                            </w:r>
                            <w:r w:rsidR="00082BFA">
                              <w:rPr>
                                <w:rFonts w:ascii="Courier New" w:hAnsi="Courier New" w:cs="Courier New"/>
                                <w:sz w:val="16"/>
                                <w:szCs w:val="16"/>
                              </w:rPr>
                              <w:t xml:space="preserve"> </w:t>
                            </w:r>
                            <w:r w:rsidR="00082BFA" w:rsidRPr="007F7663">
                              <w:rPr>
                                <w:rFonts w:ascii="Courier New" w:hAnsi="Courier New" w:cs="Courier New"/>
                                <w:sz w:val="16"/>
                                <w:szCs w:val="16"/>
                              </w:rPr>
                              <w:t xml:space="preserve">raw </w:t>
                            </w:r>
                            <w:r w:rsidR="00770ECD">
                              <w:rPr>
                                <w:rFonts w:ascii="Courier New" w:hAnsi="Courier New" w:cs="Courier New"/>
                                <w:sz w:val="16"/>
                                <w:szCs w:val="16"/>
                              </w:rPr>
                              <w:t xml:space="preserve">    </w:t>
                            </w:r>
                            <w:r w:rsidR="00082BFA" w:rsidRPr="007F7663">
                              <w:rPr>
                                <w:rFonts w:ascii="Courier New" w:hAnsi="Courier New" w:cs="Courier New"/>
                                <w:sz w:val="16"/>
                                <w:szCs w:val="16"/>
                              </w:rPr>
                              <w:t xml:space="preserve">= </w:t>
                            </w:r>
                            <w:r w:rsidR="00082BFA">
                              <w:rPr>
                                <w:rFonts w:ascii="Courier New" w:hAnsi="Courier New" w:cs="Courier New"/>
                                <w:sz w:val="16"/>
                                <w:szCs w:val="16"/>
                              </w:rPr>
                              <w:t>LOAD</w:t>
                            </w:r>
                            <w:r w:rsidR="00082BFA" w:rsidRPr="007F7663">
                              <w:rPr>
                                <w:rFonts w:ascii="Courier New" w:hAnsi="Courier New" w:cs="Courier New"/>
                                <w:sz w:val="16"/>
                                <w:szCs w:val="16"/>
                              </w:rPr>
                              <w:t xml:space="preserve"> </w:t>
                            </w:r>
                            <w:r w:rsidR="00082BFA">
                              <w:rPr>
                                <w:rFonts w:ascii="Courier New" w:hAnsi="Courier New" w:cs="Courier New"/>
                                <w:sz w:val="16"/>
                                <w:szCs w:val="16"/>
                              </w:rPr>
                              <w:t xml:space="preserve">$hdfsInputDir using </w:t>
                            </w:r>
                          </w:p>
                          <w:p w14:paraId="07BEC367" w14:textId="77777777" w:rsidR="00770ECD" w:rsidRDefault="00770ECD"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Pr>
                                <w:rFonts w:ascii="Courier New" w:hAnsi="Courier New" w:cs="Courier New"/>
                                <w:sz w:val="16"/>
                                <w:szCs w:val="16"/>
                              </w:rPr>
                              <w:t>PigKmeans</w:t>
                            </w:r>
                            <w:r w:rsidR="00082BFA" w:rsidRPr="007F7663">
                              <w:rPr>
                                <w:rFonts w:ascii="Courier New" w:hAnsi="Courier New" w:cs="Courier New"/>
                                <w:sz w:val="16"/>
                                <w:szCs w:val="16"/>
                              </w:rPr>
                              <w:t>('$centroids',</w:t>
                            </w:r>
                          </w:p>
                          <w:p w14:paraId="3C5B0CA0" w14:textId="43531B88" w:rsidR="00082BFA" w:rsidRPr="007B3190" w:rsidRDefault="00770ECD"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Pr>
                                <w:rFonts w:ascii="Courier New" w:hAnsi="Courier New" w:cs="Courier New"/>
                                <w:sz w:val="16"/>
                                <w:szCs w:val="16"/>
                              </w:rPr>
                              <w:t>'$numOfCent</w:t>
                            </w:r>
                            <w:r w:rsidR="008D51CB">
                              <w:rPr>
                                <w:rFonts w:ascii="Courier New" w:hAnsi="Courier New" w:cs="Courier New"/>
                                <w:sz w:val="16"/>
                                <w:szCs w:val="16"/>
                              </w:rPr>
                              <w:t>r</w:t>
                            </w:r>
                            <w:r w:rsidR="00082BFA">
                              <w:rPr>
                                <w:rFonts w:ascii="Courier New" w:hAnsi="Courier New" w:cs="Courier New"/>
                                <w:sz w:val="16"/>
                                <w:szCs w:val="16"/>
                              </w:rPr>
                              <w:t>o</w:t>
                            </w:r>
                            <w:r w:rsidR="008D51CB">
                              <w:rPr>
                                <w:rFonts w:ascii="Courier New" w:hAnsi="Courier New" w:cs="Courier New"/>
                                <w:sz w:val="16"/>
                                <w:szCs w:val="16"/>
                              </w:rPr>
                              <w:t>i</w:t>
                            </w:r>
                            <w:r w:rsidR="00082BFA">
                              <w:rPr>
                                <w:rFonts w:ascii="Courier New" w:hAnsi="Courier New" w:cs="Courier New"/>
                                <w:sz w:val="16"/>
                                <w:szCs w:val="16"/>
                              </w:rPr>
                              <w:t>ds'</w:t>
                            </w:r>
                            <w:r w:rsidR="00082BFA" w:rsidRPr="007F7663">
                              <w:rPr>
                                <w:rFonts w:ascii="Courier New" w:hAnsi="Courier New" w:cs="Courier New"/>
                                <w:sz w:val="16"/>
                                <w:szCs w:val="16"/>
                              </w:rPr>
                              <w:t xml:space="preserve">) </w:t>
                            </w:r>
                            <w:r w:rsidR="00082BFA">
                              <w:rPr>
                                <w:rFonts w:ascii="Courier New" w:hAnsi="Courier New" w:cs="Courier New"/>
                                <w:sz w:val="16"/>
                                <w:szCs w:val="16"/>
                              </w:rPr>
                              <w:t>AS</w:t>
                            </w:r>
                            <w:r w:rsidR="00082BFA" w:rsidRPr="007F7663">
                              <w:rPr>
                                <w:rFonts w:ascii="Courier New" w:hAnsi="Courier New" w:cs="Courier New"/>
                                <w:sz w:val="16"/>
                                <w:szCs w:val="16"/>
                              </w:rPr>
                              <w:t xml:space="preserve"> (datapoints);</w:t>
                            </w:r>
                          </w:p>
                          <w:p w14:paraId="0C003789" w14:textId="77777777" w:rsidR="00E34A8A"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2</w:t>
                            </w:r>
                            <w:r w:rsidR="00082BFA">
                              <w:rPr>
                                <w:rFonts w:ascii="Courier New" w:hAnsi="Courier New" w:cs="Courier New"/>
                                <w:sz w:val="16"/>
                                <w:szCs w:val="16"/>
                              </w:rPr>
                              <w:t xml:space="preserve"> </w:t>
                            </w:r>
                            <w:r w:rsidR="00346FC2">
                              <w:rPr>
                                <w:rFonts w:ascii="Courier New" w:hAnsi="Courier New" w:cs="Courier New"/>
                                <w:sz w:val="16"/>
                                <w:szCs w:val="16"/>
                              </w:rPr>
                              <w:t>dpt</w:t>
                            </w:r>
                            <w:r w:rsidR="00082BFA">
                              <w:rPr>
                                <w:rFonts w:ascii="Courier New" w:hAnsi="Courier New" w:cs="Courier New"/>
                                <w:sz w:val="16"/>
                                <w:szCs w:val="16"/>
                              </w:rPr>
                              <w:t>s</w:t>
                            </w:r>
                            <w:r w:rsidR="00346FC2">
                              <w:rPr>
                                <w:rFonts w:ascii="Courier New" w:hAnsi="Courier New" w:cs="Courier New"/>
                                <w:sz w:val="16"/>
                                <w:szCs w:val="16"/>
                              </w:rPr>
                              <w:t>B</w:t>
                            </w:r>
                            <w:r w:rsidR="00082BFA" w:rsidRPr="00BA06F0">
                              <w:rPr>
                                <w:rFonts w:ascii="Courier New" w:hAnsi="Courier New" w:cs="Courier New"/>
                                <w:sz w:val="16"/>
                                <w:szCs w:val="16"/>
                              </w:rPr>
                              <w:t xml:space="preserve">ag = </w:t>
                            </w:r>
                            <w:r w:rsidR="00082BFA">
                              <w:rPr>
                                <w:rFonts w:ascii="Courier New" w:hAnsi="Courier New" w:cs="Courier New"/>
                                <w:sz w:val="16"/>
                                <w:szCs w:val="16"/>
                              </w:rPr>
                              <w:t>FOREACH</w:t>
                            </w:r>
                            <w:r w:rsidR="00082BFA" w:rsidRPr="00BA06F0">
                              <w:rPr>
                                <w:rFonts w:ascii="Courier New" w:hAnsi="Courier New" w:cs="Courier New"/>
                                <w:sz w:val="16"/>
                                <w:szCs w:val="16"/>
                              </w:rPr>
                              <w:t xml:space="preserve"> raw</w:t>
                            </w:r>
                            <w:r w:rsidR="00E34A8A">
                              <w:rPr>
                                <w:rFonts w:ascii="Courier New" w:hAnsi="Courier New" w:cs="Courier New"/>
                                <w:sz w:val="16"/>
                                <w:szCs w:val="16"/>
                              </w:rPr>
                              <w:t xml:space="preserve"> GENERATE</w:t>
                            </w:r>
                          </w:p>
                          <w:p w14:paraId="7F5F3B56" w14:textId="77777777" w:rsidR="00082BFA" w:rsidRDefault="00E34A8A"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sidRPr="00BA06F0">
                              <w:rPr>
                                <w:rFonts w:ascii="Courier New" w:hAnsi="Courier New" w:cs="Courier New"/>
                                <w:sz w:val="16"/>
                                <w:szCs w:val="16"/>
                              </w:rPr>
                              <w:t>FLATTEN(</w:t>
                            </w:r>
                            <w:r>
                              <w:rPr>
                                <w:rFonts w:ascii="Courier New" w:hAnsi="Courier New" w:cs="Courier New"/>
                                <w:sz w:val="16"/>
                                <w:szCs w:val="16"/>
                              </w:rPr>
                              <w:t xml:space="preserve">datapoints) as </w:t>
                            </w:r>
                            <w:r w:rsidR="000A0A29">
                              <w:rPr>
                                <w:rFonts w:ascii="Courier New" w:hAnsi="Courier New" w:cs="Courier New"/>
                                <w:sz w:val="16"/>
                                <w:szCs w:val="16"/>
                              </w:rPr>
                              <w:t>dptInStr</w:t>
                            </w:r>
                            <w:r w:rsidR="00082BFA" w:rsidRPr="00BA06F0">
                              <w:rPr>
                                <w:rFonts w:ascii="Courier New" w:hAnsi="Courier New" w:cs="Courier New"/>
                                <w:sz w:val="16"/>
                                <w:szCs w:val="16"/>
                              </w:rPr>
                              <w:t>;</w:t>
                            </w:r>
                            <w:r w:rsidR="00082BFA" w:rsidRPr="000E3C27">
                              <w:rPr>
                                <w:rFonts w:ascii="Courier New" w:hAnsi="Courier New" w:cs="Courier New"/>
                                <w:sz w:val="16"/>
                                <w:szCs w:val="16"/>
                              </w:rPr>
                              <w:t xml:space="preserve"> </w:t>
                            </w:r>
                          </w:p>
                          <w:p w14:paraId="037457C5" w14:textId="77777777" w:rsidR="00E55282"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3</w:t>
                            </w:r>
                            <w:r w:rsidR="00082BFA">
                              <w:rPr>
                                <w:rFonts w:ascii="Courier New" w:hAnsi="Courier New" w:cs="Courier New"/>
                                <w:color w:val="2E74B5"/>
                                <w:sz w:val="16"/>
                                <w:szCs w:val="16"/>
                              </w:rPr>
                              <w:t xml:space="preserve"> </w:t>
                            </w:r>
                            <w:r w:rsidR="00A13848">
                              <w:rPr>
                                <w:rFonts w:ascii="Courier New" w:hAnsi="Courier New" w:cs="Courier New"/>
                                <w:sz w:val="16"/>
                                <w:szCs w:val="16"/>
                              </w:rPr>
                              <w:t>dpts</w:t>
                            </w:r>
                            <w:r w:rsidR="00082BFA" w:rsidRPr="00A7306A">
                              <w:rPr>
                                <w:rFonts w:ascii="Courier New" w:hAnsi="Courier New" w:cs="Courier New"/>
                                <w:sz w:val="16"/>
                                <w:szCs w:val="16"/>
                              </w:rPr>
                              <w:t xml:space="preserve"> </w:t>
                            </w:r>
                            <w:r w:rsidR="001F50C7">
                              <w:rPr>
                                <w:rFonts w:ascii="Courier New" w:hAnsi="Courier New" w:cs="Courier New"/>
                                <w:sz w:val="16"/>
                                <w:szCs w:val="16"/>
                              </w:rPr>
                              <w:t xml:space="preserve">   </w:t>
                            </w:r>
                            <w:r w:rsidR="00082BFA" w:rsidRPr="00A7306A">
                              <w:rPr>
                                <w:rFonts w:ascii="Courier New" w:hAnsi="Courier New" w:cs="Courier New"/>
                                <w:sz w:val="16"/>
                                <w:szCs w:val="16"/>
                              </w:rPr>
                              <w:t xml:space="preserve">= </w:t>
                            </w:r>
                            <w:r w:rsidR="00082BFA">
                              <w:rPr>
                                <w:rFonts w:ascii="Courier New" w:hAnsi="Courier New" w:cs="Courier New"/>
                                <w:sz w:val="16"/>
                                <w:szCs w:val="16"/>
                              </w:rPr>
                              <w:t>FOREACH</w:t>
                            </w:r>
                            <w:r w:rsidR="00082BFA" w:rsidRPr="00BA06F0">
                              <w:rPr>
                                <w:rFonts w:ascii="Courier New" w:hAnsi="Courier New" w:cs="Courier New"/>
                                <w:sz w:val="16"/>
                                <w:szCs w:val="16"/>
                              </w:rPr>
                              <w:t xml:space="preserve"> </w:t>
                            </w:r>
                            <w:r w:rsidR="00A71264">
                              <w:rPr>
                                <w:rFonts w:ascii="Courier New" w:hAnsi="Courier New" w:cs="Courier New"/>
                                <w:sz w:val="16"/>
                                <w:szCs w:val="16"/>
                              </w:rPr>
                              <w:t>dptsB</w:t>
                            </w:r>
                            <w:r w:rsidR="00A71264" w:rsidRPr="00BA06F0">
                              <w:rPr>
                                <w:rFonts w:ascii="Courier New" w:hAnsi="Courier New" w:cs="Courier New"/>
                                <w:sz w:val="16"/>
                                <w:szCs w:val="16"/>
                              </w:rPr>
                              <w:t xml:space="preserve">ag </w:t>
                            </w:r>
                            <w:r w:rsidR="00082BFA">
                              <w:rPr>
                                <w:rFonts w:ascii="Courier New" w:hAnsi="Courier New" w:cs="Courier New"/>
                                <w:sz w:val="16"/>
                                <w:szCs w:val="16"/>
                              </w:rPr>
                              <w:t xml:space="preserve">GENERATE </w:t>
                            </w:r>
                          </w:p>
                          <w:p w14:paraId="2157C80E" w14:textId="77777777" w:rsidR="00E55282" w:rsidRDefault="00E55282"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sidRPr="00A7306A">
                              <w:rPr>
                                <w:rFonts w:ascii="Courier New" w:hAnsi="Courier New" w:cs="Courier New"/>
                                <w:sz w:val="16"/>
                                <w:szCs w:val="16"/>
                              </w:rPr>
                              <w:t>STRSPLIT(</w:t>
                            </w:r>
                            <w:r w:rsidR="00462906">
                              <w:rPr>
                                <w:rFonts w:ascii="Courier New" w:hAnsi="Courier New" w:cs="Courier New"/>
                                <w:sz w:val="16"/>
                                <w:szCs w:val="16"/>
                              </w:rPr>
                              <w:t>dptInStr</w:t>
                            </w:r>
                            <w:r w:rsidR="00082BFA" w:rsidRPr="00A7306A">
                              <w:rPr>
                                <w:rFonts w:ascii="Courier New" w:hAnsi="Courier New" w:cs="Courier New"/>
                                <w:sz w:val="16"/>
                                <w:szCs w:val="16"/>
                              </w:rPr>
                              <w:t xml:space="preserve">, ',', 5) </w:t>
                            </w:r>
                            <w:r w:rsidR="00082BFA">
                              <w:rPr>
                                <w:rFonts w:ascii="Courier New" w:hAnsi="Courier New" w:cs="Courier New"/>
                                <w:sz w:val="16"/>
                                <w:szCs w:val="16"/>
                              </w:rPr>
                              <w:t>AS</w:t>
                            </w:r>
                            <w:r w:rsidR="00082BFA" w:rsidRPr="00A7306A">
                              <w:rPr>
                                <w:rFonts w:ascii="Courier New" w:hAnsi="Courier New" w:cs="Courier New"/>
                                <w:sz w:val="16"/>
                                <w:szCs w:val="16"/>
                              </w:rPr>
                              <w:t xml:space="preserve"> </w:t>
                            </w:r>
                          </w:p>
                          <w:p w14:paraId="3FA2905C" w14:textId="77777777" w:rsidR="00082BFA" w:rsidRPr="007B3190" w:rsidRDefault="00E55282"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sidRPr="00A7306A">
                              <w:rPr>
                                <w:rFonts w:ascii="Courier New" w:hAnsi="Courier New" w:cs="Courier New"/>
                                <w:sz w:val="16"/>
                                <w:szCs w:val="16"/>
                              </w:rPr>
                              <w:t>splitedDP;</w:t>
                            </w:r>
                          </w:p>
                          <w:p w14:paraId="5A88FA01" w14:textId="77777777" w:rsidR="00082BFA" w:rsidRPr="00744766" w:rsidRDefault="00071C7D" w:rsidP="004F2799">
                            <w:pPr>
                              <w:pStyle w:val="BodyText"/>
                              <w:ind w:firstLine="0"/>
                              <w:jc w:val="left"/>
                              <w:rPr>
                                <w:rFonts w:ascii="Courier New" w:hAnsi="Courier New" w:cs="Courier New"/>
                                <w:color w:val="000000"/>
                                <w:sz w:val="16"/>
                                <w:szCs w:val="16"/>
                              </w:rPr>
                            </w:pPr>
                            <w:r>
                              <w:rPr>
                                <w:rFonts w:ascii="Courier New" w:hAnsi="Courier New" w:cs="Courier New"/>
                                <w:color w:val="2E74B5"/>
                                <w:sz w:val="16"/>
                                <w:szCs w:val="16"/>
                              </w:rPr>
                              <w:t>4</w:t>
                            </w:r>
                            <w:r w:rsidR="00082BFA" w:rsidRPr="005E3F98">
                              <w:rPr>
                                <w:rFonts w:ascii="Courier New" w:hAnsi="Courier New" w:cs="Courier New"/>
                                <w:color w:val="2E74B5"/>
                                <w:sz w:val="16"/>
                                <w:szCs w:val="16"/>
                              </w:rPr>
                              <w:t xml:space="preserve"> </w:t>
                            </w:r>
                            <w:r w:rsidR="00082BFA" w:rsidRPr="00744766">
                              <w:rPr>
                                <w:rFonts w:ascii="Courier New" w:hAnsi="Courier New" w:cs="Courier New"/>
                                <w:color w:val="000000"/>
                                <w:sz w:val="16"/>
                                <w:szCs w:val="16"/>
                              </w:rPr>
                              <w:t xml:space="preserve">grouped = </w:t>
                            </w:r>
                            <w:r w:rsidR="00082BFA">
                              <w:rPr>
                                <w:rFonts w:ascii="Courier New" w:hAnsi="Courier New" w:cs="Courier New"/>
                                <w:color w:val="000000"/>
                                <w:sz w:val="16"/>
                                <w:szCs w:val="16"/>
                              </w:rPr>
                              <w:t>GROUP</w:t>
                            </w:r>
                            <w:r w:rsidR="00082BFA" w:rsidRPr="00744766">
                              <w:rPr>
                                <w:rFonts w:ascii="Courier New" w:hAnsi="Courier New" w:cs="Courier New"/>
                                <w:color w:val="000000"/>
                                <w:sz w:val="16"/>
                                <w:szCs w:val="16"/>
                              </w:rPr>
                              <w:t xml:space="preserve"> </w:t>
                            </w:r>
                            <w:r w:rsidR="00013827">
                              <w:rPr>
                                <w:rFonts w:ascii="Courier New" w:hAnsi="Courier New" w:cs="Courier New"/>
                                <w:sz w:val="16"/>
                                <w:szCs w:val="16"/>
                              </w:rPr>
                              <w:t>dpts</w:t>
                            </w:r>
                            <w:r w:rsidR="00013827" w:rsidRPr="00A7306A">
                              <w:rPr>
                                <w:rFonts w:ascii="Courier New" w:hAnsi="Courier New" w:cs="Courier New"/>
                                <w:sz w:val="16"/>
                                <w:szCs w:val="16"/>
                              </w:rPr>
                              <w:t xml:space="preserve"> </w:t>
                            </w:r>
                            <w:r w:rsidR="00082BFA">
                              <w:rPr>
                                <w:rFonts w:ascii="Courier New" w:hAnsi="Courier New" w:cs="Courier New"/>
                                <w:color w:val="000000"/>
                                <w:sz w:val="16"/>
                                <w:szCs w:val="16"/>
                              </w:rPr>
                              <w:t>BY</w:t>
                            </w:r>
                            <w:r w:rsidR="00082BFA" w:rsidRPr="00744766">
                              <w:rPr>
                                <w:rFonts w:ascii="Courier New" w:hAnsi="Courier New" w:cs="Courier New"/>
                                <w:color w:val="000000"/>
                                <w:sz w:val="16"/>
                                <w:szCs w:val="16"/>
                              </w:rPr>
                              <w:t xml:space="preserve"> splitedDP.$0;</w:t>
                            </w:r>
                          </w:p>
                          <w:p w14:paraId="53EBD75F" w14:textId="77777777" w:rsidR="00F105EB"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5</w:t>
                            </w:r>
                            <w:r w:rsidR="00082BFA" w:rsidRPr="005E3F98">
                              <w:rPr>
                                <w:rFonts w:ascii="Courier New" w:hAnsi="Courier New" w:cs="Courier New"/>
                                <w:color w:val="2E74B5"/>
                                <w:sz w:val="16"/>
                                <w:szCs w:val="16"/>
                              </w:rPr>
                              <w:t xml:space="preserve"> </w:t>
                            </w:r>
                            <w:r w:rsidR="005962B5">
                              <w:rPr>
                                <w:rFonts w:ascii="Courier New" w:hAnsi="Courier New" w:cs="Courier New"/>
                                <w:sz w:val="16"/>
                                <w:szCs w:val="16"/>
                              </w:rPr>
                              <w:t>newCen</w:t>
                            </w:r>
                            <w:r w:rsidR="00082BFA" w:rsidRPr="00254AC9">
                              <w:rPr>
                                <w:rFonts w:ascii="Courier New" w:hAnsi="Courier New" w:cs="Courier New"/>
                                <w:sz w:val="16"/>
                                <w:szCs w:val="16"/>
                              </w:rPr>
                              <w:t xml:space="preserve">s = </w:t>
                            </w:r>
                            <w:r w:rsidR="00082BFA">
                              <w:rPr>
                                <w:rFonts w:ascii="Courier New" w:hAnsi="Courier New" w:cs="Courier New"/>
                                <w:sz w:val="16"/>
                                <w:szCs w:val="16"/>
                              </w:rPr>
                              <w:t>FOREACH</w:t>
                            </w:r>
                            <w:r w:rsidR="00082BFA" w:rsidRPr="00BA06F0">
                              <w:rPr>
                                <w:rFonts w:ascii="Courier New" w:hAnsi="Courier New" w:cs="Courier New"/>
                                <w:sz w:val="16"/>
                                <w:szCs w:val="16"/>
                              </w:rPr>
                              <w:t xml:space="preserve"> </w:t>
                            </w:r>
                            <w:r w:rsidR="00082BFA" w:rsidRPr="00254AC9">
                              <w:rPr>
                                <w:rFonts w:ascii="Courier New" w:hAnsi="Courier New" w:cs="Courier New"/>
                                <w:sz w:val="16"/>
                                <w:szCs w:val="16"/>
                              </w:rPr>
                              <w:t xml:space="preserve">grouped </w:t>
                            </w:r>
                            <w:r w:rsidR="00082BFA">
                              <w:rPr>
                                <w:rFonts w:ascii="Courier New" w:hAnsi="Courier New" w:cs="Courier New"/>
                                <w:sz w:val="16"/>
                                <w:szCs w:val="16"/>
                              </w:rPr>
                              <w:t xml:space="preserve">GENERATE </w:t>
                            </w:r>
                          </w:p>
                          <w:p w14:paraId="19B23DA4" w14:textId="77777777" w:rsidR="00082BFA" w:rsidRPr="007B3190" w:rsidRDefault="00B320CF" w:rsidP="004F2799">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82BFA" w:rsidRPr="00254AC9">
                              <w:rPr>
                                <w:rFonts w:ascii="Courier New" w:hAnsi="Courier New" w:cs="Courier New"/>
                                <w:sz w:val="16"/>
                                <w:szCs w:val="16"/>
                              </w:rPr>
                              <w:t>CalculateNewCentroids($1);</w:t>
                            </w:r>
                          </w:p>
                          <w:p w14:paraId="65F38628" w14:textId="77777777" w:rsidR="00082BFA" w:rsidRPr="007B3190" w:rsidRDefault="00071C7D" w:rsidP="004F2799">
                            <w:pPr>
                              <w:pStyle w:val="BodyText"/>
                              <w:ind w:firstLine="0"/>
                              <w:jc w:val="left"/>
                              <w:rPr>
                                <w:rFonts w:ascii="Courier New" w:hAnsi="Courier New" w:cs="Courier New"/>
                                <w:sz w:val="16"/>
                                <w:szCs w:val="16"/>
                              </w:rPr>
                            </w:pPr>
                            <w:r>
                              <w:rPr>
                                <w:rFonts w:ascii="Courier New" w:hAnsi="Courier New" w:cs="Courier New"/>
                                <w:color w:val="2E74B5"/>
                                <w:sz w:val="16"/>
                                <w:szCs w:val="16"/>
                              </w:rPr>
                              <w:t>6</w:t>
                            </w:r>
                            <w:r w:rsidR="00082BFA">
                              <w:rPr>
                                <w:rFonts w:ascii="Courier New" w:hAnsi="Courier New" w:cs="Courier New"/>
                                <w:sz w:val="16"/>
                                <w:szCs w:val="16"/>
                              </w:rPr>
                              <w:t xml:space="preserve"> STORE</w:t>
                            </w:r>
                            <w:r w:rsidR="00082BFA" w:rsidRPr="002F0933">
                              <w:rPr>
                                <w:rFonts w:ascii="Courier New" w:hAnsi="Courier New" w:cs="Courier New"/>
                                <w:sz w:val="16"/>
                                <w:szCs w:val="16"/>
                              </w:rPr>
                              <w:t xml:space="preserve"> </w:t>
                            </w:r>
                            <w:r w:rsidR="00A90D0A">
                              <w:rPr>
                                <w:rFonts w:ascii="Courier New" w:hAnsi="Courier New" w:cs="Courier New"/>
                                <w:sz w:val="16"/>
                                <w:szCs w:val="16"/>
                              </w:rPr>
                              <w:t>newCen</w:t>
                            </w:r>
                            <w:r w:rsidR="00A90D0A" w:rsidRPr="00254AC9">
                              <w:rPr>
                                <w:rFonts w:ascii="Courier New" w:hAnsi="Courier New" w:cs="Courier New"/>
                                <w:sz w:val="16"/>
                                <w:szCs w:val="16"/>
                              </w:rPr>
                              <w:t xml:space="preserve">s </w:t>
                            </w:r>
                            <w:r w:rsidR="00082BFA">
                              <w:rPr>
                                <w:rFonts w:ascii="Courier New" w:hAnsi="Courier New" w:cs="Courier New"/>
                                <w:sz w:val="16"/>
                                <w:szCs w:val="16"/>
                              </w:rPr>
                              <w:t>INTO</w:t>
                            </w:r>
                            <w:r w:rsidR="00082BFA" w:rsidRPr="002F0933">
                              <w:rPr>
                                <w:rFonts w:ascii="Courier New" w:hAnsi="Courier New" w:cs="Courier New"/>
                                <w:sz w:val="16"/>
                                <w:szCs w:val="16"/>
                              </w:rPr>
                              <w:t xml:space="preserve"> 'output';</w:t>
                            </w:r>
                          </w:p>
                          <w:p w14:paraId="4A6E949B" w14:textId="77777777" w:rsidR="00082BFA" w:rsidRPr="007B3190" w:rsidRDefault="00082BFA" w:rsidP="004F2799">
                            <w:pPr>
                              <w:pStyle w:val="BodyText"/>
                              <w:ind w:firstLine="0"/>
                              <w:jc w:val="left"/>
                              <w:rPr>
                                <w:rFonts w:ascii="Courier New" w:hAnsi="Courier New" w:cs="Courier New"/>
                                <w:sz w:val="16"/>
                                <w:szCs w:val="16"/>
                              </w:rPr>
                            </w:pPr>
                          </w:p>
                        </w:txbxContent>
                      </v:textbox>
                      <w10:anchorlock/>
                    </v:shape>
                  </w:pict>
                </mc:Fallback>
              </mc:AlternateContent>
            </w:r>
          </w:p>
        </w:tc>
      </w:tr>
      <w:tr w:rsidR="00082BFA" w14:paraId="634BA2B4" w14:textId="77777777" w:rsidTr="00CF5672">
        <w:tc>
          <w:tcPr>
            <w:tcW w:w="5076" w:type="dxa"/>
          </w:tcPr>
          <w:p w14:paraId="0B29F293" w14:textId="77777777" w:rsidR="00082BFA" w:rsidRDefault="00082BFA" w:rsidP="00082BFA">
            <w:pPr>
              <w:pStyle w:val="figurecaption"/>
              <w:spacing w:after="40"/>
            </w:pPr>
            <w:r>
              <w:t>Pig K-means on Hadoop for a single iteration</w:t>
            </w:r>
          </w:p>
        </w:tc>
      </w:tr>
    </w:tbl>
    <w:p w14:paraId="67ADC129" w14:textId="77777777" w:rsidR="00A74DE6" w:rsidRDefault="00A74DE6" w:rsidP="00A74DE6">
      <w:pPr>
        <w:pStyle w:val="Heading1"/>
      </w:pPr>
      <w:r>
        <w:t>Use Case</w:t>
      </w:r>
    </w:p>
    <w:p w14:paraId="0FD81FB5" w14:textId="20F15DCA" w:rsidR="00A74DE6" w:rsidRDefault="00A74DE6" w:rsidP="00A74DE6">
      <w:pPr>
        <w:pStyle w:val="BodyText"/>
        <w:ind w:firstLine="216"/>
      </w:pPr>
      <w:r>
        <w:t>The proposal applications are K-means clustering and PageRank</w:t>
      </w:r>
      <w:r w:rsidR="002C58F9">
        <w:t>,</w:t>
      </w:r>
      <w:r w:rsidR="0082093E">
        <w:t xml:space="preserve"> </w:t>
      </w:r>
      <w:r w:rsidR="00B6762A">
        <w:t xml:space="preserve">both </w:t>
      </w:r>
      <w:r w:rsidR="0082093E">
        <w:t xml:space="preserve">popular </w:t>
      </w:r>
      <w:r w:rsidR="009B4E9C">
        <w:t xml:space="preserve">iterative </w:t>
      </w:r>
      <w:r w:rsidR="00CD280A">
        <w:t>algorithms</w:t>
      </w:r>
      <w:r w:rsidR="009B4E9C">
        <w:t xml:space="preserve"> </w:t>
      </w:r>
      <w:r w:rsidR="0082093E">
        <w:t>for scientific computation</w:t>
      </w:r>
      <w:r w:rsidR="0083712F">
        <w:t>,</w:t>
      </w:r>
      <w:r w:rsidR="0082093E">
        <w:t xml:space="preserve"> </w:t>
      </w:r>
      <w:r>
        <w:t xml:space="preserve">but it could be extended to any algorithm as long as user defined functions are correctly implemented, e.g. </w:t>
      </w:r>
      <w:r w:rsidRPr="007816AD">
        <w:t>naïve bayes classifier</w:t>
      </w:r>
      <w:r>
        <w:t xml:space="preserve">. We compare two versions of implementation for these two algorithms, one implemented on Hadoop 2.2.0 and another built on Harp 0.1.0, both scheduled on YARN resource manager. </w:t>
      </w:r>
    </w:p>
    <w:p w14:paraId="7145261D" w14:textId="77777777" w:rsidR="00E30ADE" w:rsidRDefault="00E30ADE" w:rsidP="00E30ADE">
      <w:pPr>
        <w:pStyle w:val="Heading2"/>
      </w:pPr>
      <w:r>
        <w:t>Pig K-means on Hadoop</w:t>
      </w:r>
    </w:p>
    <w:p w14:paraId="04D40BB1" w14:textId="66A7C202" w:rsidR="00AB1A31" w:rsidRDefault="00E30ADE" w:rsidP="00E32CC4">
      <w:pPr>
        <w:pStyle w:val="BodyText"/>
        <w:ind w:firstLine="216"/>
      </w:pPr>
      <w:r>
        <w:t>Here, Pig K-means on Hadoop applies this logic and the implementation is</w:t>
      </w:r>
      <w:r w:rsidRPr="0037609B">
        <w:t xml:space="preserve"> split into three pieces</w:t>
      </w:r>
      <w:r>
        <w:t>;</w:t>
      </w:r>
      <w:r w:rsidRPr="0037609B">
        <w:t xml:space="preserve"> a python control flow script, a Pig </w:t>
      </w:r>
      <w:r>
        <w:t xml:space="preserve">data transform </w:t>
      </w:r>
      <w:r w:rsidRPr="0037609B">
        <w:t xml:space="preserve">script for a single iteration, and two </w:t>
      </w:r>
      <w:r>
        <w:t xml:space="preserve">K-means user defined functions </w:t>
      </w:r>
      <w:r w:rsidRPr="0037609B">
        <w:t xml:space="preserve">written </w:t>
      </w:r>
      <w:r>
        <w:t>with</w:t>
      </w:r>
      <w:r w:rsidRPr="0037609B">
        <w:t xml:space="preserve"> Pig</w:t>
      </w:r>
      <w:r>
        <w:t>-</w:t>
      </w:r>
      <w:r w:rsidRPr="0037609B">
        <w:lastRenderedPageBreak/>
        <w:t>provided Java inte</w:t>
      </w:r>
      <w:r>
        <w:t>rface. During every iteration, our customized Loader</w:t>
      </w:r>
      <w:r w:rsidRPr="0037609B">
        <w:t xml:space="preserve"> </w:t>
      </w:r>
      <w:r>
        <w:t xml:space="preserve">in each Mapper </w:t>
      </w:r>
      <w:r w:rsidRPr="0037609B">
        <w:t>loads the centroids into memory from distributed cache on disk before computing the Euclidean distances for data points</w:t>
      </w:r>
      <w:r>
        <w:t>.</w:t>
      </w:r>
      <w:r w:rsidRPr="0037609B">
        <w:t xml:space="preserve"> </w:t>
      </w:r>
      <w:r>
        <w:t>I</w:t>
      </w:r>
      <w:r w:rsidRPr="0037609B">
        <w:t>t then</w:t>
      </w:r>
      <w:r>
        <w:t xml:space="preserve"> </w:t>
      </w:r>
      <w:r w:rsidR="0027091E">
        <w:t>u</w:t>
      </w:r>
      <w:r w:rsidR="008844E7" w:rsidRPr="0037609B">
        <w:t>ses</w:t>
      </w:r>
      <w:r w:rsidRPr="0037609B">
        <w:t xml:space="preserve"> the Pig standard GROUP operation for collecting partial centroid vectors from mappers. Afterward</w:t>
      </w:r>
      <w:r>
        <w:t>s</w:t>
      </w:r>
      <w:r w:rsidRPr="0037609B">
        <w:t xml:space="preserve">, it takes </w:t>
      </w:r>
      <w:r>
        <w:t xml:space="preserve">the </w:t>
      </w:r>
      <w:r w:rsidRPr="0037609B">
        <w:t>average of all partitions and emit</w:t>
      </w:r>
      <w:r>
        <w:t>s</w:t>
      </w:r>
      <w:r w:rsidRPr="0037609B">
        <w:t xml:space="preserve"> a final centroids file back to HDFS for </w:t>
      </w:r>
      <w:r>
        <w:t xml:space="preserve">the </w:t>
      </w:r>
      <w:r w:rsidRPr="0037609B">
        <w:t xml:space="preserve">next iteration. </w:t>
      </w:r>
      <w:r>
        <w:t xml:space="preserve">Figure </w:t>
      </w:r>
      <w:r w:rsidR="00013555">
        <w:t>5</w:t>
      </w:r>
      <w:r>
        <w:t xml:space="preserve"> shows a single iteration of K-means written in Pig Latin</w:t>
      </w:r>
      <w:r w:rsidR="00365AB5">
        <w:t xml:space="preserve">. </w:t>
      </w:r>
    </w:p>
    <w:p w14:paraId="55D1412B" w14:textId="77777777" w:rsidR="00C934E5" w:rsidRDefault="00C934E5" w:rsidP="00C934E5">
      <w:pPr>
        <w:pStyle w:val="Heading2"/>
      </w:pPr>
      <w:r>
        <w:t>Pig K-means on Harp</w:t>
      </w:r>
    </w:p>
    <w:p w14:paraId="57BDED7B" w14:textId="77777777" w:rsidR="0065608D" w:rsidRDefault="00C934E5" w:rsidP="00EB02B6">
      <w:pPr>
        <w:pStyle w:val="BodyText"/>
        <w:ind w:firstLine="216"/>
      </w:pPr>
      <w:r>
        <w:t>In case</w:t>
      </w:r>
      <w:r w:rsidR="00187BC6">
        <w:t xml:space="preserve"> of </w:t>
      </w:r>
      <w:r w:rsidR="00C435D2">
        <w:t xml:space="preserve">Pig K-means </w:t>
      </w:r>
      <w:r w:rsidR="0033028C">
        <w:t xml:space="preserve">running on </w:t>
      </w:r>
      <w:r w:rsidR="00187BC6">
        <w:t>Harp</w:t>
      </w:r>
      <w:r>
        <w:t xml:space="preserve">, the customized Loader in each Mapper firstly loads the initial centroids and data points one time from HDFS to memory as cache for all iterations. Then UDF computes the Euclidean distance and emits partial centroids locally. These partial centroids on each mapper are then exchanged by Harp’s communication layer. By default, our UDF uses AllReduce to synchronize among all partitions. The program reuses the same set of mapper processes ‘til break conditions have been met. </w:t>
      </w:r>
    </w:p>
    <w:p w14:paraId="2C4C5FE0" w14:textId="77777777" w:rsidR="00CD723C" w:rsidRDefault="000B4537" w:rsidP="006F524A">
      <w:pPr>
        <w:pStyle w:val="BodyText"/>
        <w:ind w:firstLine="216"/>
      </w:pPr>
      <w:r>
        <w:t xml:space="preserve">The script in Figure </w:t>
      </w:r>
      <w:r w:rsidR="005D0371">
        <w:t>6</w:t>
      </w:r>
      <w:r w:rsidR="00A263A3">
        <w:t xml:space="preserve"> </w:t>
      </w:r>
      <w:r>
        <w:t>illustrate</w:t>
      </w:r>
      <w:r w:rsidR="00421216">
        <w:t>s a</w:t>
      </w:r>
      <w:r>
        <w:t xml:space="preserve"> similar idea of</w:t>
      </w:r>
      <w:r w:rsidR="007135BD">
        <w:t xml:space="preserve"> using R</w:t>
      </w:r>
      <w:r w:rsidR="00421216">
        <w:t>.</w:t>
      </w:r>
      <w:r>
        <w:t xml:space="preserve"> </w:t>
      </w:r>
      <w:r w:rsidR="00421216">
        <w:t>U</w:t>
      </w:r>
      <w:r>
        <w:t xml:space="preserve">sers only </w:t>
      </w:r>
      <w:r w:rsidR="001E1EC2">
        <w:t>consider</w:t>
      </w:r>
      <w:r>
        <w:t xml:space="preserve"> the parameters provided</w:t>
      </w:r>
      <w:r w:rsidR="00AB4A16">
        <w:t xml:space="preserve"> </w:t>
      </w:r>
      <w:r w:rsidR="005C2132">
        <w:t>to the existing interface</w:t>
      </w:r>
      <w:r w:rsidR="00421216">
        <w:t>,</w:t>
      </w:r>
      <w:r>
        <w:t xml:space="preserve"> such as number of mappers, total amount of iterations, communication patterns used for global data synchronization, etc.</w:t>
      </w:r>
      <w:r w:rsidR="00A539CE">
        <w:t xml:space="preserve"> Note that developers must have a deep understanding of using Hadoop and Harp as well as distributed system knowledge in order to achi</w:t>
      </w:r>
      <w:r w:rsidR="00C01ADD">
        <w:t xml:space="preserve">eve the best </w:t>
      </w:r>
      <w:r w:rsidR="00532E2A">
        <w:t xml:space="preserve">performance. </w:t>
      </w:r>
    </w:p>
    <w:tbl>
      <w:tblPr>
        <w:tblW w:w="0" w:type="auto"/>
        <w:jc w:val="center"/>
        <w:tblLook w:val="04A0" w:firstRow="1" w:lastRow="0" w:firstColumn="1" w:lastColumn="0" w:noHBand="0" w:noVBand="1"/>
      </w:tblPr>
      <w:tblGrid>
        <w:gridCol w:w="5076"/>
      </w:tblGrid>
      <w:tr w:rsidR="00066F40" w14:paraId="68B9F37D" w14:textId="77777777" w:rsidTr="00C93102">
        <w:trPr>
          <w:trHeight w:val="1097"/>
          <w:jc w:val="center"/>
        </w:trPr>
        <w:tc>
          <w:tcPr>
            <w:tcW w:w="0" w:type="auto"/>
            <w:shd w:val="clear" w:color="auto" w:fill="auto"/>
            <w:vAlign w:val="center"/>
          </w:tcPr>
          <w:p w14:paraId="0906E633" w14:textId="77777777" w:rsidR="00066F40" w:rsidRDefault="00B21F2E" w:rsidP="00181C1D">
            <w:pPr>
              <w:pStyle w:val="BodyText"/>
              <w:ind w:firstLine="0"/>
              <w:jc w:val="center"/>
            </w:pPr>
            <w:r>
              <w:rPr>
                <w:noProof/>
                <w:lang w:eastAsia="zh-TW"/>
              </w:rPr>
              <mc:AlternateContent>
                <mc:Choice Requires="wps">
                  <w:drawing>
                    <wp:inline distT="0" distB="0" distL="0" distR="0" wp14:anchorId="721A1979" wp14:editId="6E503B34">
                      <wp:extent cx="3092450" cy="762000"/>
                      <wp:effectExtent l="0" t="0" r="0" b="0"/>
                      <wp:docPr id="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0" cy="762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F3C7B0" w14:textId="77777777" w:rsidR="00EB3320" w:rsidRDefault="00EF3BB7" w:rsidP="00066F40">
                                  <w:pPr>
                                    <w:pStyle w:val="BodyText"/>
                                    <w:ind w:firstLine="0"/>
                                    <w:jc w:val="left"/>
                                    <w:rPr>
                                      <w:rFonts w:ascii="Courier New" w:hAnsi="Courier New" w:cs="Courier New"/>
                                      <w:sz w:val="16"/>
                                      <w:szCs w:val="16"/>
                                    </w:rPr>
                                  </w:pPr>
                                  <w:r>
                                    <w:rPr>
                                      <w:rFonts w:ascii="Courier New" w:hAnsi="Courier New" w:cs="Courier New"/>
                                      <w:color w:val="2E74B5"/>
                                      <w:sz w:val="16"/>
                                      <w:szCs w:val="16"/>
                                    </w:rPr>
                                    <w:t>1</w:t>
                                  </w:r>
                                  <w:r w:rsidR="00EB3320">
                                    <w:rPr>
                                      <w:rFonts w:ascii="Courier New" w:hAnsi="Courier New" w:cs="Courier New"/>
                                      <w:sz w:val="16"/>
                                      <w:szCs w:val="16"/>
                                    </w:rPr>
                                    <w:t xml:space="preserve"> cent</w:t>
                                  </w:r>
                                  <w:r w:rsidR="00066F40">
                                    <w:rPr>
                                      <w:rFonts w:ascii="Courier New" w:hAnsi="Courier New" w:cs="Courier New"/>
                                      <w:sz w:val="16"/>
                                      <w:szCs w:val="16"/>
                                    </w:rPr>
                                    <w:t>ds = LOAD</w:t>
                                  </w:r>
                                  <w:r w:rsidR="00066F40" w:rsidRPr="007F7663">
                                    <w:rPr>
                                      <w:rFonts w:ascii="Courier New" w:hAnsi="Courier New" w:cs="Courier New"/>
                                      <w:sz w:val="16"/>
                                      <w:szCs w:val="16"/>
                                    </w:rPr>
                                    <w:t xml:space="preserve"> </w:t>
                                  </w:r>
                                  <w:r w:rsidR="00066F40">
                                    <w:rPr>
                                      <w:rFonts w:ascii="Courier New" w:hAnsi="Courier New" w:cs="Courier New"/>
                                      <w:sz w:val="16"/>
                                      <w:szCs w:val="16"/>
                                    </w:rPr>
                                    <w:t xml:space="preserve">$hdfsInputDir using </w:t>
                                  </w:r>
                                </w:p>
                                <w:p w14:paraId="4A4099FB" w14:textId="77777777" w:rsidR="00F54216" w:rsidRDefault="00EB3320" w:rsidP="00066F4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DB2271">
                                    <w:rPr>
                                      <w:rFonts w:ascii="Courier New" w:hAnsi="Courier New" w:cs="Courier New"/>
                                      <w:sz w:val="16"/>
                                      <w:szCs w:val="16"/>
                                    </w:rPr>
                                    <w:t xml:space="preserve">   </w:t>
                                  </w:r>
                                  <w:r w:rsidR="00066F40" w:rsidRPr="00143094">
                                    <w:rPr>
                                      <w:rFonts w:ascii="Courier New" w:hAnsi="Courier New" w:cs="Courier New"/>
                                      <w:sz w:val="16"/>
                                      <w:szCs w:val="16"/>
                                    </w:rPr>
                                    <w:t>HarpKmeans('$init</w:t>
                                  </w:r>
                                  <w:r w:rsidR="00DB2271">
                                    <w:rPr>
                                      <w:rFonts w:ascii="Courier New" w:hAnsi="Courier New" w:cs="Courier New"/>
                                      <w:sz w:val="16"/>
                                      <w:szCs w:val="16"/>
                                    </w:rPr>
                                    <w:t>CentroidOnHDFS</w:t>
                                  </w:r>
                                  <w:r w:rsidR="00066F40" w:rsidRPr="00143094">
                                    <w:rPr>
                                      <w:rFonts w:ascii="Courier New" w:hAnsi="Courier New" w:cs="Courier New"/>
                                      <w:sz w:val="16"/>
                                      <w:szCs w:val="16"/>
                                    </w:rPr>
                                    <w:t xml:space="preserve">', </w:t>
                                  </w:r>
                                </w:p>
                                <w:p w14:paraId="2B60135E" w14:textId="77777777" w:rsidR="00F54216" w:rsidRDefault="00F54216" w:rsidP="00066F4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66F40" w:rsidRPr="00143094">
                                    <w:rPr>
                                      <w:rFonts w:ascii="Courier New" w:hAnsi="Courier New" w:cs="Courier New"/>
                                      <w:sz w:val="16"/>
                                      <w:szCs w:val="16"/>
                                    </w:rPr>
                                    <w:t>'$numOfCentroids', '$numOf</w:t>
                                  </w:r>
                                  <w:r w:rsidR="00066F40">
                                    <w:rPr>
                                      <w:rFonts w:ascii="Courier New" w:hAnsi="Courier New" w:cs="Courier New"/>
                                      <w:sz w:val="16"/>
                                      <w:szCs w:val="16"/>
                                    </w:rPr>
                                    <w:t>Mappers</w:t>
                                  </w:r>
                                  <w:r w:rsidR="00066F40" w:rsidRPr="00143094">
                                    <w:rPr>
                                      <w:rFonts w:ascii="Courier New" w:hAnsi="Courier New" w:cs="Courier New"/>
                                      <w:sz w:val="16"/>
                                      <w:szCs w:val="16"/>
                                    </w:rPr>
                                    <w:t xml:space="preserve">', </w:t>
                                  </w:r>
                                </w:p>
                                <w:p w14:paraId="1FD3C72E" w14:textId="77777777" w:rsidR="00F54216" w:rsidRDefault="00F54216" w:rsidP="00066F4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66F40" w:rsidRPr="00143094">
                                    <w:rPr>
                                      <w:rFonts w:ascii="Courier New" w:hAnsi="Courier New" w:cs="Courier New"/>
                                      <w:sz w:val="16"/>
                                      <w:szCs w:val="16"/>
                                    </w:rPr>
                                    <w:t>'$iteration', '$jobID'</w:t>
                                  </w:r>
                                  <w:r w:rsidR="00066F40">
                                    <w:rPr>
                                      <w:rFonts w:ascii="Courier New" w:hAnsi="Courier New" w:cs="Courier New"/>
                                      <w:sz w:val="16"/>
                                      <w:szCs w:val="16"/>
                                    </w:rPr>
                                    <w:t>, '$Comm</w:t>
                                  </w:r>
                                  <w:r w:rsidR="00066F40" w:rsidRPr="00143094">
                                    <w:rPr>
                                      <w:rFonts w:ascii="Courier New" w:hAnsi="Courier New" w:cs="Courier New"/>
                                      <w:sz w:val="16"/>
                                      <w:szCs w:val="16"/>
                                    </w:rPr>
                                    <w:t xml:space="preserve">') as </w:t>
                                  </w:r>
                                </w:p>
                                <w:p w14:paraId="1A8CF4DF" w14:textId="77777777" w:rsidR="00066F40" w:rsidRDefault="00F54216" w:rsidP="00066F4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66F40" w:rsidRPr="00143094">
                                    <w:rPr>
                                      <w:rFonts w:ascii="Courier New" w:hAnsi="Courier New" w:cs="Courier New"/>
                                      <w:sz w:val="16"/>
                                      <w:szCs w:val="16"/>
                                    </w:rPr>
                                    <w:t>(</w:t>
                                  </w:r>
                                  <w:r w:rsidR="00066F40">
                                    <w:rPr>
                                      <w:rFonts w:ascii="Courier New" w:hAnsi="Courier New" w:cs="Courier New"/>
                                      <w:sz w:val="16"/>
                                      <w:szCs w:val="16"/>
                                    </w:rPr>
                                    <w:t>result</w:t>
                                  </w:r>
                                  <w:r w:rsidR="00066F40" w:rsidRPr="00143094">
                                    <w:rPr>
                                      <w:rFonts w:ascii="Courier New" w:hAnsi="Courier New" w:cs="Courier New"/>
                                      <w:sz w:val="16"/>
                                      <w:szCs w:val="16"/>
                                    </w:rPr>
                                    <w:t>);</w:t>
                                  </w:r>
                                </w:p>
                                <w:p w14:paraId="2C9ADB97" w14:textId="77777777" w:rsidR="00066F40" w:rsidRPr="007B3190" w:rsidRDefault="00EF3BB7" w:rsidP="00066F40">
                                  <w:pPr>
                                    <w:pStyle w:val="BodyText"/>
                                    <w:ind w:firstLine="0"/>
                                    <w:jc w:val="left"/>
                                    <w:rPr>
                                      <w:rFonts w:ascii="Courier New" w:hAnsi="Courier New" w:cs="Courier New"/>
                                      <w:sz w:val="16"/>
                                      <w:szCs w:val="16"/>
                                    </w:rPr>
                                  </w:pPr>
                                  <w:r>
                                    <w:rPr>
                                      <w:rFonts w:ascii="Courier New" w:hAnsi="Courier New" w:cs="Courier New"/>
                                      <w:color w:val="2E74B5"/>
                                      <w:sz w:val="16"/>
                                      <w:szCs w:val="16"/>
                                    </w:rPr>
                                    <w:t>2</w:t>
                                  </w:r>
                                  <w:r w:rsidR="00066F40">
                                    <w:rPr>
                                      <w:rFonts w:ascii="Courier New" w:hAnsi="Courier New" w:cs="Courier New"/>
                                      <w:sz w:val="16"/>
                                      <w:szCs w:val="16"/>
                                    </w:rPr>
                                    <w:t xml:space="preserve"> STORE centroids INTO </w:t>
                                  </w:r>
                                  <w:r w:rsidR="00066F40" w:rsidRPr="002F0933">
                                    <w:rPr>
                                      <w:rFonts w:ascii="Courier New" w:hAnsi="Courier New" w:cs="Courier New"/>
                                      <w:sz w:val="16"/>
                                      <w:szCs w:val="16"/>
                                    </w:rPr>
                                    <w:t>'</w:t>
                                  </w:r>
                                  <w:r w:rsidR="00066F40">
                                    <w:rPr>
                                      <w:rFonts w:ascii="Courier New" w:hAnsi="Courier New" w:cs="Courier New"/>
                                      <w:sz w:val="16"/>
                                      <w:szCs w:val="16"/>
                                    </w:rPr>
                                    <w:t>$</w:t>
                                  </w:r>
                                  <w:r w:rsidR="00066F40" w:rsidRPr="002F0933">
                                    <w:rPr>
                                      <w:rFonts w:ascii="Courier New" w:hAnsi="Courier New" w:cs="Courier New"/>
                                      <w:sz w:val="16"/>
                                      <w:szCs w:val="16"/>
                                    </w:rPr>
                                    <w:t>output';</w:t>
                                  </w:r>
                                </w:p>
                              </w:txbxContent>
                            </wps:txbx>
                            <wps:bodyPr rot="0" vert="horz" wrap="square" lIns="45720" tIns="91440" rIns="45720" bIns="0" anchor="t" anchorCtr="0" upright="1">
                              <a:noAutofit/>
                            </wps:bodyPr>
                          </wps:wsp>
                        </a:graphicData>
                      </a:graphic>
                    </wp:inline>
                  </w:drawing>
                </mc:Choice>
                <mc:Fallback>
                  <w:pict>
                    <v:shape w14:anchorId="721A1979" id="_x0000_s1028" type="#_x0000_t202" style="width:243.5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" stroked="f">
                      <v:textbox inset="3.6pt,7.2pt,3.6pt,0">
                        <w:txbxContent>
                          <w:p w14:paraId="53F3C7B0" w14:textId="77777777" w:rsidR="00EB3320" w:rsidRDefault="00EF3BB7" w:rsidP="00066F40">
                            <w:pPr>
                              <w:pStyle w:val="BodyText"/>
                              <w:ind w:firstLine="0"/>
                              <w:jc w:val="left"/>
                              <w:rPr>
                                <w:rFonts w:ascii="Courier New" w:hAnsi="Courier New" w:cs="Courier New"/>
                                <w:sz w:val="16"/>
                                <w:szCs w:val="16"/>
                              </w:rPr>
                            </w:pPr>
                            <w:r>
                              <w:rPr>
                                <w:rFonts w:ascii="Courier New" w:hAnsi="Courier New" w:cs="Courier New"/>
                                <w:color w:val="2E74B5"/>
                                <w:sz w:val="16"/>
                                <w:szCs w:val="16"/>
                              </w:rPr>
                              <w:t>1</w:t>
                            </w:r>
                            <w:r w:rsidR="00EB3320">
                              <w:rPr>
                                <w:rFonts w:ascii="Courier New" w:hAnsi="Courier New" w:cs="Courier New"/>
                                <w:sz w:val="16"/>
                                <w:szCs w:val="16"/>
                              </w:rPr>
                              <w:t xml:space="preserve"> cent</w:t>
                            </w:r>
                            <w:r w:rsidR="00066F40">
                              <w:rPr>
                                <w:rFonts w:ascii="Courier New" w:hAnsi="Courier New" w:cs="Courier New"/>
                                <w:sz w:val="16"/>
                                <w:szCs w:val="16"/>
                              </w:rPr>
                              <w:t>ds = LOAD</w:t>
                            </w:r>
                            <w:r w:rsidR="00066F40" w:rsidRPr="007F7663">
                              <w:rPr>
                                <w:rFonts w:ascii="Courier New" w:hAnsi="Courier New" w:cs="Courier New"/>
                                <w:sz w:val="16"/>
                                <w:szCs w:val="16"/>
                              </w:rPr>
                              <w:t xml:space="preserve"> </w:t>
                            </w:r>
                            <w:r w:rsidR="00066F40">
                              <w:rPr>
                                <w:rFonts w:ascii="Courier New" w:hAnsi="Courier New" w:cs="Courier New"/>
                                <w:sz w:val="16"/>
                                <w:szCs w:val="16"/>
                              </w:rPr>
                              <w:t xml:space="preserve">$hdfsInputDir using </w:t>
                            </w:r>
                          </w:p>
                          <w:p w14:paraId="4A4099FB" w14:textId="77777777" w:rsidR="00F54216" w:rsidRDefault="00EB3320" w:rsidP="00066F4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DB2271">
                              <w:rPr>
                                <w:rFonts w:ascii="Courier New" w:hAnsi="Courier New" w:cs="Courier New"/>
                                <w:sz w:val="16"/>
                                <w:szCs w:val="16"/>
                              </w:rPr>
                              <w:t xml:space="preserve">   </w:t>
                            </w:r>
                            <w:r w:rsidR="00066F40" w:rsidRPr="00143094">
                              <w:rPr>
                                <w:rFonts w:ascii="Courier New" w:hAnsi="Courier New" w:cs="Courier New"/>
                                <w:sz w:val="16"/>
                                <w:szCs w:val="16"/>
                              </w:rPr>
                              <w:t>HarpKmeans('$init</w:t>
                            </w:r>
                            <w:r w:rsidR="00DB2271">
                              <w:rPr>
                                <w:rFonts w:ascii="Courier New" w:hAnsi="Courier New" w:cs="Courier New"/>
                                <w:sz w:val="16"/>
                                <w:szCs w:val="16"/>
                              </w:rPr>
                              <w:t>CentroidOnHDFS</w:t>
                            </w:r>
                            <w:r w:rsidR="00066F40" w:rsidRPr="00143094">
                              <w:rPr>
                                <w:rFonts w:ascii="Courier New" w:hAnsi="Courier New" w:cs="Courier New"/>
                                <w:sz w:val="16"/>
                                <w:szCs w:val="16"/>
                              </w:rPr>
                              <w:t xml:space="preserve">', </w:t>
                            </w:r>
                          </w:p>
                          <w:p w14:paraId="2B60135E" w14:textId="77777777" w:rsidR="00F54216" w:rsidRDefault="00F54216" w:rsidP="00066F4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66F40" w:rsidRPr="00143094">
                              <w:rPr>
                                <w:rFonts w:ascii="Courier New" w:hAnsi="Courier New" w:cs="Courier New"/>
                                <w:sz w:val="16"/>
                                <w:szCs w:val="16"/>
                              </w:rPr>
                              <w:t>'$numOfCentroids', '$numOf</w:t>
                            </w:r>
                            <w:r w:rsidR="00066F40">
                              <w:rPr>
                                <w:rFonts w:ascii="Courier New" w:hAnsi="Courier New" w:cs="Courier New"/>
                                <w:sz w:val="16"/>
                                <w:szCs w:val="16"/>
                              </w:rPr>
                              <w:t>Mappers</w:t>
                            </w:r>
                            <w:r w:rsidR="00066F40" w:rsidRPr="00143094">
                              <w:rPr>
                                <w:rFonts w:ascii="Courier New" w:hAnsi="Courier New" w:cs="Courier New"/>
                                <w:sz w:val="16"/>
                                <w:szCs w:val="16"/>
                              </w:rPr>
                              <w:t xml:space="preserve">', </w:t>
                            </w:r>
                          </w:p>
                          <w:p w14:paraId="1FD3C72E" w14:textId="77777777" w:rsidR="00F54216" w:rsidRDefault="00F54216" w:rsidP="00066F4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66F40" w:rsidRPr="00143094">
                              <w:rPr>
                                <w:rFonts w:ascii="Courier New" w:hAnsi="Courier New" w:cs="Courier New"/>
                                <w:sz w:val="16"/>
                                <w:szCs w:val="16"/>
                              </w:rPr>
                              <w:t>'$iteration', '$jobID'</w:t>
                            </w:r>
                            <w:r w:rsidR="00066F40">
                              <w:rPr>
                                <w:rFonts w:ascii="Courier New" w:hAnsi="Courier New" w:cs="Courier New"/>
                                <w:sz w:val="16"/>
                                <w:szCs w:val="16"/>
                              </w:rPr>
                              <w:t>, '$Comm</w:t>
                            </w:r>
                            <w:r w:rsidR="00066F40" w:rsidRPr="00143094">
                              <w:rPr>
                                <w:rFonts w:ascii="Courier New" w:hAnsi="Courier New" w:cs="Courier New"/>
                                <w:sz w:val="16"/>
                                <w:szCs w:val="16"/>
                              </w:rPr>
                              <w:t xml:space="preserve">') as </w:t>
                            </w:r>
                          </w:p>
                          <w:p w14:paraId="1A8CF4DF" w14:textId="77777777" w:rsidR="00066F40" w:rsidRDefault="00F54216" w:rsidP="00066F4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066F40" w:rsidRPr="00143094">
                              <w:rPr>
                                <w:rFonts w:ascii="Courier New" w:hAnsi="Courier New" w:cs="Courier New"/>
                                <w:sz w:val="16"/>
                                <w:szCs w:val="16"/>
                              </w:rPr>
                              <w:t>(</w:t>
                            </w:r>
                            <w:r w:rsidR="00066F40">
                              <w:rPr>
                                <w:rFonts w:ascii="Courier New" w:hAnsi="Courier New" w:cs="Courier New"/>
                                <w:sz w:val="16"/>
                                <w:szCs w:val="16"/>
                              </w:rPr>
                              <w:t>result</w:t>
                            </w:r>
                            <w:r w:rsidR="00066F40" w:rsidRPr="00143094">
                              <w:rPr>
                                <w:rFonts w:ascii="Courier New" w:hAnsi="Courier New" w:cs="Courier New"/>
                                <w:sz w:val="16"/>
                                <w:szCs w:val="16"/>
                              </w:rPr>
                              <w:t>);</w:t>
                            </w:r>
                          </w:p>
                          <w:p w14:paraId="2C9ADB97" w14:textId="77777777" w:rsidR="00066F40" w:rsidRPr="007B3190" w:rsidRDefault="00EF3BB7" w:rsidP="00066F40">
                            <w:pPr>
                              <w:pStyle w:val="BodyText"/>
                              <w:ind w:firstLine="0"/>
                              <w:jc w:val="left"/>
                              <w:rPr>
                                <w:rFonts w:ascii="Courier New" w:hAnsi="Courier New" w:cs="Courier New"/>
                                <w:sz w:val="16"/>
                                <w:szCs w:val="16"/>
                              </w:rPr>
                            </w:pPr>
                            <w:r>
                              <w:rPr>
                                <w:rFonts w:ascii="Courier New" w:hAnsi="Courier New" w:cs="Courier New"/>
                                <w:color w:val="2E74B5"/>
                                <w:sz w:val="16"/>
                                <w:szCs w:val="16"/>
                              </w:rPr>
                              <w:t>2</w:t>
                            </w:r>
                            <w:r w:rsidR="00066F40">
                              <w:rPr>
                                <w:rFonts w:ascii="Courier New" w:hAnsi="Courier New" w:cs="Courier New"/>
                                <w:sz w:val="16"/>
                                <w:szCs w:val="16"/>
                              </w:rPr>
                              <w:t xml:space="preserve"> STORE centroids INTO </w:t>
                            </w:r>
                            <w:r w:rsidR="00066F40" w:rsidRPr="002F0933">
                              <w:rPr>
                                <w:rFonts w:ascii="Courier New" w:hAnsi="Courier New" w:cs="Courier New"/>
                                <w:sz w:val="16"/>
                                <w:szCs w:val="16"/>
                              </w:rPr>
                              <w:t>'</w:t>
                            </w:r>
                            <w:r w:rsidR="00066F40">
                              <w:rPr>
                                <w:rFonts w:ascii="Courier New" w:hAnsi="Courier New" w:cs="Courier New"/>
                                <w:sz w:val="16"/>
                                <w:szCs w:val="16"/>
                              </w:rPr>
                              <w:t>$</w:t>
                            </w:r>
                            <w:r w:rsidR="00066F40" w:rsidRPr="002F0933">
                              <w:rPr>
                                <w:rFonts w:ascii="Courier New" w:hAnsi="Courier New" w:cs="Courier New"/>
                                <w:sz w:val="16"/>
                                <w:szCs w:val="16"/>
                              </w:rPr>
                              <w:t>output';</w:t>
                            </w:r>
                          </w:p>
                        </w:txbxContent>
                      </v:textbox>
                      <w10:anchorlock/>
                    </v:shape>
                  </w:pict>
                </mc:Fallback>
              </mc:AlternateContent>
            </w:r>
          </w:p>
        </w:tc>
      </w:tr>
      <w:tr w:rsidR="00066F40" w14:paraId="77DA54FA" w14:textId="77777777" w:rsidTr="00C93102">
        <w:trPr>
          <w:trHeight w:val="298"/>
          <w:jc w:val="center"/>
        </w:trPr>
        <w:tc>
          <w:tcPr>
            <w:tcW w:w="0" w:type="auto"/>
            <w:shd w:val="clear" w:color="auto" w:fill="auto"/>
            <w:vAlign w:val="center"/>
          </w:tcPr>
          <w:p w14:paraId="40BEEEC2" w14:textId="77777777" w:rsidR="00066F40" w:rsidRDefault="00066F40" w:rsidP="003A1CD7">
            <w:pPr>
              <w:pStyle w:val="figurecaption"/>
              <w:spacing w:before="0" w:after="0"/>
            </w:pPr>
            <w:r>
              <w:t>Pig K-means on Harp</w:t>
            </w:r>
          </w:p>
        </w:tc>
      </w:tr>
      <w:tr w:rsidR="009277D4" w14:paraId="6D5AEAEE" w14:textId="77777777" w:rsidTr="00C93102">
        <w:trPr>
          <w:trHeight w:val="2592"/>
          <w:jc w:val="center"/>
        </w:trPr>
        <w:tc>
          <w:tcPr>
            <w:tcW w:w="0" w:type="auto"/>
            <w:shd w:val="clear" w:color="auto" w:fill="auto"/>
            <w:vAlign w:val="center"/>
          </w:tcPr>
          <w:p w14:paraId="0DFAE61F" w14:textId="77777777" w:rsidR="009277D4" w:rsidRDefault="00D33E5B" w:rsidP="00D33E5B">
            <w:pPr>
              <w:pStyle w:val="BodyText"/>
              <w:ind w:firstLine="0"/>
              <w:jc w:val="center"/>
            </w:pPr>
            <w:r>
              <w:rPr>
                <w:noProof/>
                <w:lang w:eastAsia="zh-TW"/>
              </w:rPr>
              <mc:AlternateContent>
                <mc:Choice Requires="wps">
                  <w:drawing>
                    <wp:anchor distT="0" distB="0" distL="114300" distR="114300" simplePos="0" relativeHeight="251668992" behindDoc="0" locked="0" layoutInCell="1" allowOverlap="0" wp14:anchorId="16FC2AA9" wp14:editId="62FD571B">
                      <wp:simplePos x="0" y="0"/>
                      <wp:positionH relativeFrom="margin">
                        <wp:posOffset>-3175</wp:posOffset>
                      </wp:positionH>
                      <wp:positionV relativeFrom="margin">
                        <wp:posOffset>83185</wp:posOffset>
                      </wp:positionV>
                      <wp:extent cx="3090545" cy="1586230"/>
                      <wp:effectExtent l="0" t="0" r="0" b="0"/>
                      <wp:wrapNone/>
                      <wp:docPr id="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0545" cy="15863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551B63"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color w:val="2E74B5"/>
                                      <w:sz w:val="16"/>
                                      <w:szCs w:val="16"/>
                                    </w:rPr>
                                    <w:t>1</w:t>
                                  </w:r>
                                  <w:r>
                                    <w:rPr>
                                      <w:rFonts w:ascii="Courier New" w:hAnsi="Courier New" w:cs="Courier New"/>
                                      <w:sz w:val="16"/>
                                      <w:szCs w:val="16"/>
                                    </w:rPr>
                                    <w:t xml:space="preserve"> raw       = LOAD '$InputDir' USING </w:t>
                                  </w:r>
                                </w:p>
                                <w:p w14:paraId="1708A3F9"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C</w:t>
                                  </w:r>
                                  <w:r w:rsidRPr="002B6384">
                                    <w:rPr>
                                      <w:rFonts w:ascii="Courier New" w:hAnsi="Courier New" w:cs="Courier New"/>
                                      <w:sz w:val="16"/>
                                      <w:szCs w:val="16"/>
                                    </w:rPr>
                                    <w:t>mLoader(</w:t>
                                  </w:r>
                                  <w:r>
                                    <w:rPr>
                                      <w:rFonts w:ascii="Courier New" w:hAnsi="Courier New" w:cs="Courier New"/>
                                      <w:sz w:val="16"/>
                                      <w:szCs w:val="16"/>
                                    </w:rPr>
                                    <w:t>'$noOfURLs','$itrs</w:t>
                                  </w:r>
                                  <w:r w:rsidRPr="002B6384">
                                    <w:rPr>
                                      <w:rFonts w:ascii="Courier New" w:hAnsi="Courier New" w:cs="Courier New"/>
                                      <w:sz w:val="16"/>
                                      <w:szCs w:val="16"/>
                                    </w:rPr>
                                    <w:t xml:space="preserve">') as </w:t>
                                  </w:r>
                                  <w:r>
                                    <w:rPr>
                                      <w:rFonts w:ascii="Courier New" w:hAnsi="Courier New" w:cs="Courier New"/>
                                      <w:sz w:val="16"/>
                                      <w:szCs w:val="16"/>
                                    </w:rPr>
                                    <w:t xml:space="preserve">  </w:t>
                                  </w:r>
                                </w:p>
                                <w:p w14:paraId="41873670" w14:textId="77777777" w:rsidR="00D33E5B" w:rsidRPr="007B3190"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source,pagerank,</w:t>
                                  </w:r>
                                  <w:r>
                                    <w:rPr>
                                      <w:rFonts w:ascii="Courier New" w:hAnsi="Courier New" w:cs="Courier New"/>
                                      <w:sz w:val="16"/>
                                      <w:szCs w:val="16"/>
                                    </w:rPr>
                                    <w:t xml:space="preserve"> </w:t>
                                  </w:r>
                                  <w:r w:rsidRPr="002B6384">
                                    <w:rPr>
                                      <w:rFonts w:ascii="Courier New" w:hAnsi="Courier New" w:cs="Courier New"/>
                                      <w:sz w:val="16"/>
                                      <w:szCs w:val="16"/>
                                    </w:rPr>
                                    <w:t>out:bag{});</w:t>
                                  </w:r>
                                </w:p>
                                <w:p w14:paraId="7B403C41" w14:textId="121E7563" w:rsidR="00D33E5B" w:rsidRDefault="00D33E5B" w:rsidP="00D33E5B">
                                  <w:pPr>
                                    <w:pStyle w:val="BodyText"/>
                                    <w:ind w:firstLine="0"/>
                                    <w:jc w:val="left"/>
                                    <w:rPr>
                                      <w:rFonts w:ascii="Courier New" w:hAnsi="Courier New" w:cs="Courier New"/>
                                      <w:sz w:val="16"/>
                                      <w:szCs w:val="16"/>
                                    </w:rPr>
                                  </w:pPr>
                                  <w:r>
                                    <w:rPr>
                                      <w:rFonts w:ascii="Courier New" w:hAnsi="Courier New" w:cs="Courier New"/>
                                      <w:color w:val="2E74B5"/>
                                      <w:sz w:val="16"/>
                                      <w:szCs w:val="16"/>
                                    </w:rPr>
                                    <w:t>2</w:t>
                                  </w:r>
                                  <w:r>
                                    <w:rPr>
                                      <w:rFonts w:ascii="Courier New" w:hAnsi="Courier New" w:cs="Courier New"/>
                                      <w:sz w:val="16"/>
                                      <w:szCs w:val="16"/>
                                    </w:rPr>
                                    <w:t xml:space="preserve"> prePg</w:t>
                                  </w:r>
                                  <w:r w:rsidR="00D47BD7">
                                    <w:rPr>
                                      <w:rFonts w:ascii="Courier New" w:hAnsi="Courier New" w:cs="Courier New"/>
                                      <w:sz w:val="16"/>
                                      <w:szCs w:val="16"/>
                                    </w:rPr>
                                    <w:t>R</w:t>
                                  </w:r>
                                  <w:r w:rsidRPr="002B6384">
                                    <w:rPr>
                                      <w:rFonts w:ascii="Courier New" w:hAnsi="Courier New" w:cs="Courier New"/>
                                      <w:sz w:val="16"/>
                                      <w:szCs w:val="16"/>
                                    </w:rPr>
                                    <w:t xml:space="preserve">ank = FOREACH </w:t>
                                  </w:r>
                                  <w:r>
                                    <w:rPr>
                                      <w:rFonts w:ascii="Courier New" w:hAnsi="Courier New" w:cs="Courier New"/>
                                      <w:sz w:val="16"/>
                                      <w:szCs w:val="16"/>
                                    </w:rPr>
                                    <w:t>raw</w:t>
                                  </w:r>
                                  <w:r w:rsidRPr="002B6384">
                                    <w:rPr>
                                      <w:rFonts w:ascii="Courier New" w:hAnsi="Courier New" w:cs="Courier New"/>
                                      <w:sz w:val="16"/>
                                      <w:szCs w:val="16"/>
                                    </w:rPr>
                                    <w:t xml:space="preserve"> GENERATE FLATTEN(out) </w:t>
                                  </w:r>
                                </w:p>
                                <w:p w14:paraId="6A547416"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as source,</w:t>
                                  </w:r>
                                  <w:r>
                                    <w:rPr>
                                      <w:rFonts w:ascii="Courier New" w:hAnsi="Courier New" w:cs="Courier New"/>
                                      <w:sz w:val="16"/>
                                      <w:szCs w:val="16"/>
                                    </w:rPr>
                                    <w:t xml:space="preserve"> </w:t>
                                  </w:r>
                                  <w:r w:rsidRPr="002B6384">
                                    <w:rPr>
                                      <w:rFonts w:ascii="Courier New" w:hAnsi="Courier New" w:cs="Courier New"/>
                                      <w:sz w:val="16"/>
                                      <w:szCs w:val="16"/>
                                    </w:rPr>
                                    <w:t xml:space="preserve">pagerank/SIZE(out) as </w:t>
                                  </w:r>
                                </w:p>
                                <w:p w14:paraId="44F64E2D"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pagerank;</w:t>
                                  </w:r>
                                </w:p>
                                <w:p w14:paraId="3821FA8D" w14:textId="66B2F098" w:rsidR="00D33E5B" w:rsidRDefault="00D33E5B" w:rsidP="00D33E5B">
                                  <w:pPr>
                                    <w:pStyle w:val="BodyText"/>
                                    <w:ind w:firstLine="0"/>
                                    <w:jc w:val="left"/>
                                    <w:rPr>
                                      <w:rFonts w:ascii="Courier New" w:hAnsi="Courier New" w:cs="Courier New"/>
                                      <w:sz w:val="16"/>
                                      <w:szCs w:val="16"/>
                                    </w:rPr>
                                  </w:pPr>
                                  <w:r>
                                    <w:rPr>
                                      <w:rFonts w:ascii="Courier New" w:hAnsi="Courier New" w:cs="Courier New"/>
                                      <w:color w:val="2E74B5"/>
                                      <w:sz w:val="16"/>
                                      <w:szCs w:val="16"/>
                                    </w:rPr>
                                    <w:t xml:space="preserve">3 </w:t>
                                  </w:r>
                                  <w:r>
                                    <w:rPr>
                                      <w:rFonts w:ascii="Courier New" w:hAnsi="Courier New" w:cs="Courier New"/>
                                      <w:sz w:val="16"/>
                                      <w:szCs w:val="16"/>
                                    </w:rPr>
                                    <w:t>newPg</w:t>
                                  </w:r>
                                  <w:r w:rsidR="00D47BD7">
                                    <w:rPr>
                                      <w:rFonts w:ascii="Courier New" w:hAnsi="Courier New" w:cs="Courier New"/>
                                      <w:sz w:val="16"/>
                                      <w:szCs w:val="16"/>
                                    </w:rPr>
                                    <w:t>R</w:t>
                                  </w:r>
                                  <w:r w:rsidRPr="002B6384">
                                    <w:rPr>
                                      <w:rFonts w:ascii="Courier New" w:hAnsi="Courier New" w:cs="Courier New"/>
                                      <w:sz w:val="16"/>
                                      <w:szCs w:val="16"/>
                                    </w:rPr>
                                    <w:t xml:space="preserve">ank = FOREACH (COGROUP </w:t>
                                  </w:r>
                                  <w:r>
                                    <w:rPr>
                                      <w:rFonts w:ascii="Courier New" w:hAnsi="Courier New" w:cs="Courier New"/>
                                      <w:sz w:val="16"/>
                                      <w:szCs w:val="16"/>
                                    </w:rPr>
                                    <w:t>raw by source</w:t>
                                  </w:r>
                                  <w:r w:rsidRPr="002B6384">
                                    <w:rPr>
                                      <w:rFonts w:ascii="Courier New" w:hAnsi="Courier New" w:cs="Courier New"/>
                                      <w:sz w:val="16"/>
                                      <w:szCs w:val="16"/>
                                    </w:rPr>
                                    <w:t xml:space="preserve">, </w:t>
                                  </w:r>
                                </w:p>
                                <w:p w14:paraId="0A95C3C6" w14:textId="4F41B1B9" w:rsidR="00D33E5B" w:rsidRDefault="006A03D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pre</w:t>
                                  </w:r>
                                  <w:r w:rsidR="00D33E5B">
                                    <w:rPr>
                                      <w:rFonts w:ascii="Courier New" w:hAnsi="Courier New" w:cs="Courier New"/>
                                      <w:sz w:val="16"/>
                                      <w:szCs w:val="16"/>
                                    </w:rPr>
                                    <w:t>P</w:t>
                                  </w:r>
                                  <w:r>
                                    <w:rPr>
                                      <w:rFonts w:ascii="Courier New" w:hAnsi="Courier New" w:cs="Courier New"/>
                                      <w:sz w:val="16"/>
                                      <w:szCs w:val="16"/>
                                    </w:rPr>
                                    <w:t>gR</w:t>
                                  </w:r>
                                  <w:r w:rsidR="00D33E5B" w:rsidRPr="002B6384">
                                    <w:rPr>
                                      <w:rFonts w:ascii="Courier New" w:hAnsi="Courier New" w:cs="Courier New"/>
                                      <w:sz w:val="16"/>
                                      <w:szCs w:val="16"/>
                                    </w:rPr>
                                    <w:t xml:space="preserve">ank by source </w:t>
                                  </w:r>
                                  <w:r w:rsidR="00D33E5B">
                                    <w:rPr>
                                      <w:rFonts w:ascii="Courier New" w:hAnsi="Courier New" w:cs="Courier New"/>
                                      <w:sz w:val="16"/>
                                      <w:szCs w:val="16"/>
                                    </w:rPr>
                                    <w:t xml:space="preserve">OUTER) GENERATE   </w:t>
                                  </w:r>
                                </w:p>
                                <w:p w14:paraId="2E844086"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group as source</w:t>
                                  </w:r>
                                  <w:r w:rsidRPr="002B6384">
                                    <w:rPr>
                                      <w:rFonts w:ascii="Courier New" w:hAnsi="Courier New" w:cs="Courier New"/>
                                      <w:sz w:val="16"/>
                                      <w:szCs w:val="16"/>
                                    </w:rPr>
                                    <w:t>, (1-$d</w:t>
                                  </w:r>
                                  <w:r>
                                    <w:rPr>
                                      <w:rFonts w:ascii="Courier New" w:hAnsi="Courier New" w:cs="Courier New"/>
                                      <w:sz w:val="16"/>
                                      <w:szCs w:val="16"/>
                                    </w:rPr>
                                    <w:t>p</w:t>
                                  </w:r>
                                  <w:r w:rsidRPr="002B6384">
                                    <w:rPr>
                                      <w:rFonts w:ascii="Courier New" w:hAnsi="Courier New" w:cs="Courier New"/>
                                      <w:sz w:val="16"/>
                                      <w:szCs w:val="16"/>
                                    </w:rPr>
                                    <w:t>Factor)</w:t>
                                  </w:r>
                                  <w:r>
                                    <w:rPr>
                                      <w:rFonts w:ascii="Courier New" w:hAnsi="Courier New" w:cs="Courier New"/>
                                      <w:sz w:val="16"/>
                                      <w:szCs w:val="16"/>
                                    </w:rPr>
                                    <w:t xml:space="preserve"> </w:t>
                                  </w:r>
                                  <w:r w:rsidRPr="002B6384">
                                    <w:rPr>
                                      <w:rFonts w:ascii="Courier New" w:hAnsi="Courier New" w:cs="Courier New"/>
                                      <w:sz w:val="16"/>
                                      <w:szCs w:val="16"/>
                                    </w:rPr>
                                    <w:t>+</w:t>
                                  </w:r>
                                  <w:r>
                                    <w:rPr>
                                      <w:rFonts w:ascii="Courier New" w:hAnsi="Courier New" w:cs="Courier New"/>
                                      <w:sz w:val="16"/>
                                      <w:szCs w:val="16"/>
                                    </w:rPr>
                                    <w:t xml:space="preserve">  </w:t>
                                  </w:r>
                                </w:p>
                                <w:p w14:paraId="22AC13FF" w14:textId="40188CB8"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d</w:t>
                                  </w:r>
                                  <w:r>
                                    <w:rPr>
                                      <w:rFonts w:ascii="Courier New" w:hAnsi="Courier New" w:cs="Courier New"/>
                                      <w:sz w:val="16"/>
                                      <w:szCs w:val="16"/>
                                    </w:rPr>
                                    <w:t>p</w:t>
                                  </w:r>
                                  <w:r w:rsidRPr="002B6384">
                                    <w:rPr>
                                      <w:rFonts w:ascii="Courier New" w:hAnsi="Courier New" w:cs="Courier New"/>
                                      <w:sz w:val="16"/>
                                      <w:szCs w:val="16"/>
                                    </w:rPr>
                                    <w:t>Factor*(SUM(</w:t>
                                  </w:r>
                                  <w:r w:rsidR="006A0AF7">
                                    <w:rPr>
                                      <w:rFonts w:ascii="Courier New" w:hAnsi="Courier New" w:cs="Courier New"/>
                                      <w:sz w:val="16"/>
                                      <w:szCs w:val="16"/>
                                    </w:rPr>
                                    <w:t>prePgR</w:t>
                                  </w:r>
                                  <w:r w:rsidR="006A0AF7" w:rsidRPr="002B6384">
                                    <w:rPr>
                                      <w:rFonts w:ascii="Courier New" w:hAnsi="Courier New" w:cs="Courier New"/>
                                      <w:sz w:val="16"/>
                                      <w:szCs w:val="16"/>
                                    </w:rPr>
                                    <w:t>ank</w:t>
                                  </w:r>
                                  <w:r w:rsidRPr="002B6384">
                                    <w:rPr>
                                      <w:rFonts w:ascii="Courier New" w:hAnsi="Courier New" w:cs="Courier New"/>
                                      <w:sz w:val="16"/>
                                      <w:szCs w:val="16"/>
                                    </w:rPr>
                                    <w:t xml:space="preserve">.pagerank) </w:t>
                                  </w:r>
                                </w:p>
                                <w:p w14:paraId="3E87E3C5" w14:textId="61887BD6"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IS NULL ?</w:t>
                                  </w:r>
                                  <w:r w:rsidRPr="002B6384">
                                    <w:rPr>
                                      <w:rFonts w:ascii="Courier New" w:hAnsi="Courier New" w:cs="Courier New"/>
                                      <w:sz w:val="16"/>
                                      <w:szCs w:val="16"/>
                                    </w:rPr>
                                    <w:t>0:SUM(</w:t>
                                  </w:r>
                                  <w:r w:rsidR="006A0AF7">
                                    <w:rPr>
                                      <w:rFonts w:ascii="Courier New" w:hAnsi="Courier New" w:cs="Courier New"/>
                                      <w:sz w:val="16"/>
                                      <w:szCs w:val="16"/>
                                    </w:rPr>
                                    <w:t>prePgR</w:t>
                                  </w:r>
                                  <w:r w:rsidR="006A0AF7" w:rsidRPr="002B6384">
                                    <w:rPr>
                                      <w:rFonts w:ascii="Courier New" w:hAnsi="Courier New" w:cs="Courier New"/>
                                      <w:sz w:val="16"/>
                                      <w:szCs w:val="16"/>
                                    </w:rPr>
                                    <w:t>ank</w:t>
                                  </w:r>
                                  <w:r w:rsidRPr="002B6384">
                                    <w:rPr>
                                      <w:rFonts w:ascii="Courier New" w:hAnsi="Courier New" w:cs="Courier New"/>
                                      <w:sz w:val="16"/>
                                      <w:szCs w:val="16"/>
                                    </w:rPr>
                                    <w:t xml:space="preserve">.pagerank)) </w:t>
                                  </w:r>
                                </w:p>
                                <w:p w14:paraId="7E39D700"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as pagerank, FLATTEN(</w:t>
                                  </w:r>
                                  <w:r>
                                    <w:rPr>
                                      <w:rFonts w:ascii="Courier New" w:hAnsi="Courier New" w:cs="Courier New"/>
                                      <w:sz w:val="16"/>
                                      <w:szCs w:val="16"/>
                                    </w:rPr>
                                    <w:t>raw</w:t>
                                  </w:r>
                                  <w:r w:rsidRPr="002B6384">
                                    <w:rPr>
                                      <w:rFonts w:ascii="Courier New" w:hAnsi="Courier New" w:cs="Courier New"/>
                                      <w:sz w:val="16"/>
                                      <w:szCs w:val="16"/>
                                    </w:rPr>
                                    <w:t xml:space="preserve">.out) </w:t>
                                  </w:r>
                                </w:p>
                                <w:p w14:paraId="0BFA246C" w14:textId="77777777" w:rsidR="00D33E5B" w:rsidRPr="007B3190"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as out;</w:t>
                                  </w:r>
                                </w:p>
                                <w:p w14:paraId="1653FBCF" w14:textId="0B0E8F9F" w:rsidR="00D33E5B" w:rsidRPr="007B3190" w:rsidRDefault="00D33E5B" w:rsidP="00D33E5B">
                                  <w:pPr>
                                    <w:pStyle w:val="BodyText"/>
                                    <w:ind w:firstLine="0"/>
                                    <w:jc w:val="left"/>
                                    <w:rPr>
                                      <w:rFonts w:ascii="Courier New" w:hAnsi="Courier New" w:cs="Courier New"/>
                                      <w:sz w:val="16"/>
                                      <w:szCs w:val="16"/>
                                    </w:rPr>
                                  </w:pPr>
                                  <w:r>
                                    <w:rPr>
                                      <w:rFonts w:ascii="Courier New" w:hAnsi="Courier New" w:cs="Courier New"/>
                                      <w:color w:val="2E74B5"/>
                                      <w:sz w:val="16"/>
                                      <w:szCs w:val="16"/>
                                    </w:rPr>
                                    <w:t>4</w:t>
                                  </w:r>
                                  <w:r w:rsidRPr="005E3F98">
                                    <w:rPr>
                                      <w:rFonts w:ascii="Courier New" w:hAnsi="Courier New" w:cs="Courier New"/>
                                      <w:color w:val="2E74B5"/>
                                      <w:sz w:val="16"/>
                                      <w:szCs w:val="16"/>
                                    </w:rPr>
                                    <w:t xml:space="preserve"> </w:t>
                                  </w:r>
                                  <w:r w:rsidRPr="002B6384">
                                    <w:rPr>
                                      <w:rFonts w:ascii="Courier New" w:hAnsi="Courier New" w:cs="Courier New"/>
                                      <w:color w:val="000000"/>
                                      <w:sz w:val="16"/>
                                      <w:szCs w:val="16"/>
                                    </w:rPr>
                                    <w:t xml:space="preserve">STORE </w:t>
                                  </w:r>
                                  <w:r w:rsidR="00FD70E1">
                                    <w:rPr>
                                      <w:rFonts w:ascii="Courier New" w:hAnsi="Courier New" w:cs="Courier New"/>
                                      <w:sz w:val="16"/>
                                      <w:szCs w:val="16"/>
                                    </w:rPr>
                                    <w:t>newPgR</w:t>
                                  </w:r>
                                  <w:r w:rsidR="00FD70E1" w:rsidRPr="002B6384">
                                    <w:rPr>
                                      <w:rFonts w:ascii="Courier New" w:hAnsi="Courier New" w:cs="Courier New"/>
                                      <w:sz w:val="16"/>
                                      <w:szCs w:val="16"/>
                                    </w:rPr>
                                    <w:t xml:space="preserve">ank </w:t>
                                  </w:r>
                                  <w:r>
                                    <w:rPr>
                                      <w:rFonts w:ascii="Courier New" w:hAnsi="Courier New" w:cs="Courier New"/>
                                      <w:color w:val="000000"/>
                                      <w:sz w:val="16"/>
                                      <w:szCs w:val="16"/>
                                    </w:rPr>
                                    <w:t>INTO '$outputFile'</w:t>
                                  </w:r>
                                  <w:r w:rsidRPr="002B6384">
                                    <w:rPr>
                                      <w:rFonts w:ascii="Courier New" w:hAnsi="Courier New" w:cs="Courier New"/>
                                      <w:color w:val="000000"/>
                                      <w:sz w:val="16"/>
                                      <w:szCs w:val="16"/>
                                    </w:rPr>
                                    <w:t>;</w:t>
                                  </w:r>
                                </w:p>
                              </w:txbxContent>
                            </wps:txbx>
                            <wps:bodyPr rot="0" vert="horz" wrap="square" lIns="45720" tIns="0" rIns="45720" bIns="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6FC2AA9" id="_x0000_s1029" type="#_x0000_t202" style="position:absolute;left:0;text-align:left;margin-left:-.25pt;margin-top:6.55pt;width:243.35pt;height:124.9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" o:allowoverlap="f" stroked="f">
                      <v:textbox inset="3.6pt,0,3.6pt,0">
                        <w:txbxContent>
                          <w:p w14:paraId="77551B63"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color w:val="2E74B5"/>
                                <w:sz w:val="16"/>
                                <w:szCs w:val="16"/>
                              </w:rPr>
                              <w:t>1</w:t>
                            </w:r>
                            <w:r>
                              <w:rPr>
                                <w:rFonts w:ascii="Courier New" w:hAnsi="Courier New" w:cs="Courier New"/>
                                <w:sz w:val="16"/>
                                <w:szCs w:val="16"/>
                              </w:rPr>
                              <w:t xml:space="preserve"> raw       = LOAD '$InputDir' USING </w:t>
                            </w:r>
                          </w:p>
                          <w:p w14:paraId="1708A3F9"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C</w:t>
                            </w:r>
                            <w:r w:rsidRPr="002B6384">
                              <w:rPr>
                                <w:rFonts w:ascii="Courier New" w:hAnsi="Courier New" w:cs="Courier New"/>
                                <w:sz w:val="16"/>
                                <w:szCs w:val="16"/>
                              </w:rPr>
                              <w:t>mLoader(</w:t>
                            </w:r>
                            <w:r>
                              <w:rPr>
                                <w:rFonts w:ascii="Courier New" w:hAnsi="Courier New" w:cs="Courier New"/>
                                <w:sz w:val="16"/>
                                <w:szCs w:val="16"/>
                              </w:rPr>
                              <w:t>'$noOfURLs','$itrs</w:t>
                            </w:r>
                            <w:r w:rsidRPr="002B6384">
                              <w:rPr>
                                <w:rFonts w:ascii="Courier New" w:hAnsi="Courier New" w:cs="Courier New"/>
                                <w:sz w:val="16"/>
                                <w:szCs w:val="16"/>
                              </w:rPr>
                              <w:t xml:space="preserve">') as </w:t>
                            </w:r>
                            <w:r>
                              <w:rPr>
                                <w:rFonts w:ascii="Courier New" w:hAnsi="Courier New" w:cs="Courier New"/>
                                <w:sz w:val="16"/>
                                <w:szCs w:val="16"/>
                              </w:rPr>
                              <w:t xml:space="preserve">  </w:t>
                            </w:r>
                          </w:p>
                          <w:p w14:paraId="41873670" w14:textId="77777777" w:rsidR="00D33E5B" w:rsidRPr="007B3190"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source,pagerank,</w:t>
                            </w:r>
                            <w:r>
                              <w:rPr>
                                <w:rFonts w:ascii="Courier New" w:hAnsi="Courier New" w:cs="Courier New"/>
                                <w:sz w:val="16"/>
                                <w:szCs w:val="16"/>
                              </w:rPr>
                              <w:t xml:space="preserve"> </w:t>
                            </w:r>
                            <w:r w:rsidRPr="002B6384">
                              <w:rPr>
                                <w:rFonts w:ascii="Courier New" w:hAnsi="Courier New" w:cs="Courier New"/>
                                <w:sz w:val="16"/>
                                <w:szCs w:val="16"/>
                              </w:rPr>
                              <w:t>out:bag{});</w:t>
                            </w:r>
                          </w:p>
                          <w:p w14:paraId="7B403C41" w14:textId="121E7563" w:rsidR="00D33E5B" w:rsidRDefault="00D33E5B" w:rsidP="00D33E5B">
                            <w:pPr>
                              <w:pStyle w:val="BodyText"/>
                              <w:ind w:firstLine="0"/>
                              <w:jc w:val="left"/>
                              <w:rPr>
                                <w:rFonts w:ascii="Courier New" w:hAnsi="Courier New" w:cs="Courier New"/>
                                <w:sz w:val="16"/>
                                <w:szCs w:val="16"/>
                              </w:rPr>
                            </w:pPr>
                            <w:r>
                              <w:rPr>
                                <w:rFonts w:ascii="Courier New" w:hAnsi="Courier New" w:cs="Courier New"/>
                                <w:color w:val="2E74B5"/>
                                <w:sz w:val="16"/>
                                <w:szCs w:val="16"/>
                              </w:rPr>
                              <w:t>2</w:t>
                            </w:r>
                            <w:r>
                              <w:rPr>
                                <w:rFonts w:ascii="Courier New" w:hAnsi="Courier New" w:cs="Courier New"/>
                                <w:sz w:val="16"/>
                                <w:szCs w:val="16"/>
                              </w:rPr>
                              <w:t xml:space="preserve"> prePg</w:t>
                            </w:r>
                            <w:r w:rsidR="00D47BD7">
                              <w:rPr>
                                <w:rFonts w:ascii="Courier New" w:hAnsi="Courier New" w:cs="Courier New"/>
                                <w:sz w:val="16"/>
                                <w:szCs w:val="16"/>
                              </w:rPr>
                              <w:t>R</w:t>
                            </w:r>
                            <w:r w:rsidRPr="002B6384">
                              <w:rPr>
                                <w:rFonts w:ascii="Courier New" w:hAnsi="Courier New" w:cs="Courier New"/>
                                <w:sz w:val="16"/>
                                <w:szCs w:val="16"/>
                              </w:rPr>
                              <w:t xml:space="preserve">ank = FOREACH </w:t>
                            </w:r>
                            <w:r>
                              <w:rPr>
                                <w:rFonts w:ascii="Courier New" w:hAnsi="Courier New" w:cs="Courier New"/>
                                <w:sz w:val="16"/>
                                <w:szCs w:val="16"/>
                              </w:rPr>
                              <w:t>raw</w:t>
                            </w:r>
                            <w:r w:rsidRPr="002B6384">
                              <w:rPr>
                                <w:rFonts w:ascii="Courier New" w:hAnsi="Courier New" w:cs="Courier New"/>
                                <w:sz w:val="16"/>
                                <w:szCs w:val="16"/>
                              </w:rPr>
                              <w:t xml:space="preserve"> GENERATE FLATTEN(out) </w:t>
                            </w:r>
                          </w:p>
                          <w:p w14:paraId="6A547416"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as source,</w:t>
                            </w:r>
                            <w:r>
                              <w:rPr>
                                <w:rFonts w:ascii="Courier New" w:hAnsi="Courier New" w:cs="Courier New"/>
                                <w:sz w:val="16"/>
                                <w:szCs w:val="16"/>
                              </w:rPr>
                              <w:t xml:space="preserve"> </w:t>
                            </w:r>
                            <w:r w:rsidRPr="002B6384">
                              <w:rPr>
                                <w:rFonts w:ascii="Courier New" w:hAnsi="Courier New" w:cs="Courier New"/>
                                <w:sz w:val="16"/>
                                <w:szCs w:val="16"/>
                              </w:rPr>
                              <w:t xml:space="preserve">pagerank/SIZE(out) as </w:t>
                            </w:r>
                          </w:p>
                          <w:p w14:paraId="44F64E2D"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pagerank;</w:t>
                            </w:r>
                          </w:p>
                          <w:p w14:paraId="3821FA8D" w14:textId="66B2F098" w:rsidR="00D33E5B" w:rsidRDefault="00D33E5B" w:rsidP="00D33E5B">
                            <w:pPr>
                              <w:pStyle w:val="BodyText"/>
                              <w:ind w:firstLine="0"/>
                              <w:jc w:val="left"/>
                              <w:rPr>
                                <w:rFonts w:ascii="Courier New" w:hAnsi="Courier New" w:cs="Courier New"/>
                                <w:sz w:val="16"/>
                                <w:szCs w:val="16"/>
                              </w:rPr>
                            </w:pPr>
                            <w:r>
                              <w:rPr>
                                <w:rFonts w:ascii="Courier New" w:hAnsi="Courier New" w:cs="Courier New"/>
                                <w:color w:val="2E74B5"/>
                                <w:sz w:val="16"/>
                                <w:szCs w:val="16"/>
                              </w:rPr>
                              <w:t xml:space="preserve">3 </w:t>
                            </w:r>
                            <w:r>
                              <w:rPr>
                                <w:rFonts w:ascii="Courier New" w:hAnsi="Courier New" w:cs="Courier New"/>
                                <w:sz w:val="16"/>
                                <w:szCs w:val="16"/>
                              </w:rPr>
                              <w:t>newPg</w:t>
                            </w:r>
                            <w:r w:rsidR="00D47BD7">
                              <w:rPr>
                                <w:rFonts w:ascii="Courier New" w:hAnsi="Courier New" w:cs="Courier New"/>
                                <w:sz w:val="16"/>
                                <w:szCs w:val="16"/>
                              </w:rPr>
                              <w:t>R</w:t>
                            </w:r>
                            <w:r w:rsidRPr="002B6384">
                              <w:rPr>
                                <w:rFonts w:ascii="Courier New" w:hAnsi="Courier New" w:cs="Courier New"/>
                                <w:sz w:val="16"/>
                                <w:szCs w:val="16"/>
                              </w:rPr>
                              <w:t xml:space="preserve">ank = FOREACH (COGROUP </w:t>
                            </w:r>
                            <w:r>
                              <w:rPr>
                                <w:rFonts w:ascii="Courier New" w:hAnsi="Courier New" w:cs="Courier New"/>
                                <w:sz w:val="16"/>
                                <w:szCs w:val="16"/>
                              </w:rPr>
                              <w:t>raw by source</w:t>
                            </w:r>
                            <w:r w:rsidRPr="002B6384">
                              <w:rPr>
                                <w:rFonts w:ascii="Courier New" w:hAnsi="Courier New" w:cs="Courier New"/>
                                <w:sz w:val="16"/>
                                <w:szCs w:val="16"/>
                              </w:rPr>
                              <w:t xml:space="preserve">, </w:t>
                            </w:r>
                          </w:p>
                          <w:p w14:paraId="0A95C3C6" w14:textId="4F41B1B9" w:rsidR="00D33E5B" w:rsidRDefault="006A03D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pre</w:t>
                            </w:r>
                            <w:r w:rsidR="00D33E5B">
                              <w:rPr>
                                <w:rFonts w:ascii="Courier New" w:hAnsi="Courier New" w:cs="Courier New"/>
                                <w:sz w:val="16"/>
                                <w:szCs w:val="16"/>
                              </w:rPr>
                              <w:t>P</w:t>
                            </w:r>
                            <w:r>
                              <w:rPr>
                                <w:rFonts w:ascii="Courier New" w:hAnsi="Courier New" w:cs="Courier New"/>
                                <w:sz w:val="16"/>
                                <w:szCs w:val="16"/>
                              </w:rPr>
                              <w:t>gR</w:t>
                            </w:r>
                            <w:r w:rsidR="00D33E5B" w:rsidRPr="002B6384">
                              <w:rPr>
                                <w:rFonts w:ascii="Courier New" w:hAnsi="Courier New" w:cs="Courier New"/>
                                <w:sz w:val="16"/>
                                <w:szCs w:val="16"/>
                              </w:rPr>
                              <w:t xml:space="preserve">ank by source </w:t>
                            </w:r>
                            <w:r w:rsidR="00D33E5B">
                              <w:rPr>
                                <w:rFonts w:ascii="Courier New" w:hAnsi="Courier New" w:cs="Courier New"/>
                                <w:sz w:val="16"/>
                                <w:szCs w:val="16"/>
                              </w:rPr>
                              <w:t xml:space="preserve">OUTER) GENERATE   </w:t>
                            </w:r>
                          </w:p>
                          <w:p w14:paraId="2E844086"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group as source</w:t>
                            </w:r>
                            <w:r w:rsidRPr="002B6384">
                              <w:rPr>
                                <w:rFonts w:ascii="Courier New" w:hAnsi="Courier New" w:cs="Courier New"/>
                                <w:sz w:val="16"/>
                                <w:szCs w:val="16"/>
                              </w:rPr>
                              <w:t>, (1-$d</w:t>
                            </w:r>
                            <w:r>
                              <w:rPr>
                                <w:rFonts w:ascii="Courier New" w:hAnsi="Courier New" w:cs="Courier New"/>
                                <w:sz w:val="16"/>
                                <w:szCs w:val="16"/>
                              </w:rPr>
                              <w:t>p</w:t>
                            </w:r>
                            <w:r w:rsidRPr="002B6384">
                              <w:rPr>
                                <w:rFonts w:ascii="Courier New" w:hAnsi="Courier New" w:cs="Courier New"/>
                                <w:sz w:val="16"/>
                                <w:szCs w:val="16"/>
                              </w:rPr>
                              <w:t>Factor)</w:t>
                            </w:r>
                            <w:r>
                              <w:rPr>
                                <w:rFonts w:ascii="Courier New" w:hAnsi="Courier New" w:cs="Courier New"/>
                                <w:sz w:val="16"/>
                                <w:szCs w:val="16"/>
                              </w:rPr>
                              <w:t xml:space="preserve"> </w:t>
                            </w:r>
                            <w:r w:rsidRPr="002B6384">
                              <w:rPr>
                                <w:rFonts w:ascii="Courier New" w:hAnsi="Courier New" w:cs="Courier New"/>
                                <w:sz w:val="16"/>
                                <w:szCs w:val="16"/>
                              </w:rPr>
                              <w:t>+</w:t>
                            </w:r>
                            <w:r>
                              <w:rPr>
                                <w:rFonts w:ascii="Courier New" w:hAnsi="Courier New" w:cs="Courier New"/>
                                <w:sz w:val="16"/>
                                <w:szCs w:val="16"/>
                              </w:rPr>
                              <w:t xml:space="preserve">  </w:t>
                            </w:r>
                          </w:p>
                          <w:p w14:paraId="22AC13FF" w14:textId="40188CB8"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d</w:t>
                            </w:r>
                            <w:r>
                              <w:rPr>
                                <w:rFonts w:ascii="Courier New" w:hAnsi="Courier New" w:cs="Courier New"/>
                                <w:sz w:val="16"/>
                                <w:szCs w:val="16"/>
                              </w:rPr>
                              <w:t>p</w:t>
                            </w:r>
                            <w:r w:rsidRPr="002B6384">
                              <w:rPr>
                                <w:rFonts w:ascii="Courier New" w:hAnsi="Courier New" w:cs="Courier New"/>
                                <w:sz w:val="16"/>
                                <w:szCs w:val="16"/>
                              </w:rPr>
                              <w:t>Factor*(SUM(</w:t>
                            </w:r>
                            <w:r w:rsidR="006A0AF7">
                              <w:rPr>
                                <w:rFonts w:ascii="Courier New" w:hAnsi="Courier New" w:cs="Courier New"/>
                                <w:sz w:val="16"/>
                                <w:szCs w:val="16"/>
                              </w:rPr>
                              <w:t>prePgR</w:t>
                            </w:r>
                            <w:r w:rsidR="006A0AF7" w:rsidRPr="002B6384">
                              <w:rPr>
                                <w:rFonts w:ascii="Courier New" w:hAnsi="Courier New" w:cs="Courier New"/>
                                <w:sz w:val="16"/>
                                <w:szCs w:val="16"/>
                              </w:rPr>
                              <w:t>ank</w:t>
                            </w:r>
                            <w:r w:rsidRPr="002B6384">
                              <w:rPr>
                                <w:rFonts w:ascii="Courier New" w:hAnsi="Courier New" w:cs="Courier New"/>
                                <w:sz w:val="16"/>
                                <w:szCs w:val="16"/>
                              </w:rPr>
                              <w:t xml:space="preserve">.pagerank) </w:t>
                            </w:r>
                          </w:p>
                          <w:p w14:paraId="3E87E3C5" w14:textId="61887BD6"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IS NULL ?</w:t>
                            </w:r>
                            <w:r w:rsidRPr="002B6384">
                              <w:rPr>
                                <w:rFonts w:ascii="Courier New" w:hAnsi="Courier New" w:cs="Courier New"/>
                                <w:sz w:val="16"/>
                                <w:szCs w:val="16"/>
                              </w:rPr>
                              <w:t>0:SUM(</w:t>
                            </w:r>
                            <w:r w:rsidR="006A0AF7">
                              <w:rPr>
                                <w:rFonts w:ascii="Courier New" w:hAnsi="Courier New" w:cs="Courier New"/>
                                <w:sz w:val="16"/>
                                <w:szCs w:val="16"/>
                              </w:rPr>
                              <w:t>prePgR</w:t>
                            </w:r>
                            <w:r w:rsidR="006A0AF7" w:rsidRPr="002B6384">
                              <w:rPr>
                                <w:rFonts w:ascii="Courier New" w:hAnsi="Courier New" w:cs="Courier New"/>
                                <w:sz w:val="16"/>
                                <w:szCs w:val="16"/>
                              </w:rPr>
                              <w:t>ank</w:t>
                            </w:r>
                            <w:r w:rsidRPr="002B6384">
                              <w:rPr>
                                <w:rFonts w:ascii="Courier New" w:hAnsi="Courier New" w:cs="Courier New"/>
                                <w:sz w:val="16"/>
                                <w:szCs w:val="16"/>
                              </w:rPr>
                              <w:t xml:space="preserve">.pagerank)) </w:t>
                            </w:r>
                          </w:p>
                          <w:p w14:paraId="7E39D700" w14:textId="77777777" w:rsidR="00D33E5B"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as pagerank, FLATTEN(</w:t>
                            </w:r>
                            <w:r>
                              <w:rPr>
                                <w:rFonts w:ascii="Courier New" w:hAnsi="Courier New" w:cs="Courier New"/>
                                <w:sz w:val="16"/>
                                <w:szCs w:val="16"/>
                              </w:rPr>
                              <w:t>raw</w:t>
                            </w:r>
                            <w:r w:rsidRPr="002B6384">
                              <w:rPr>
                                <w:rFonts w:ascii="Courier New" w:hAnsi="Courier New" w:cs="Courier New"/>
                                <w:sz w:val="16"/>
                                <w:szCs w:val="16"/>
                              </w:rPr>
                              <w:t xml:space="preserve">.out) </w:t>
                            </w:r>
                          </w:p>
                          <w:p w14:paraId="0BFA246C" w14:textId="77777777" w:rsidR="00D33E5B" w:rsidRPr="007B3190" w:rsidRDefault="00D33E5B" w:rsidP="00D33E5B">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Pr="002B6384">
                              <w:rPr>
                                <w:rFonts w:ascii="Courier New" w:hAnsi="Courier New" w:cs="Courier New"/>
                                <w:sz w:val="16"/>
                                <w:szCs w:val="16"/>
                              </w:rPr>
                              <w:t>as out;</w:t>
                            </w:r>
                          </w:p>
                          <w:p w14:paraId="1653FBCF" w14:textId="0B0E8F9F" w:rsidR="00D33E5B" w:rsidRPr="007B3190" w:rsidRDefault="00D33E5B" w:rsidP="00D33E5B">
                            <w:pPr>
                              <w:pStyle w:val="BodyText"/>
                              <w:ind w:firstLine="0"/>
                              <w:jc w:val="left"/>
                              <w:rPr>
                                <w:rFonts w:ascii="Courier New" w:hAnsi="Courier New" w:cs="Courier New"/>
                                <w:sz w:val="16"/>
                                <w:szCs w:val="16"/>
                              </w:rPr>
                            </w:pPr>
                            <w:r>
                              <w:rPr>
                                <w:rFonts w:ascii="Courier New" w:hAnsi="Courier New" w:cs="Courier New"/>
                                <w:color w:val="2E74B5"/>
                                <w:sz w:val="16"/>
                                <w:szCs w:val="16"/>
                              </w:rPr>
                              <w:t>4</w:t>
                            </w:r>
                            <w:r w:rsidRPr="005E3F98">
                              <w:rPr>
                                <w:rFonts w:ascii="Courier New" w:hAnsi="Courier New" w:cs="Courier New"/>
                                <w:color w:val="2E74B5"/>
                                <w:sz w:val="16"/>
                                <w:szCs w:val="16"/>
                              </w:rPr>
                              <w:t xml:space="preserve"> </w:t>
                            </w:r>
                            <w:r w:rsidRPr="002B6384">
                              <w:rPr>
                                <w:rFonts w:ascii="Courier New" w:hAnsi="Courier New" w:cs="Courier New"/>
                                <w:color w:val="000000"/>
                                <w:sz w:val="16"/>
                                <w:szCs w:val="16"/>
                              </w:rPr>
                              <w:t xml:space="preserve">STORE </w:t>
                            </w:r>
                            <w:r w:rsidR="00FD70E1">
                              <w:rPr>
                                <w:rFonts w:ascii="Courier New" w:hAnsi="Courier New" w:cs="Courier New"/>
                                <w:sz w:val="16"/>
                                <w:szCs w:val="16"/>
                              </w:rPr>
                              <w:t>newPgR</w:t>
                            </w:r>
                            <w:r w:rsidR="00FD70E1" w:rsidRPr="002B6384">
                              <w:rPr>
                                <w:rFonts w:ascii="Courier New" w:hAnsi="Courier New" w:cs="Courier New"/>
                                <w:sz w:val="16"/>
                                <w:szCs w:val="16"/>
                              </w:rPr>
                              <w:t xml:space="preserve">ank </w:t>
                            </w:r>
                            <w:r>
                              <w:rPr>
                                <w:rFonts w:ascii="Courier New" w:hAnsi="Courier New" w:cs="Courier New"/>
                                <w:color w:val="000000"/>
                                <w:sz w:val="16"/>
                                <w:szCs w:val="16"/>
                              </w:rPr>
                              <w:t>INTO '$outputFile'</w:t>
                            </w:r>
                            <w:r w:rsidRPr="002B6384">
                              <w:rPr>
                                <w:rFonts w:ascii="Courier New" w:hAnsi="Courier New" w:cs="Courier New"/>
                                <w:color w:val="000000"/>
                                <w:sz w:val="16"/>
                                <w:szCs w:val="16"/>
                              </w:rPr>
                              <w:t>;</w:t>
                            </w:r>
                          </w:p>
                        </w:txbxContent>
                      </v:textbox>
                      <w10:wrap anchorx="margin" anchory="margin"/>
                    </v:shape>
                  </w:pict>
                </mc:Fallback>
              </mc:AlternateContent>
            </w:r>
          </w:p>
        </w:tc>
      </w:tr>
      <w:tr w:rsidR="009277D4" w14:paraId="45F76A4C" w14:textId="77777777" w:rsidTr="00C93102">
        <w:trPr>
          <w:trHeight w:val="298"/>
          <w:jc w:val="center"/>
        </w:trPr>
        <w:tc>
          <w:tcPr>
            <w:tcW w:w="0" w:type="auto"/>
            <w:shd w:val="clear" w:color="auto" w:fill="auto"/>
            <w:vAlign w:val="center"/>
          </w:tcPr>
          <w:p w14:paraId="53F3AB17" w14:textId="77777777" w:rsidR="009277D4" w:rsidRDefault="009277D4" w:rsidP="003A1CD7">
            <w:pPr>
              <w:pStyle w:val="figurecaption"/>
              <w:spacing w:before="0" w:after="0"/>
            </w:pPr>
            <w:r>
              <w:t>Pig PageRank on Hadoop for a single iteration</w:t>
            </w:r>
          </w:p>
        </w:tc>
      </w:tr>
    </w:tbl>
    <w:p w14:paraId="3FB5B063" w14:textId="77777777" w:rsidR="00666FBE" w:rsidRDefault="00666FBE" w:rsidP="00666FBE">
      <w:pPr>
        <w:pStyle w:val="Heading2"/>
      </w:pPr>
      <w:r>
        <w:t xml:space="preserve">Pig </w:t>
      </w:r>
      <w:r w:rsidR="00D61BCB">
        <w:t>PageRank</w:t>
      </w:r>
      <w:r>
        <w:t xml:space="preserve"> on</w:t>
      </w:r>
      <w:r w:rsidR="00396026">
        <w:t xml:space="preserve"> Hadoop</w:t>
      </w:r>
    </w:p>
    <w:p w14:paraId="383CAA72" w14:textId="00059F60" w:rsidR="00EB3436" w:rsidRDefault="005835E2" w:rsidP="005835E2">
      <w:pPr>
        <w:pStyle w:val="BodyText"/>
        <w:ind w:firstLine="216"/>
      </w:pPr>
      <w:r>
        <w:t>For PageRank</w:t>
      </w:r>
      <w:r w:rsidR="00987453">
        <w:t xml:space="preserve"> implemented in Pig</w:t>
      </w:r>
      <w:r>
        <w:t xml:space="preserve">, we use less UDF functions and utilize the Pig </w:t>
      </w:r>
      <w:r w:rsidR="001D0AFF">
        <w:t>operators and built-in functions</w:t>
      </w:r>
      <w:r>
        <w:t xml:space="preserve"> for </w:t>
      </w:r>
      <w:r w:rsidR="001F4191">
        <w:t xml:space="preserve">page rank </w:t>
      </w:r>
      <w:r>
        <w:t xml:space="preserve">computation to see how Pig performs. As shown in Figure </w:t>
      </w:r>
      <w:r w:rsidR="006B5339">
        <w:t>7</w:t>
      </w:r>
      <w:r>
        <w:t xml:space="preserve">, a </w:t>
      </w:r>
      <w:r w:rsidR="00B6762A">
        <w:t>P</w:t>
      </w:r>
      <w:r>
        <w:t xml:space="preserve">ig script for </w:t>
      </w:r>
      <w:r w:rsidR="00BD2241">
        <w:t xml:space="preserve">a </w:t>
      </w:r>
      <w:r>
        <w:t>single iteration of PageRa</w:t>
      </w:r>
      <w:r w:rsidR="00D2751E">
        <w:t xml:space="preserve">nk algorithm is created and </w:t>
      </w:r>
      <w:r>
        <w:t>invoked by a Java wrapper iteratively. Steps</w:t>
      </w:r>
      <w:r w:rsidR="007D398B">
        <w:t xml:space="preserve"> in this script</w:t>
      </w:r>
      <w:r>
        <w:t xml:space="preserve"> involve</w:t>
      </w:r>
      <w:r w:rsidR="00830268">
        <w:t xml:space="preserve">: </w:t>
      </w:r>
      <w:r w:rsidR="0044277C">
        <w:t>a</w:t>
      </w:r>
      <w:r>
        <w:t>) Load</w:t>
      </w:r>
      <w:r w:rsidR="00EB03DF">
        <w:t xml:space="preserve"> the given input file using cus</w:t>
      </w:r>
      <w:r>
        <w:t xml:space="preserve">tom loader </w:t>
      </w:r>
      <w:r w:rsidR="0044277C">
        <w:t>into variable raw</w:t>
      </w:r>
      <w:r w:rsidR="00B6762A">
        <w:t>;</w:t>
      </w:r>
      <w:r w:rsidR="006A7D0C">
        <w:t xml:space="preserve"> </w:t>
      </w:r>
      <w:r w:rsidR="0044277C">
        <w:t>b)</w:t>
      </w:r>
      <w:r>
        <w:t xml:space="preserve"> Extract the outgoing URLs and emit the outgoing URL and partial page rank from source URL</w:t>
      </w:r>
      <w:r w:rsidR="00B6762A">
        <w:t>;</w:t>
      </w:r>
      <w:r w:rsidR="001E631E">
        <w:t xml:space="preserve"> c</w:t>
      </w:r>
      <w:r>
        <w:t xml:space="preserve">) </w:t>
      </w:r>
      <w:r w:rsidR="001E631E">
        <w:t xml:space="preserve">CO-GROUP above </w:t>
      </w:r>
      <w:r w:rsidR="001E631E">
        <w:lastRenderedPageBreak/>
        <w:t>two alias</w:t>
      </w:r>
      <w:r w:rsidR="00B6762A">
        <w:t>es</w:t>
      </w:r>
      <w:r w:rsidR="001E631E">
        <w:t xml:space="preserve"> to calculate new p</w:t>
      </w:r>
      <w:r>
        <w:t>age rank and</w:t>
      </w:r>
      <w:r w:rsidR="001E631E">
        <w:t xml:space="preserve"> store it in </w:t>
      </w:r>
      <w:r w:rsidR="00BD2241">
        <w:t xml:space="preserve">an </w:t>
      </w:r>
      <w:r w:rsidR="001E631E">
        <w:t xml:space="preserve">alias called </w:t>
      </w:r>
      <w:r w:rsidR="00B662F4">
        <w:t>newPgR</w:t>
      </w:r>
      <w:bookmarkStart w:id="0" w:name="_GoBack"/>
      <w:bookmarkEnd w:id="0"/>
      <w:r w:rsidR="001E631E">
        <w:t>ank</w:t>
      </w:r>
      <w:r w:rsidR="00B6762A">
        <w:t>;</w:t>
      </w:r>
      <w:r w:rsidR="001E631E">
        <w:t xml:space="preserve"> </w:t>
      </w:r>
      <w:r w:rsidR="002D578D">
        <w:t>d</w:t>
      </w:r>
      <w:r>
        <w:t xml:space="preserve">) Store this new page rank into a HDFS temp file which will be </w:t>
      </w:r>
      <w:r w:rsidR="00B6762A">
        <w:t xml:space="preserve">the </w:t>
      </w:r>
      <w:r>
        <w:t xml:space="preserve">input file for </w:t>
      </w:r>
      <w:r w:rsidR="00B6762A">
        <w:t xml:space="preserve">our </w:t>
      </w:r>
      <w:r>
        <w:t>next iteration</w:t>
      </w:r>
      <w:r w:rsidR="001E631E">
        <w:t>.</w:t>
      </w:r>
      <w:r w:rsidR="009277D4">
        <w:t xml:space="preserve"> One drawback of this program is the default Pig runtime optimizer </w:t>
      </w:r>
      <w:r w:rsidR="002D578D">
        <w:t xml:space="preserve">creates extra mappers for step </w:t>
      </w:r>
      <w:r w:rsidR="0002033F">
        <w:t>d) when it call</w:t>
      </w:r>
      <w:r w:rsidR="00B6762A">
        <w:t>s</w:t>
      </w:r>
      <w:r w:rsidR="0002033F">
        <w:t xml:space="preserve"> the raw variable</w:t>
      </w:r>
      <w:r w:rsidR="002D578D">
        <w:t xml:space="preserve"> for the CO-GROUP operators</w:t>
      </w:r>
      <w:r w:rsidR="0002033F">
        <w:t>, where it uses extra computing and memory resources.</w:t>
      </w:r>
    </w:p>
    <w:p w14:paraId="0A63A126" w14:textId="77777777" w:rsidR="00666FBE" w:rsidRDefault="00666FBE" w:rsidP="00666FBE">
      <w:pPr>
        <w:pStyle w:val="Heading2"/>
      </w:pPr>
      <w:r>
        <w:t xml:space="preserve">Pig </w:t>
      </w:r>
      <w:r w:rsidR="00B24B2B">
        <w:t>PageRank</w:t>
      </w:r>
      <w:r>
        <w:t xml:space="preserve"> on Harp</w:t>
      </w:r>
    </w:p>
    <w:p w14:paraId="2B29D817" w14:textId="77777777" w:rsidR="00557108" w:rsidRDefault="00F2471D" w:rsidP="00960A1D">
      <w:pPr>
        <w:pStyle w:val="BodyText"/>
        <w:ind w:firstLine="216"/>
      </w:pPr>
      <w:r>
        <w:t xml:space="preserve">For PageRank </w:t>
      </w:r>
      <w:r w:rsidR="00291C9E">
        <w:t xml:space="preserve">implemented </w:t>
      </w:r>
      <w:r>
        <w:t>on Harp,</w:t>
      </w:r>
      <w:r w:rsidR="00B23687">
        <w:t xml:space="preserve"> we create</w:t>
      </w:r>
      <w:r>
        <w:t xml:space="preserve"> </w:t>
      </w:r>
      <w:r w:rsidR="00B23687">
        <w:t>a new</w:t>
      </w:r>
      <w:r>
        <w:t xml:space="preserve"> </w:t>
      </w:r>
      <w:r w:rsidR="000D285B">
        <w:t xml:space="preserve">data </w:t>
      </w:r>
      <w:r>
        <w:t xml:space="preserve">loader </w:t>
      </w:r>
      <w:r w:rsidR="00B23687">
        <w:t xml:space="preserve">and </w:t>
      </w:r>
      <w:r w:rsidR="00E45FA0">
        <w:t>write UDF</w:t>
      </w:r>
      <w:r w:rsidR="009344C6">
        <w:t>s</w:t>
      </w:r>
      <w:r w:rsidR="00E45FA0">
        <w:t xml:space="preserve"> </w:t>
      </w:r>
      <w:r w:rsidR="006B139E">
        <w:t>for computing</w:t>
      </w:r>
      <w:r w:rsidR="00B23687">
        <w:t xml:space="preserve"> the access probabilities</w:t>
      </w:r>
      <w:r w:rsidR="00BB193F">
        <w:t xml:space="preserve"> </w:t>
      </w:r>
      <w:r>
        <w:t xml:space="preserve">for </w:t>
      </w:r>
      <w:r w:rsidR="00B23687">
        <w:t>each web page.</w:t>
      </w:r>
      <w:r w:rsidR="00BB193F">
        <w:t xml:space="preserve"> </w:t>
      </w:r>
      <w:r w:rsidR="0083495A">
        <w:t xml:space="preserve">For </w:t>
      </w:r>
      <w:r w:rsidR="007A152D">
        <w:t xml:space="preserve">initial </w:t>
      </w:r>
      <w:r w:rsidR="0083495A">
        <w:t xml:space="preserve">iteration, </w:t>
      </w:r>
      <w:r w:rsidR="007A152D">
        <w:t xml:space="preserve">data </w:t>
      </w:r>
      <w:r w:rsidR="00AD4A89">
        <w:t>is</w:t>
      </w:r>
      <w:r w:rsidR="007A152D">
        <w:t xml:space="preserve"> loaded in </w:t>
      </w:r>
      <w:r w:rsidR="00D55C9B">
        <w:t>a</w:t>
      </w:r>
      <w:r w:rsidR="007A152D">
        <w:t xml:space="preserve"> graph data structure where vertices </w:t>
      </w:r>
      <w:r w:rsidR="00CB0F38">
        <w:t xml:space="preserve">are partitioned across all worker nodes. </w:t>
      </w:r>
      <w:r w:rsidR="00465F54">
        <w:t xml:space="preserve">Each vertex has all its in-edges information by calling regroupEdges communication, and amount of out-edges </w:t>
      </w:r>
      <w:r w:rsidR="009035A5">
        <w:t xml:space="preserve">is </w:t>
      </w:r>
      <w:r w:rsidR="003B496F">
        <w:t>sent</w:t>
      </w:r>
      <w:r w:rsidR="007E4686">
        <w:t xml:space="preserve"> </w:t>
      </w:r>
      <w:r w:rsidR="009035A5">
        <w:t xml:space="preserve">to all </w:t>
      </w:r>
      <w:r w:rsidR="003B496F">
        <w:t xml:space="preserve">vertices </w:t>
      </w:r>
      <w:r w:rsidR="00BB106C">
        <w:t xml:space="preserve">by calling </w:t>
      </w:r>
      <w:r w:rsidR="00BD11BF">
        <w:t>an A</w:t>
      </w:r>
      <w:r w:rsidR="00BB106C" w:rsidRPr="00BB106C">
        <w:t>llMsgToAllVtx</w:t>
      </w:r>
      <w:r w:rsidR="00DF78AF">
        <w:t xml:space="preserve"> operation</w:t>
      </w:r>
      <w:r w:rsidR="009035A5">
        <w:t xml:space="preserve">. </w:t>
      </w:r>
      <w:r w:rsidR="00707B61">
        <w:t>Th</w:t>
      </w:r>
      <w:r w:rsidR="0084252D">
        <w:t>i</w:t>
      </w:r>
      <w:r w:rsidR="00707B61">
        <w:t xml:space="preserve">s </w:t>
      </w:r>
      <w:r w:rsidR="0084252D">
        <w:t xml:space="preserve">vertex </w:t>
      </w:r>
      <w:r w:rsidR="00C92F4A">
        <w:t xml:space="preserve">and edge </w:t>
      </w:r>
      <w:r w:rsidR="00707B61">
        <w:t xml:space="preserve">information </w:t>
      </w:r>
      <w:r w:rsidR="0084252D">
        <w:t xml:space="preserve">is </w:t>
      </w:r>
      <w:r w:rsidR="00707B61">
        <w:t xml:space="preserve">cached in memory for all iterations. </w:t>
      </w:r>
      <w:r w:rsidR="00454976">
        <w:t>Finally,</w:t>
      </w:r>
      <w:r w:rsidR="008005F3">
        <w:t xml:space="preserve"> </w:t>
      </w:r>
      <w:r w:rsidR="001E4184">
        <w:t xml:space="preserve">whenever </w:t>
      </w:r>
      <w:r w:rsidR="0055571D">
        <w:t xml:space="preserve">the </w:t>
      </w:r>
      <w:r w:rsidR="00454976">
        <w:t>page</w:t>
      </w:r>
      <w:r w:rsidR="00774B95">
        <w:t xml:space="preserve"> </w:t>
      </w:r>
      <w:r w:rsidR="00454976">
        <w:t xml:space="preserve">rank value of each vertex on </w:t>
      </w:r>
      <w:r w:rsidR="0084252D">
        <w:t xml:space="preserve">a </w:t>
      </w:r>
      <w:r w:rsidR="00454976">
        <w:t xml:space="preserve">worker node is </w:t>
      </w:r>
      <w:r w:rsidR="001E4184">
        <w:t>changed</w:t>
      </w:r>
      <w:r w:rsidR="00FA1533">
        <w:t xml:space="preserve"> during </w:t>
      </w:r>
      <w:r w:rsidR="004731D0">
        <w:t xml:space="preserve">an </w:t>
      </w:r>
      <w:r w:rsidR="00FA1533">
        <w:t>iteration</w:t>
      </w:r>
      <w:r w:rsidR="001E4184">
        <w:t xml:space="preserve">, </w:t>
      </w:r>
      <w:r w:rsidR="00334098">
        <w:t>they are</w:t>
      </w:r>
      <w:r w:rsidR="001E4184">
        <w:t xml:space="preserve"> </w:t>
      </w:r>
      <w:r w:rsidR="00454976">
        <w:t>distributed by an AllGather communication</w:t>
      </w:r>
      <w:r w:rsidR="005E4369">
        <w:t xml:space="preserve"> </w:t>
      </w:r>
      <w:r w:rsidR="004731D0">
        <w:t>‘</w:t>
      </w:r>
      <w:r w:rsidR="005E4369">
        <w:t xml:space="preserve">til the </w:t>
      </w:r>
      <w:r w:rsidR="000B6BE7">
        <w:t>program meet</w:t>
      </w:r>
      <w:r w:rsidR="0084252D">
        <w:t>s</w:t>
      </w:r>
      <w:r w:rsidR="000B6BE7">
        <w:t xml:space="preserve"> </w:t>
      </w:r>
      <w:r w:rsidR="005E4369">
        <w:t>break condition</w:t>
      </w:r>
      <w:r w:rsidR="0084252D">
        <w:t>s</w:t>
      </w:r>
      <w:r w:rsidR="000B6BE7">
        <w:t>, e.g. the end of iteration</w:t>
      </w:r>
      <w:r w:rsidR="00A427F0">
        <w:t>s</w:t>
      </w:r>
      <w:r w:rsidR="00454976">
        <w:t>.</w:t>
      </w:r>
      <w:r w:rsidR="00BF7E16">
        <w:t xml:space="preserve"> </w:t>
      </w:r>
      <w:r w:rsidR="00E15C27">
        <w:t xml:space="preserve">The script shown in Figure </w:t>
      </w:r>
      <w:r w:rsidR="009A33F0">
        <w:t>8</w:t>
      </w:r>
      <w:r w:rsidR="00E15C27">
        <w:t xml:space="preserve"> is similar to the approach of Pig K-Means on Har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tblGrid>
      <w:tr w:rsidR="00F95310" w14:paraId="4C161E46" w14:textId="77777777" w:rsidTr="00F95310">
        <w:tc>
          <w:tcPr>
            <w:tcW w:w="5076" w:type="dxa"/>
          </w:tcPr>
          <w:p w14:paraId="7F53C76A" w14:textId="77777777" w:rsidR="00F95310" w:rsidRDefault="00B21F2E" w:rsidP="00F95310">
            <w:pPr>
              <w:pStyle w:val="BodyText"/>
              <w:ind w:firstLine="0"/>
            </w:pPr>
            <w:r>
              <w:rPr>
                <w:noProof/>
                <w:lang w:eastAsia="zh-TW"/>
              </w:rPr>
              <mc:AlternateContent>
                <mc:Choice Requires="wps">
                  <w:drawing>
                    <wp:inline distT="0" distB="0" distL="0" distR="0" wp14:anchorId="2C038C1D" wp14:editId="1F22FE31">
                      <wp:extent cx="3092450" cy="628015"/>
                      <wp:effectExtent l="0" t="0" r="3175" b="4445"/>
                      <wp:docPr id="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0" cy="628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63C056" w14:textId="77777777" w:rsidR="000F1412" w:rsidRDefault="00B77279" w:rsidP="00F95310">
                                  <w:pPr>
                                    <w:pStyle w:val="BodyText"/>
                                    <w:ind w:firstLine="0"/>
                                    <w:jc w:val="left"/>
                                    <w:rPr>
                                      <w:rFonts w:ascii="Courier New" w:hAnsi="Courier New" w:cs="Courier New"/>
                                      <w:sz w:val="16"/>
                                      <w:szCs w:val="16"/>
                                    </w:rPr>
                                  </w:pPr>
                                  <w:r>
                                    <w:rPr>
                                      <w:rFonts w:ascii="Courier New" w:hAnsi="Courier New" w:cs="Courier New"/>
                                      <w:color w:val="2E74B5"/>
                                      <w:sz w:val="16"/>
                                      <w:szCs w:val="16"/>
                                    </w:rPr>
                                    <w:t>1</w:t>
                                  </w:r>
                                  <w:r w:rsidR="00F95310">
                                    <w:rPr>
                                      <w:rFonts w:ascii="Courier New" w:hAnsi="Courier New" w:cs="Courier New"/>
                                      <w:sz w:val="16"/>
                                      <w:szCs w:val="16"/>
                                    </w:rPr>
                                    <w:t xml:space="preserve"> pagerank = </w:t>
                                  </w:r>
                                  <w:r w:rsidR="00F95310" w:rsidRPr="00B9299E">
                                    <w:rPr>
                                      <w:rFonts w:ascii="Courier New" w:hAnsi="Courier New" w:cs="Courier New"/>
                                      <w:sz w:val="16"/>
                                      <w:szCs w:val="16"/>
                                    </w:rPr>
                                    <w:t>LOAD '$</w:t>
                                  </w:r>
                                  <w:r w:rsidR="00F95310">
                                    <w:rPr>
                                      <w:rFonts w:ascii="Courier New" w:hAnsi="Courier New" w:cs="Courier New"/>
                                      <w:sz w:val="16"/>
                                      <w:szCs w:val="16"/>
                                    </w:rPr>
                                    <w:t xml:space="preserve">InputDir' using </w:t>
                                  </w:r>
                                </w:p>
                                <w:p w14:paraId="1ED68AF2" w14:textId="77777777" w:rsidR="000F1412" w:rsidRDefault="000F1412" w:rsidP="00F9531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95310">
                                    <w:rPr>
                                      <w:rFonts w:ascii="Courier New" w:hAnsi="Courier New" w:cs="Courier New"/>
                                      <w:sz w:val="16"/>
                                      <w:szCs w:val="16"/>
                                    </w:rPr>
                                    <w:t>HarpPageRank('$totalUrls</w:t>
                                  </w:r>
                                  <w:r w:rsidR="00F95310" w:rsidRPr="00B9299E">
                                    <w:rPr>
                                      <w:rFonts w:ascii="Courier New" w:hAnsi="Courier New" w:cs="Courier New"/>
                                      <w:sz w:val="16"/>
                                      <w:szCs w:val="16"/>
                                    </w:rPr>
                                    <w:t xml:space="preserve">', </w:t>
                                  </w:r>
                                </w:p>
                                <w:p w14:paraId="279D2861" w14:textId="77777777" w:rsidR="000F1412" w:rsidRDefault="000F1412" w:rsidP="00F9531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95310" w:rsidRPr="00B9299E">
                                    <w:rPr>
                                      <w:rFonts w:ascii="Courier New" w:hAnsi="Courier New" w:cs="Courier New"/>
                                      <w:sz w:val="16"/>
                                      <w:szCs w:val="16"/>
                                    </w:rPr>
                                    <w:t>'$numMaps'</w:t>
                                  </w:r>
                                  <w:r w:rsidR="00F95310">
                                    <w:rPr>
                                      <w:rFonts w:ascii="Courier New" w:hAnsi="Courier New" w:cs="Courier New"/>
                                      <w:sz w:val="16"/>
                                      <w:szCs w:val="16"/>
                                    </w:rPr>
                                    <w:t xml:space="preserve">, </w:t>
                                  </w:r>
                                  <w:r w:rsidR="00060720">
                                    <w:rPr>
                                      <w:rFonts w:ascii="Courier New" w:hAnsi="Courier New" w:cs="Courier New"/>
                                      <w:sz w:val="16"/>
                                      <w:szCs w:val="16"/>
                                    </w:rPr>
                                    <w:t>'$itrs</w:t>
                                  </w:r>
                                  <w:r w:rsidR="00F95310" w:rsidRPr="00B9299E">
                                    <w:rPr>
                                      <w:rFonts w:ascii="Courier New" w:hAnsi="Courier New" w:cs="Courier New"/>
                                      <w:sz w:val="16"/>
                                      <w:szCs w:val="16"/>
                                    </w:rPr>
                                    <w:t xml:space="preserve">', '$jobID') </w:t>
                                  </w:r>
                                </w:p>
                                <w:p w14:paraId="5322C922" w14:textId="77777777" w:rsidR="00F95310" w:rsidRDefault="000F1412" w:rsidP="00F9531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95310" w:rsidRPr="00B9299E">
                                    <w:rPr>
                                      <w:rFonts w:ascii="Courier New" w:hAnsi="Courier New" w:cs="Courier New"/>
                                      <w:sz w:val="16"/>
                                      <w:szCs w:val="16"/>
                                    </w:rPr>
                                    <w:t>as (</w:t>
                                  </w:r>
                                  <w:r w:rsidR="00F95310">
                                    <w:rPr>
                                      <w:rFonts w:ascii="Courier New" w:hAnsi="Courier New" w:cs="Courier New"/>
                                      <w:sz w:val="16"/>
                                      <w:szCs w:val="16"/>
                                    </w:rPr>
                                    <w:t>result</w:t>
                                  </w:r>
                                  <w:r w:rsidR="00F95310" w:rsidRPr="00B9299E">
                                    <w:rPr>
                                      <w:rFonts w:ascii="Courier New" w:hAnsi="Courier New" w:cs="Courier New"/>
                                      <w:sz w:val="16"/>
                                      <w:szCs w:val="16"/>
                                    </w:rPr>
                                    <w:t>);</w:t>
                                  </w:r>
                                </w:p>
                                <w:p w14:paraId="788B0A85" w14:textId="77777777" w:rsidR="00F95310" w:rsidRPr="007B3190" w:rsidRDefault="00B77279" w:rsidP="00F95310">
                                  <w:pPr>
                                    <w:pStyle w:val="BodyText"/>
                                    <w:ind w:firstLine="0"/>
                                    <w:jc w:val="left"/>
                                    <w:rPr>
                                      <w:rFonts w:ascii="Courier New" w:hAnsi="Courier New" w:cs="Courier New"/>
                                      <w:sz w:val="16"/>
                                      <w:szCs w:val="16"/>
                                    </w:rPr>
                                  </w:pPr>
                                  <w:r>
                                    <w:rPr>
                                      <w:rFonts w:ascii="Courier New" w:hAnsi="Courier New" w:cs="Courier New"/>
                                      <w:color w:val="2E74B5"/>
                                      <w:sz w:val="16"/>
                                      <w:szCs w:val="16"/>
                                    </w:rPr>
                                    <w:t>2</w:t>
                                  </w:r>
                                  <w:r w:rsidR="00F95310">
                                    <w:rPr>
                                      <w:rFonts w:ascii="Courier New" w:hAnsi="Courier New" w:cs="Courier New"/>
                                      <w:sz w:val="16"/>
                                      <w:szCs w:val="16"/>
                                    </w:rPr>
                                    <w:t xml:space="preserve"> STORE pagerank INTO </w:t>
                                  </w:r>
                                  <w:r w:rsidR="00F95310" w:rsidRPr="002F0933">
                                    <w:rPr>
                                      <w:rFonts w:ascii="Courier New" w:hAnsi="Courier New" w:cs="Courier New"/>
                                      <w:sz w:val="16"/>
                                      <w:szCs w:val="16"/>
                                    </w:rPr>
                                    <w:t>'</w:t>
                                  </w:r>
                                  <w:r w:rsidR="00F95310">
                                    <w:rPr>
                                      <w:rFonts w:ascii="Courier New" w:hAnsi="Courier New" w:cs="Courier New"/>
                                      <w:sz w:val="16"/>
                                      <w:szCs w:val="16"/>
                                    </w:rPr>
                                    <w:t>$</w:t>
                                  </w:r>
                                  <w:r w:rsidR="00F95310" w:rsidRPr="002F0933">
                                    <w:rPr>
                                      <w:rFonts w:ascii="Courier New" w:hAnsi="Courier New" w:cs="Courier New"/>
                                      <w:sz w:val="16"/>
                                      <w:szCs w:val="16"/>
                                    </w:rPr>
                                    <w:t>output';</w:t>
                                  </w:r>
                                </w:p>
                              </w:txbxContent>
                            </wps:txbx>
                            <wps:bodyPr rot="0" vert="horz" wrap="square" lIns="45720" tIns="45720" rIns="45720" bIns="0" anchor="t" anchorCtr="0" upright="1">
                              <a:noAutofit/>
                            </wps:bodyPr>
                          </wps:wsp>
                        </a:graphicData>
                      </a:graphic>
                    </wp:inline>
                  </w:drawing>
                </mc:Choice>
                <mc:Fallback>
                  <w:pict>
                    <v:shape w14:anchorId="2C038C1D" id="_x0000_s1030" type="#_x0000_t202" style="width:243.5pt;height:4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" stroked="f">
                      <v:textbox inset="3.6pt,,3.6pt,0">
                        <w:txbxContent>
                          <w:p w14:paraId="4563C056" w14:textId="77777777" w:rsidR="000F1412" w:rsidRDefault="00B77279" w:rsidP="00F95310">
                            <w:pPr>
                              <w:pStyle w:val="BodyText"/>
                              <w:ind w:firstLine="0"/>
                              <w:jc w:val="left"/>
                              <w:rPr>
                                <w:rFonts w:ascii="Courier New" w:hAnsi="Courier New" w:cs="Courier New"/>
                                <w:sz w:val="16"/>
                                <w:szCs w:val="16"/>
                              </w:rPr>
                            </w:pPr>
                            <w:r>
                              <w:rPr>
                                <w:rFonts w:ascii="Courier New" w:hAnsi="Courier New" w:cs="Courier New"/>
                                <w:color w:val="2E74B5"/>
                                <w:sz w:val="16"/>
                                <w:szCs w:val="16"/>
                              </w:rPr>
                              <w:t>1</w:t>
                            </w:r>
                            <w:r w:rsidR="00F95310">
                              <w:rPr>
                                <w:rFonts w:ascii="Courier New" w:hAnsi="Courier New" w:cs="Courier New"/>
                                <w:sz w:val="16"/>
                                <w:szCs w:val="16"/>
                              </w:rPr>
                              <w:t xml:space="preserve"> pagerank = </w:t>
                            </w:r>
                            <w:r w:rsidR="00F95310" w:rsidRPr="00B9299E">
                              <w:rPr>
                                <w:rFonts w:ascii="Courier New" w:hAnsi="Courier New" w:cs="Courier New"/>
                                <w:sz w:val="16"/>
                                <w:szCs w:val="16"/>
                              </w:rPr>
                              <w:t>LOAD '$</w:t>
                            </w:r>
                            <w:r w:rsidR="00F95310">
                              <w:rPr>
                                <w:rFonts w:ascii="Courier New" w:hAnsi="Courier New" w:cs="Courier New"/>
                                <w:sz w:val="16"/>
                                <w:szCs w:val="16"/>
                              </w:rPr>
                              <w:t xml:space="preserve">InputDir' using </w:t>
                            </w:r>
                          </w:p>
                          <w:p w14:paraId="1ED68AF2" w14:textId="77777777" w:rsidR="000F1412" w:rsidRDefault="000F1412" w:rsidP="00F9531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95310">
                              <w:rPr>
                                <w:rFonts w:ascii="Courier New" w:hAnsi="Courier New" w:cs="Courier New"/>
                                <w:sz w:val="16"/>
                                <w:szCs w:val="16"/>
                              </w:rPr>
                              <w:t>HarpPageRank('$totalUrls</w:t>
                            </w:r>
                            <w:r w:rsidR="00F95310" w:rsidRPr="00B9299E">
                              <w:rPr>
                                <w:rFonts w:ascii="Courier New" w:hAnsi="Courier New" w:cs="Courier New"/>
                                <w:sz w:val="16"/>
                                <w:szCs w:val="16"/>
                              </w:rPr>
                              <w:t xml:space="preserve">', </w:t>
                            </w:r>
                          </w:p>
                          <w:p w14:paraId="279D2861" w14:textId="77777777" w:rsidR="000F1412" w:rsidRDefault="000F1412" w:rsidP="00F9531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95310" w:rsidRPr="00B9299E">
                              <w:rPr>
                                <w:rFonts w:ascii="Courier New" w:hAnsi="Courier New" w:cs="Courier New"/>
                                <w:sz w:val="16"/>
                                <w:szCs w:val="16"/>
                              </w:rPr>
                              <w:t>'$numMaps'</w:t>
                            </w:r>
                            <w:r w:rsidR="00F95310">
                              <w:rPr>
                                <w:rFonts w:ascii="Courier New" w:hAnsi="Courier New" w:cs="Courier New"/>
                                <w:sz w:val="16"/>
                                <w:szCs w:val="16"/>
                              </w:rPr>
                              <w:t xml:space="preserve">, </w:t>
                            </w:r>
                            <w:r w:rsidR="00060720">
                              <w:rPr>
                                <w:rFonts w:ascii="Courier New" w:hAnsi="Courier New" w:cs="Courier New"/>
                                <w:sz w:val="16"/>
                                <w:szCs w:val="16"/>
                              </w:rPr>
                              <w:t>'$itrs</w:t>
                            </w:r>
                            <w:r w:rsidR="00F95310" w:rsidRPr="00B9299E">
                              <w:rPr>
                                <w:rFonts w:ascii="Courier New" w:hAnsi="Courier New" w:cs="Courier New"/>
                                <w:sz w:val="16"/>
                                <w:szCs w:val="16"/>
                              </w:rPr>
                              <w:t xml:space="preserve">', '$jobID') </w:t>
                            </w:r>
                          </w:p>
                          <w:p w14:paraId="5322C922" w14:textId="77777777" w:rsidR="00F95310" w:rsidRDefault="000F1412" w:rsidP="00F95310">
                            <w:pPr>
                              <w:pStyle w:val="BodyText"/>
                              <w:ind w:firstLine="0"/>
                              <w:jc w:val="left"/>
                              <w:rPr>
                                <w:rFonts w:ascii="Courier New" w:hAnsi="Courier New" w:cs="Courier New"/>
                                <w:sz w:val="16"/>
                                <w:szCs w:val="16"/>
                              </w:rPr>
                            </w:pPr>
                            <w:r>
                              <w:rPr>
                                <w:rFonts w:ascii="Courier New" w:hAnsi="Courier New" w:cs="Courier New"/>
                                <w:sz w:val="16"/>
                                <w:szCs w:val="16"/>
                              </w:rPr>
                              <w:t xml:space="preserve">             </w:t>
                            </w:r>
                            <w:r w:rsidR="00F95310" w:rsidRPr="00B9299E">
                              <w:rPr>
                                <w:rFonts w:ascii="Courier New" w:hAnsi="Courier New" w:cs="Courier New"/>
                                <w:sz w:val="16"/>
                                <w:szCs w:val="16"/>
                              </w:rPr>
                              <w:t>as (</w:t>
                            </w:r>
                            <w:r w:rsidR="00F95310">
                              <w:rPr>
                                <w:rFonts w:ascii="Courier New" w:hAnsi="Courier New" w:cs="Courier New"/>
                                <w:sz w:val="16"/>
                                <w:szCs w:val="16"/>
                              </w:rPr>
                              <w:t>result</w:t>
                            </w:r>
                            <w:r w:rsidR="00F95310" w:rsidRPr="00B9299E">
                              <w:rPr>
                                <w:rFonts w:ascii="Courier New" w:hAnsi="Courier New" w:cs="Courier New"/>
                                <w:sz w:val="16"/>
                                <w:szCs w:val="16"/>
                              </w:rPr>
                              <w:t>);</w:t>
                            </w:r>
                          </w:p>
                          <w:p w14:paraId="788B0A85" w14:textId="77777777" w:rsidR="00F95310" w:rsidRPr="007B3190" w:rsidRDefault="00B77279" w:rsidP="00F95310">
                            <w:pPr>
                              <w:pStyle w:val="BodyText"/>
                              <w:ind w:firstLine="0"/>
                              <w:jc w:val="left"/>
                              <w:rPr>
                                <w:rFonts w:ascii="Courier New" w:hAnsi="Courier New" w:cs="Courier New"/>
                                <w:sz w:val="16"/>
                                <w:szCs w:val="16"/>
                              </w:rPr>
                            </w:pPr>
                            <w:r>
                              <w:rPr>
                                <w:rFonts w:ascii="Courier New" w:hAnsi="Courier New" w:cs="Courier New"/>
                                <w:color w:val="2E74B5"/>
                                <w:sz w:val="16"/>
                                <w:szCs w:val="16"/>
                              </w:rPr>
                              <w:t>2</w:t>
                            </w:r>
                            <w:r w:rsidR="00F95310">
                              <w:rPr>
                                <w:rFonts w:ascii="Courier New" w:hAnsi="Courier New" w:cs="Courier New"/>
                                <w:sz w:val="16"/>
                                <w:szCs w:val="16"/>
                              </w:rPr>
                              <w:t xml:space="preserve"> STORE pagerank INTO </w:t>
                            </w:r>
                            <w:r w:rsidR="00F95310" w:rsidRPr="002F0933">
                              <w:rPr>
                                <w:rFonts w:ascii="Courier New" w:hAnsi="Courier New" w:cs="Courier New"/>
                                <w:sz w:val="16"/>
                                <w:szCs w:val="16"/>
                              </w:rPr>
                              <w:t>'</w:t>
                            </w:r>
                            <w:r w:rsidR="00F95310">
                              <w:rPr>
                                <w:rFonts w:ascii="Courier New" w:hAnsi="Courier New" w:cs="Courier New"/>
                                <w:sz w:val="16"/>
                                <w:szCs w:val="16"/>
                              </w:rPr>
                              <w:t>$</w:t>
                            </w:r>
                            <w:r w:rsidR="00F95310" w:rsidRPr="002F0933">
                              <w:rPr>
                                <w:rFonts w:ascii="Courier New" w:hAnsi="Courier New" w:cs="Courier New"/>
                                <w:sz w:val="16"/>
                                <w:szCs w:val="16"/>
                              </w:rPr>
                              <w:t>output';</w:t>
                            </w:r>
                          </w:p>
                        </w:txbxContent>
                      </v:textbox>
                      <w10:anchorlock/>
                    </v:shape>
                  </w:pict>
                </mc:Fallback>
              </mc:AlternateContent>
            </w:r>
          </w:p>
        </w:tc>
      </w:tr>
      <w:tr w:rsidR="00F95310" w14:paraId="5F21792A" w14:textId="77777777" w:rsidTr="00F95310">
        <w:tc>
          <w:tcPr>
            <w:tcW w:w="5076" w:type="dxa"/>
          </w:tcPr>
          <w:p w14:paraId="07944B82" w14:textId="77777777" w:rsidR="00F95310" w:rsidRDefault="00F95310" w:rsidP="00F95310">
            <w:pPr>
              <w:pStyle w:val="figurecaption"/>
              <w:spacing w:after="0"/>
            </w:pPr>
            <w:r>
              <w:t>Pig PageRank on Harp</w:t>
            </w:r>
          </w:p>
        </w:tc>
      </w:tr>
    </w:tbl>
    <w:p w14:paraId="22323047" w14:textId="77777777" w:rsidR="00BA5FC6" w:rsidRDefault="00BA5FC6" w:rsidP="00D0066B">
      <w:pPr>
        <w:pStyle w:val="BodyText"/>
        <w:ind w:firstLine="0"/>
      </w:pPr>
    </w:p>
    <w:tbl>
      <w:tblPr>
        <w:tblpPr w:leftFromText="187" w:rightFromText="187" w:horzAnchor="margin" w:tblpYSpec="top"/>
        <w:tblOverlap w:val="never"/>
        <w:tblW w:w="10090" w:type="dxa"/>
        <w:tblCellMar>
          <w:left w:w="0" w:type="dxa"/>
          <w:right w:w="0" w:type="dxa"/>
        </w:tblCellMar>
        <w:tblLook w:val="04A0" w:firstRow="1" w:lastRow="0" w:firstColumn="1" w:lastColumn="0" w:noHBand="0" w:noVBand="1"/>
      </w:tblPr>
      <w:tblGrid>
        <w:gridCol w:w="10090"/>
      </w:tblGrid>
      <w:tr w:rsidR="00C66893" w14:paraId="2380EF24" w14:textId="77777777" w:rsidTr="00A5018C">
        <w:tc>
          <w:tcPr>
            <w:tcW w:w="10090" w:type="dxa"/>
            <w:shd w:val="clear" w:color="auto" w:fill="auto"/>
          </w:tcPr>
          <w:p w14:paraId="7A72DC78" w14:textId="77777777" w:rsidR="00C66893" w:rsidRDefault="008D1DD9" w:rsidP="00A5018C">
            <w:r>
              <w:rPr>
                <w:noProof/>
                <w:lang w:eastAsia="zh-TW"/>
              </w:rPr>
              <w:drawing>
                <wp:inline distT="0" distB="0" distL="0" distR="0" wp14:anchorId="1C7E667C" wp14:editId="382E5DDE">
                  <wp:extent cx="5039629" cy="2020824"/>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kmeansClustering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629" cy="2020824"/>
                          </a:xfrm>
                          <a:prstGeom prst="rect">
                            <a:avLst/>
                          </a:prstGeom>
                        </pic:spPr>
                      </pic:pic>
                    </a:graphicData>
                  </a:graphic>
                </wp:inline>
              </w:drawing>
            </w:r>
          </w:p>
        </w:tc>
      </w:tr>
      <w:tr w:rsidR="00C66893" w14:paraId="05579135" w14:textId="77777777" w:rsidTr="00A5018C">
        <w:tc>
          <w:tcPr>
            <w:tcW w:w="10090" w:type="dxa"/>
            <w:shd w:val="clear" w:color="auto" w:fill="auto"/>
          </w:tcPr>
          <w:p w14:paraId="2463022F" w14:textId="77777777" w:rsidR="00C66893" w:rsidRDefault="00C66893" w:rsidP="00A5018C">
            <w:pPr>
              <w:pStyle w:val="figurecaption"/>
              <w:spacing w:after="40"/>
            </w:pPr>
            <w:r>
              <w:t>K-means Clustering Performance Comparison across different platforms</w:t>
            </w:r>
          </w:p>
        </w:tc>
      </w:tr>
    </w:tbl>
    <w:p w14:paraId="0B6A405A" w14:textId="77777777" w:rsidR="00FC4388" w:rsidRDefault="00FC4388" w:rsidP="006F524A">
      <w:pPr>
        <w:pStyle w:val="Heading1"/>
      </w:pPr>
      <w:r>
        <w:t>Results</w:t>
      </w:r>
    </w:p>
    <w:p w14:paraId="0633629D" w14:textId="77777777" w:rsidR="002A2247" w:rsidRDefault="00FC4388" w:rsidP="00427AFA">
      <w:pPr>
        <w:pStyle w:val="BodyText"/>
      </w:pPr>
      <w:r>
        <w:t>We have investigated the lines of code in detailed implementations using Pig against other platforms. Also we have run a standard computation comparison for the same algorithm to see the performance difference. We construct our experiments in vertical and horizontal scale; firstly, we keep the same ratio between the amount of data points and amount of centroids, and we try to see the data loading, cache access, and computation overhead within the same environment. Meanwhile, we increase the computing resources in parallel by adding more mappers to each case in order to see the parallelism and communication overhead.</w:t>
      </w:r>
      <w:r w:rsidR="004E3933">
        <w:t xml:space="preserve"> </w:t>
      </w:r>
      <w:r w:rsidR="00935002">
        <w:t xml:space="preserve">Results </w:t>
      </w:r>
      <w:r w:rsidR="00F673D7">
        <w:t xml:space="preserve">shown in Figure </w:t>
      </w:r>
      <w:r w:rsidR="00A52955">
        <w:t>9</w:t>
      </w:r>
      <w:r w:rsidR="00C828BD">
        <w:t xml:space="preserve"> </w:t>
      </w:r>
      <w:r w:rsidR="00935002">
        <w:t xml:space="preserve">are </w:t>
      </w:r>
      <w:r w:rsidR="00FE4542">
        <w:t>obtained</w:t>
      </w:r>
      <w:r w:rsidR="00935002">
        <w:t xml:space="preserve"> </w:t>
      </w:r>
      <w:r w:rsidR="005E591B">
        <w:t>from</w:t>
      </w:r>
      <w:r w:rsidR="00935002">
        <w:t xml:space="preserve"> our local cluster</w:t>
      </w:r>
      <w:r w:rsidR="008E3F2F">
        <w:t xml:space="preserve"> </w:t>
      </w:r>
      <w:r w:rsidR="00E84584">
        <w:t xml:space="preserve">Madrid </w:t>
      </w:r>
      <w:r w:rsidR="008E3F2F">
        <w:t>with Hadoop 2.2.0</w:t>
      </w:r>
      <w:r w:rsidR="00CD5180">
        <w:t xml:space="preserve"> and Pig 0.12.0</w:t>
      </w:r>
      <w:r w:rsidR="0054604F">
        <w:t>.</w:t>
      </w:r>
      <w:r w:rsidR="00BF5B89">
        <w:t xml:space="preserve"> </w:t>
      </w:r>
      <w:r w:rsidR="00284C7F">
        <w:t>The</w:t>
      </w:r>
      <w:r w:rsidR="002A2247">
        <w:t xml:space="preserve"> specification </w:t>
      </w:r>
      <w:r w:rsidR="004E5F6F">
        <w:t xml:space="preserve">and configuration </w:t>
      </w:r>
      <w:r w:rsidR="002A2247">
        <w:t xml:space="preserve">are </w:t>
      </w:r>
      <w:r w:rsidR="00FF5CF4">
        <w:t>described</w:t>
      </w:r>
      <w:r w:rsidR="002A2247">
        <w:t xml:space="preserve"> below</w:t>
      </w:r>
      <w:r w:rsidR="0084252D">
        <w:t>.</w:t>
      </w:r>
      <w:r w:rsidR="002A2247">
        <w:t xml:space="preserve"> </w:t>
      </w:r>
    </w:p>
    <w:p w14:paraId="7C5AD110" w14:textId="77777777" w:rsidR="005B4964" w:rsidRDefault="00F53521" w:rsidP="00BF5B89">
      <w:pPr>
        <w:pStyle w:val="BodyText"/>
      </w:pPr>
      <w:r>
        <w:rPr>
          <w:b/>
          <w:bCs/>
        </w:rPr>
        <w:t xml:space="preserve">Madrid: </w:t>
      </w:r>
      <w:r w:rsidR="00CD512C">
        <w:rPr>
          <w:bCs/>
        </w:rPr>
        <w:t>A</w:t>
      </w:r>
      <w:r w:rsidR="00A45B96">
        <w:rPr>
          <w:bCs/>
        </w:rPr>
        <w:t>n</w:t>
      </w:r>
      <w:r w:rsidR="00C3181E">
        <w:rPr>
          <w:bCs/>
        </w:rPr>
        <w:t xml:space="preserve"> </w:t>
      </w:r>
      <w:r>
        <w:t>8</w:t>
      </w:r>
      <w:r w:rsidR="00CD512C">
        <w:t>-</w:t>
      </w:r>
      <w:r>
        <w:t>nodes</w:t>
      </w:r>
      <w:r w:rsidR="00E53B33">
        <w:t xml:space="preserve"> cluster</w:t>
      </w:r>
      <w:r w:rsidR="006C6578">
        <w:t xml:space="preserve"> with an extra </w:t>
      </w:r>
      <w:r w:rsidR="00AE511E">
        <w:t>head</w:t>
      </w:r>
      <w:r w:rsidR="006C6578">
        <w:t>node</w:t>
      </w:r>
      <w:r w:rsidR="009E7D29">
        <w:t>;</w:t>
      </w:r>
      <w:r>
        <w:t xml:space="preserve"> each</w:t>
      </w:r>
      <w:r w:rsidR="00EC7941">
        <w:t xml:space="preserve"> worker</w:t>
      </w:r>
      <w:r>
        <w:t xml:space="preserve"> has 4 AMD Opteron 8356 at 2.30GHz with 4 co</w:t>
      </w:r>
      <w:r w:rsidR="00AD1672">
        <w:t>res, totaling 16 cores per node,</w:t>
      </w:r>
      <w:r>
        <w:t xml:space="preserve"> </w:t>
      </w:r>
      <w:r w:rsidR="00E84B12">
        <w:t xml:space="preserve">installed with </w:t>
      </w:r>
      <w:r w:rsidR="007D000E">
        <w:t xml:space="preserve">16GB </w:t>
      </w:r>
      <w:r w:rsidR="009D2AAD">
        <w:t xml:space="preserve">node </w:t>
      </w:r>
      <w:r>
        <w:t>memory and 1Gbps Ethernet network connection. It runs Red Hat Enterprise Linux Server release 6.5</w:t>
      </w:r>
      <w:r w:rsidR="00E0425F">
        <w:t>.</w:t>
      </w:r>
    </w:p>
    <w:p w14:paraId="43133D36" w14:textId="77777777" w:rsidR="00935002" w:rsidRDefault="00C13187" w:rsidP="00272D6F">
      <w:pPr>
        <w:pStyle w:val="BodyText"/>
      </w:pPr>
      <w:r w:rsidRPr="00C13187">
        <w:rPr>
          <w:b/>
        </w:rPr>
        <w:t>Hadoop 2.2.0</w:t>
      </w:r>
      <w:r>
        <w:t>:</w:t>
      </w:r>
      <w:r w:rsidR="00AE511E">
        <w:t xml:space="preserve"> </w:t>
      </w:r>
      <w:r w:rsidR="00CD512C">
        <w:t>W</w:t>
      </w:r>
      <w:r w:rsidR="008D7E89">
        <w:t xml:space="preserve">e run all the master services, such </w:t>
      </w:r>
      <w:r w:rsidR="00CD512C">
        <w:t xml:space="preserve">as </w:t>
      </w:r>
      <w:r w:rsidR="008D7E89">
        <w:t>resource manager, namenode</w:t>
      </w:r>
      <w:r w:rsidR="00E12C62">
        <w:t>, a</w:t>
      </w:r>
      <w:r w:rsidR="009F6C0B">
        <w:t>pplication master</w:t>
      </w:r>
      <w:r w:rsidR="00E12C62">
        <w:t>, etc</w:t>
      </w:r>
      <w:r w:rsidR="009E7D29">
        <w:t>.</w:t>
      </w:r>
      <w:r w:rsidR="00CD512C">
        <w:t>,</w:t>
      </w:r>
      <w:r w:rsidR="009A2228">
        <w:t xml:space="preserve"> on the headnode.</w:t>
      </w:r>
      <w:r w:rsidR="00F35D1C">
        <w:t xml:space="preserve"> E</w:t>
      </w:r>
      <w:r w:rsidR="009F6C0B">
        <w:t xml:space="preserve">ach worker </w:t>
      </w:r>
      <w:r w:rsidR="005C7BC7">
        <w:t>starts with node manager and datanode service,</w:t>
      </w:r>
      <w:r w:rsidR="00ED4402">
        <w:t xml:space="preserve"> and </w:t>
      </w:r>
      <w:r w:rsidR="00CD512C">
        <w:t xml:space="preserve">any </w:t>
      </w:r>
      <w:r w:rsidR="00ED4402">
        <w:t>job</w:t>
      </w:r>
      <w:r w:rsidR="005C7BC7">
        <w:t xml:space="preserve"> </w:t>
      </w:r>
      <w:r w:rsidR="00FD6BB1">
        <w:t xml:space="preserve">can obtain </w:t>
      </w:r>
      <w:r w:rsidR="00DA0368">
        <w:t>up to 13GB of memory</w:t>
      </w:r>
      <w:r w:rsidR="00FD6BB1">
        <w:t xml:space="preserve"> per node</w:t>
      </w:r>
      <w:r w:rsidR="00CD512C">
        <w:t>.</w:t>
      </w:r>
      <w:r w:rsidR="00DA0368">
        <w:t xml:space="preserve"> </w:t>
      </w:r>
      <w:r w:rsidR="00CD512C">
        <w:t>B</w:t>
      </w:r>
      <w:r w:rsidR="00DA0368">
        <w:t>y default each process spawn</w:t>
      </w:r>
      <w:r w:rsidR="00AC7452">
        <w:t>s</w:t>
      </w:r>
      <w:r w:rsidR="00DA0368">
        <w:t xml:space="preserve"> 1GB memory. For Harp, as its multithread computing model, we give the master process</w:t>
      </w:r>
      <w:r w:rsidR="006D2B5C">
        <w:t xml:space="preserve"> on each worker</w:t>
      </w:r>
      <w:r w:rsidR="00DA0368">
        <w:t xml:space="preserve"> a total of 13GB</w:t>
      </w:r>
      <w:r w:rsidR="00DB7BF6">
        <w:t xml:space="preserve"> memory</w:t>
      </w:r>
      <w:r w:rsidR="00DA0368">
        <w:t xml:space="preserve">. </w:t>
      </w:r>
    </w:p>
    <w:p w14:paraId="542017C2" w14:textId="77777777" w:rsidR="00B64485" w:rsidRDefault="00B64485" w:rsidP="00272D6F">
      <w:pPr>
        <w:pStyle w:val="BodyText"/>
      </w:pPr>
      <w:r w:rsidRPr="005D2032">
        <w:rPr>
          <w:b/>
        </w:rPr>
        <w:t>Pig 0.12.0:</w:t>
      </w:r>
      <w:r w:rsidR="005D2032">
        <w:t xml:space="preserve"> We use the </w:t>
      </w:r>
      <w:r w:rsidR="009F0174">
        <w:t xml:space="preserve">latest </w:t>
      </w:r>
      <w:r w:rsidR="005D2032">
        <w:t xml:space="preserve">stable version </w:t>
      </w:r>
      <w:r w:rsidR="00F7092D">
        <w:t>released on Oct 13</w:t>
      </w:r>
      <w:r w:rsidR="00F7092D" w:rsidRPr="00F7092D">
        <w:rPr>
          <w:vertAlign w:val="superscript"/>
        </w:rPr>
        <w:t>th</w:t>
      </w:r>
      <w:r w:rsidR="00D13B8D">
        <w:t>, 2013</w:t>
      </w:r>
      <w:r w:rsidR="00F7092D">
        <w:t xml:space="preserve"> </w:t>
      </w:r>
      <w:r w:rsidR="005D2032">
        <w:t>for general Pig applications</w:t>
      </w:r>
      <w:r w:rsidR="003236D6">
        <w:t>. In addition</w:t>
      </w:r>
      <w:r w:rsidR="005D2032">
        <w:t xml:space="preserve"> we embedded Harp’s MapCollective Mapper </w:t>
      </w:r>
      <w:r w:rsidR="00BD2241">
        <w:t>in</w:t>
      </w:r>
      <w:r w:rsidR="006A0DC1">
        <w:t xml:space="preserve">to Pig </w:t>
      </w:r>
      <w:r w:rsidR="005D2032">
        <w:t xml:space="preserve">and </w:t>
      </w:r>
      <w:r w:rsidR="006A0DC1">
        <w:t>made</w:t>
      </w:r>
      <w:r w:rsidR="005D2032">
        <w:t xml:space="preserve"> </w:t>
      </w:r>
      <w:r w:rsidR="006A0DC1">
        <w:t>the customized version run on</w:t>
      </w:r>
      <w:r w:rsidR="004479E8">
        <w:t xml:space="preserve"> top</w:t>
      </w:r>
      <w:r w:rsidR="00B72E45">
        <w:t xml:space="preserve"> of</w:t>
      </w:r>
      <w:r w:rsidR="006A0DC1">
        <w:t xml:space="preserve"> Harp</w:t>
      </w:r>
      <w:r w:rsidR="005D2032">
        <w:t xml:space="preserve">. </w:t>
      </w:r>
    </w:p>
    <w:p w14:paraId="6E3C50D4" w14:textId="4CCAA656" w:rsidR="002E22EB" w:rsidRDefault="00052AA9" w:rsidP="00272D6F">
      <w:pPr>
        <w:pStyle w:val="BodyText"/>
      </w:pPr>
      <w:r>
        <w:t>F</w:t>
      </w:r>
      <w:r w:rsidRPr="002E22EB">
        <w:t>or K-means</w:t>
      </w:r>
      <w:r w:rsidR="00A376FA">
        <w:t>,</w:t>
      </w:r>
      <w:r w:rsidRPr="002E22EB">
        <w:t xml:space="preserve"> </w:t>
      </w:r>
      <w:r w:rsidR="00D119D2">
        <w:t>w</w:t>
      </w:r>
      <w:r w:rsidR="002E22EB" w:rsidRPr="002E22EB">
        <w:t>e have set</w:t>
      </w:r>
      <w:r w:rsidR="003236D6">
        <w:t xml:space="preserve"> </w:t>
      </w:r>
      <w:r w:rsidR="002E22EB" w:rsidRPr="002E22EB">
        <w:t xml:space="preserve">up </w:t>
      </w:r>
      <w:r w:rsidR="005031D9">
        <w:t>three</w:t>
      </w:r>
      <w:r w:rsidR="002E22EB" w:rsidRPr="002E22EB">
        <w:t xml:space="preserve"> major batches </w:t>
      </w:r>
      <w:r w:rsidR="003236D6">
        <w:t xml:space="preserve">of </w:t>
      </w:r>
      <w:r w:rsidR="002E22EB" w:rsidRPr="002E22EB">
        <w:t>performance tests</w:t>
      </w:r>
      <w:r w:rsidR="003236D6">
        <w:t>:</w:t>
      </w:r>
      <w:r w:rsidR="002E22EB" w:rsidRPr="002E22EB">
        <w:t xml:space="preserve"> a) 100 million data points against 500 centroids</w:t>
      </w:r>
      <w:r w:rsidR="003236D6">
        <w:t>;</w:t>
      </w:r>
      <w:r w:rsidR="002E22EB" w:rsidRPr="002E22EB">
        <w:t xml:space="preserve"> b) 10 million data points against 5000 centroids</w:t>
      </w:r>
      <w:r w:rsidR="003236D6">
        <w:t>;</w:t>
      </w:r>
      <w:r w:rsidR="002E22EB" w:rsidRPr="002E22EB">
        <w:t xml:space="preserve"> c) 1 million data points against 50k centroids</w:t>
      </w:r>
      <w:r w:rsidR="003236D6">
        <w:t>. All of these</w:t>
      </w:r>
      <w:r w:rsidR="002E22EB" w:rsidRPr="002E22EB">
        <w:t xml:space="preserve"> are</w:t>
      </w:r>
      <w:r w:rsidR="00A8104D">
        <w:t xml:space="preserve"> executed with different mapper</w:t>
      </w:r>
      <w:r w:rsidR="00046455">
        <w:t>s</w:t>
      </w:r>
      <w:r w:rsidR="00A8104D">
        <w:t xml:space="preserve"> and </w:t>
      </w:r>
      <w:r w:rsidR="002E22EB" w:rsidRPr="002E22EB">
        <w:t>partitio</w:t>
      </w:r>
      <w:r w:rsidR="00506CB1">
        <w:t>n sizes</w:t>
      </w:r>
      <w:r w:rsidR="003236D6">
        <w:t xml:space="preserve"> such</w:t>
      </w:r>
      <w:r w:rsidR="00506CB1">
        <w:t xml:space="preserve"> as 24, 48 and 96 on Madrid</w:t>
      </w:r>
      <w:r w:rsidR="002E22EB" w:rsidRPr="002E22EB">
        <w:t xml:space="preserve"> cluster.</w:t>
      </w:r>
      <w:r>
        <w:t xml:space="preserve"> </w:t>
      </w:r>
      <w:r w:rsidR="00D119D2">
        <w:t>For PageRank, we perform a strong scaling test on a dataset with 2 million vertices</w:t>
      </w:r>
      <w:r w:rsidR="00383B3C">
        <w:t>,</w:t>
      </w:r>
      <w:r w:rsidR="00D119D2">
        <w:t xml:space="preserve"> </w:t>
      </w:r>
      <w:r w:rsidR="00383B3C">
        <w:t xml:space="preserve">and </w:t>
      </w:r>
      <w:r w:rsidR="00AD60A9">
        <w:t>it is</w:t>
      </w:r>
      <w:r w:rsidR="00383B3C">
        <w:t xml:space="preserve"> execute</w:t>
      </w:r>
      <w:r w:rsidR="00563962">
        <w:t>d with</w:t>
      </w:r>
      <w:r w:rsidR="00D119D2">
        <w:t xml:space="preserve"> mappers and partition sizes </w:t>
      </w:r>
      <w:r w:rsidR="003236D6">
        <w:t xml:space="preserve">of </w:t>
      </w:r>
      <w:r w:rsidR="00D119D2">
        <w:t>8, 16 and 32.</w:t>
      </w:r>
    </w:p>
    <w:p w14:paraId="1AF5CFAD" w14:textId="77777777" w:rsidR="00F07D9C" w:rsidRDefault="00F07D9C" w:rsidP="00F07D9C">
      <w:pPr>
        <w:pStyle w:val="Heading2"/>
      </w:pPr>
      <w:r>
        <w:t>Coding Style</w:t>
      </w:r>
    </w:p>
    <w:p w14:paraId="632CE0A9" w14:textId="77777777" w:rsidR="00F07D9C" w:rsidRDefault="00F07D9C" w:rsidP="000C3000">
      <w:pPr>
        <w:pStyle w:val="BodyText"/>
      </w:pPr>
      <w:r>
        <w:t xml:space="preserve">Table I has shown the lines of code for K-means application implemented on Pig and other platforms. In general, applications written in Pig require less code as it does not include the control flow statements. By contrast, the native Java MapReduce implementation requires more lines to define the variables and data transformation functions. But in some sense these data transformations are exactly the same code as Pig’s UDFs when implemented. In our case of K-means clustering, Pig K-means on Hadoop is implemented as a MPMD model which must include a wrapper written in the support language, e.g. Python or other supported </w:t>
      </w:r>
      <w:r>
        <w:lastRenderedPageBreak/>
        <w:t xml:space="preserve">language. For Pig K-means in Harp, the amount of code is almost the same as Harp K-means; the UDFs contain the customized data loading, computation and user-defined communication. </w:t>
      </w:r>
      <w:r w:rsidR="00853AA6">
        <w:t>This is s</w:t>
      </w:r>
      <w:r>
        <w:t>imilar to PageRank shown in Table II, but in the case of Pig implementation on Hadoop, we have less code as we only rewrite a customized data load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2"/>
        <w:gridCol w:w="1096"/>
        <w:gridCol w:w="1096"/>
        <w:gridCol w:w="938"/>
        <w:gridCol w:w="934"/>
      </w:tblGrid>
      <w:tr w:rsidR="007F2657" w14:paraId="269C83D8" w14:textId="77777777" w:rsidTr="008C5D82">
        <w:tc>
          <w:tcPr>
            <w:tcW w:w="996" w:type="pct"/>
            <w:shd w:val="clear" w:color="auto" w:fill="auto"/>
            <w:vAlign w:val="center"/>
          </w:tcPr>
          <w:p w14:paraId="4BB391CE" w14:textId="77777777" w:rsidR="007F2657" w:rsidRPr="00595262" w:rsidRDefault="007F2657" w:rsidP="008C5D82">
            <w:pPr>
              <w:pStyle w:val="BodyText"/>
              <w:ind w:firstLine="0"/>
              <w:jc w:val="center"/>
              <w:rPr>
                <w:rFonts w:ascii="Calibri" w:hAnsi="Calibri" w:cs="Calibri"/>
                <w:sz w:val="18"/>
                <w:szCs w:val="18"/>
              </w:rPr>
            </w:pPr>
          </w:p>
        </w:tc>
        <w:tc>
          <w:tcPr>
            <w:tcW w:w="1080" w:type="pct"/>
            <w:shd w:val="clear" w:color="auto" w:fill="auto"/>
            <w:vAlign w:val="center"/>
          </w:tcPr>
          <w:p w14:paraId="42ED6094" w14:textId="77777777" w:rsidR="007F2657" w:rsidRPr="00B131A9"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Hado</w:t>
            </w:r>
            <w:r w:rsidRPr="006F524A">
              <w:rPr>
                <w:rFonts w:ascii="Calibri" w:hAnsi="Calibri" w:cs="Calibri"/>
                <w:sz w:val="18"/>
                <w:szCs w:val="18"/>
              </w:rPr>
              <w:t xml:space="preserve">op </w:t>
            </w:r>
          </w:p>
          <w:p w14:paraId="279EF851"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K-means</w:t>
            </w:r>
          </w:p>
        </w:tc>
        <w:tc>
          <w:tcPr>
            <w:tcW w:w="1080" w:type="pct"/>
            <w:shd w:val="clear" w:color="auto" w:fill="auto"/>
            <w:vAlign w:val="center"/>
          </w:tcPr>
          <w:p w14:paraId="18A8FA25" w14:textId="77777777" w:rsidR="007F2657" w:rsidRPr="00B131A9"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 xml:space="preserve">Pig </w:t>
            </w:r>
          </w:p>
          <w:p w14:paraId="25911231"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K-means on Hadoop</w:t>
            </w:r>
          </w:p>
        </w:tc>
        <w:tc>
          <w:tcPr>
            <w:tcW w:w="924" w:type="pct"/>
            <w:shd w:val="clear" w:color="auto" w:fill="auto"/>
            <w:vAlign w:val="center"/>
          </w:tcPr>
          <w:p w14:paraId="4973B6D8" w14:textId="77777777" w:rsidR="007F2657" w:rsidRPr="00B131A9"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 xml:space="preserve">Harp </w:t>
            </w:r>
          </w:p>
          <w:p w14:paraId="773A5C86"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K-means</w:t>
            </w:r>
          </w:p>
        </w:tc>
        <w:tc>
          <w:tcPr>
            <w:tcW w:w="921" w:type="pct"/>
            <w:shd w:val="clear" w:color="auto" w:fill="auto"/>
            <w:vAlign w:val="center"/>
          </w:tcPr>
          <w:p w14:paraId="14FC7BA4" w14:textId="77777777" w:rsidR="007F2657" w:rsidRPr="00B131A9"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 xml:space="preserve">Pig </w:t>
            </w:r>
          </w:p>
          <w:p w14:paraId="351FF8E7"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K-means on Harp</w:t>
            </w:r>
          </w:p>
        </w:tc>
      </w:tr>
      <w:tr w:rsidR="007F2657" w14:paraId="7BD159A1" w14:textId="77777777" w:rsidTr="008C5D82">
        <w:tc>
          <w:tcPr>
            <w:tcW w:w="996" w:type="pct"/>
            <w:shd w:val="clear" w:color="auto" w:fill="auto"/>
            <w:vAlign w:val="center"/>
          </w:tcPr>
          <w:p w14:paraId="5D7ACBB6"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Java</w:t>
            </w:r>
          </w:p>
        </w:tc>
        <w:tc>
          <w:tcPr>
            <w:tcW w:w="1080" w:type="pct"/>
            <w:shd w:val="clear" w:color="auto" w:fill="auto"/>
            <w:vAlign w:val="center"/>
          </w:tcPr>
          <w:p w14:paraId="4AE5E194" w14:textId="77777777" w:rsidR="007F2657" w:rsidRPr="00F356CA"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780</w:t>
            </w:r>
          </w:p>
        </w:tc>
        <w:tc>
          <w:tcPr>
            <w:tcW w:w="1080" w:type="pct"/>
            <w:shd w:val="clear" w:color="auto" w:fill="auto"/>
            <w:vAlign w:val="center"/>
          </w:tcPr>
          <w:p w14:paraId="700BCA26"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345</w:t>
            </w:r>
          </w:p>
        </w:tc>
        <w:tc>
          <w:tcPr>
            <w:tcW w:w="924" w:type="pct"/>
            <w:shd w:val="clear" w:color="auto" w:fill="auto"/>
            <w:vAlign w:val="center"/>
          </w:tcPr>
          <w:p w14:paraId="0F56F66A"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730</w:t>
            </w:r>
          </w:p>
        </w:tc>
        <w:tc>
          <w:tcPr>
            <w:tcW w:w="921" w:type="pct"/>
            <w:shd w:val="clear" w:color="auto" w:fill="auto"/>
            <w:vAlign w:val="center"/>
          </w:tcPr>
          <w:p w14:paraId="1637F57C"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700</w:t>
            </w:r>
          </w:p>
        </w:tc>
      </w:tr>
      <w:tr w:rsidR="007F2657" w14:paraId="2EAC4F0F" w14:textId="77777777" w:rsidTr="008C5D82">
        <w:tc>
          <w:tcPr>
            <w:tcW w:w="996" w:type="pct"/>
            <w:shd w:val="clear" w:color="auto" w:fill="auto"/>
            <w:vAlign w:val="center"/>
          </w:tcPr>
          <w:p w14:paraId="29686F8C"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Pig</w:t>
            </w:r>
          </w:p>
        </w:tc>
        <w:tc>
          <w:tcPr>
            <w:tcW w:w="1080" w:type="pct"/>
            <w:shd w:val="clear" w:color="auto" w:fill="auto"/>
            <w:vAlign w:val="center"/>
          </w:tcPr>
          <w:p w14:paraId="268C23A7" w14:textId="77777777" w:rsidR="007F2657" w:rsidRPr="00F356CA"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0</w:t>
            </w:r>
          </w:p>
        </w:tc>
        <w:tc>
          <w:tcPr>
            <w:tcW w:w="1080" w:type="pct"/>
            <w:shd w:val="clear" w:color="auto" w:fill="auto"/>
            <w:vAlign w:val="center"/>
          </w:tcPr>
          <w:p w14:paraId="694096AE"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10</w:t>
            </w:r>
          </w:p>
        </w:tc>
        <w:tc>
          <w:tcPr>
            <w:tcW w:w="924" w:type="pct"/>
            <w:shd w:val="clear" w:color="auto" w:fill="auto"/>
            <w:vAlign w:val="center"/>
          </w:tcPr>
          <w:p w14:paraId="6DE18952"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0</w:t>
            </w:r>
          </w:p>
        </w:tc>
        <w:tc>
          <w:tcPr>
            <w:tcW w:w="921" w:type="pct"/>
            <w:shd w:val="clear" w:color="auto" w:fill="auto"/>
            <w:vAlign w:val="center"/>
          </w:tcPr>
          <w:p w14:paraId="005DEF27"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3</w:t>
            </w:r>
          </w:p>
        </w:tc>
      </w:tr>
      <w:tr w:rsidR="007F2657" w14:paraId="670F9CF3" w14:textId="77777777" w:rsidTr="008C5D82">
        <w:tc>
          <w:tcPr>
            <w:tcW w:w="996" w:type="pct"/>
            <w:shd w:val="clear" w:color="auto" w:fill="auto"/>
            <w:vAlign w:val="center"/>
          </w:tcPr>
          <w:p w14:paraId="2361CC84" w14:textId="77777777" w:rsidR="007F2657" w:rsidRPr="00595262" w:rsidRDefault="007F2657" w:rsidP="008C5D82">
            <w:pPr>
              <w:pStyle w:val="BodyText"/>
              <w:ind w:firstLine="0"/>
              <w:jc w:val="center"/>
              <w:rPr>
                <w:rFonts w:ascii="Calibri" w:hAnsi="Calibri" w:cs="Calibri"/>
                <w:sz w:val="18"/>
                <w:szCs w:val="18"/>
              </w:rPr>
            </w:pPr>
            <w:r>
              <w:rPr>
                <w:rFonts w:ascii="Calibri" w:hAnsi="Calibri" w:cs="Calibri"/>
                <w:sz w:val="18"/>
                <w:szCs w:val="18"/>
              </w:rPr>
              <w:t>Wrapper</w:t>
            </w:r>
          </w:p>
        </w:tc>
        <w:tc>
          <w:tcPr>
            <w:tcW w:w="1080" w:type="pct"/>
            <w:shd w:val="clear" w:color="auto" w:fill="auto"/>
            <w:vAlign w:val="center"/>
          </w:tcPr>
          <w:p w14:paraId="79EFB28D" w14:textId="77777777" w:rsidR="007F2657" w:rsidRPr="00F356CA"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0</w:t>
            </w:r>
          </w:p>
        </w:tc>
        <w:tc>
          <w:tcPr>
            <w:tcW w:w="1080" w:type="pct"/>
            <w:shd w:val="clear" w:color="auto" w:fill="auto"/>
            <w:vAlign w:val="center"/>
          </w:tcPr>
          <w:p w14:paraId="7BA1B9D0"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40</w:t>
            </w:r>
          </w:p>
        </w:tc>
        <w:tc>
          <w:tcPr>
            <w:tcW w:w="924" w:type="pct"/>
            <w:shd w:val="clear" w:color="auto" w:fill="auto"/>
            <w:vAlign w:val="center"/>
          </w:tcPr>
          <w:p w14:paraId="066264AA"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0</w:t>
            </w:r>
          </w:p>
        </w:tc>
        <w:tc>
          <w:tcPr>
            <w:tcW w:w="921" w:type="pct"/>
            <w:shd w:val="clear" w:color="auto" w:fill="auto"/>
            <w:vAlign w:val="center"/>
          </w:tcPr>
          <w:p w14:paraId="07BC8A3B"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0</w:t>
            </w:r>
          </w:p>
        </w:tc>
      </w:tr>
      <w:tr w:rsidR="007F2657" w14:paraId="11A15A2E" w14:textId="77777777" w:rsidTr="008C5D82">
        <w:tc>
          <w:tcPr>
            <w:tcW w:w="996" w:type="pct"/>
            <w:shd w:val="clear" w:color="auto" w:fill="auto"/>
            <w:vAlign w:val="center"/>
          </w:tcPr>
          <w:p w14:paraId="5D04F3DD"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Total lines</w:t>
            </w:r>
          </w:p>
        </w:tc>
        <w:tc>
          <w:tcPr>
            <w:tcW w:w="1080" w:type="pct"/>
            <w:shd w:val="clear" w:color="auto" w:fill="auto"/>
            <w:vAlign w:val="center"/>
          </w:tcPr>
          <w:p w14:paraId="220C3A1B" w14:textId="77777777" w:rsidR="007F2657" w:rsidRPr="00F356CA"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780</w:t>
            </w:r>
          </w:p>
        </w:tc>
        <w:tc>
          <w:tcPr>
            <w:tcW w:w="1080" w:type="pct"/>
            <w:shd w:val="clear" w:color="auto" w:fill="auto"/>
            <w:vAlign w:val="center"/>
          </w:tcPr>
          <w:p w14:paraId="4A1DE8F6"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395</w:t>
            </w:r>
          </w:p>
        </w:tc>
        <w:tc>
          <w:tcPr>
            <w:tcW w:w="924" w:type="pct"/>
            <w:shd w:val="clear" w:color="auto" w:fill="auto"/>
            <w:vAlign w:val="center"/>
          </w:tcPr>
          <w:p w14:paraId="787F0652"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730</w:t>
            </w:r>
          </w:p>
        </w:tc>
        <w:tc>
          <w:tcPr>
            <w:tcW w:w="921" w:type="pct"/>
            <w:shd w:val="clear" w:color="auto" w:fill="auto"/>
            <w:vAlign w:val="center"/>
          </w:tcPr>
          <w:p w14:paraId="3C2279A4"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703</w:t>
            </w:r>
          </w:p>
        </w:tc>
      </w:tr>
    </w:tbl>
    <w:p w14:paraId="760D42C4" w14:textId="155C0264" w:rsidR="007F2657" w:rsidRDefault="007F2657" w:rsidP="007F2657">
      <w:pPr>
        <w:pStyle w:val="tablehead"/>
        <w:spacing w:before="80" w:after="80"/>
      </w:pPr>
      <w:r>
        <w:t>K-means im</w:t>
      </w:r>
      <w:r w:rsidR="00BD2241">
        <w:t>p</w:t>
      </w:r>
      <w:r>
        <w:t>lemented on Pig and oth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1"/>
        <w:gridCol w:w="1398"/>
        <w:gridCol w:w="1196"/>
        <w:gridCol w:w="1191"/>
      </w:tblGrid>
      <w:tr w:rsidR="007F2657" w14:paraId="5BE0C8ED" w14:textId="77777777" w:rsidTr="008C5D82">
        <w:tc>
          <w:tcPr>
            <w:tcW w:w="1271" w:type="pct"/>
            <w:shd w:val="clear" w:color="auto" w:fill="auto"/>
            <w:vAlign w:val="center"/>
          </w:tcPr>
          <w:p w14:paraId="75C751E9" w14:textId="77777777" w:rsidR="007F2657" w:rsidRPr="00595262" w:rsidRDefault="007F2657" w:rsidP="008C5D82">
            <w:pPr>
              <w:pStyle w:val="BodyText"/>
              <w:ind w:firstLine="0"/>
              <w:jc w:val="center"/>
              <w:rPr>
                <w:rFonts w:ascii="Calibri" w:hAnsi="Calibri" w:cs="Calibri"/>
                <w:sz w:val="18"/>
                <w:szCs w:val="18"/>
              </w:rPr>
            </w:pPr>
          </w:p>
        </w:tc>
        <w:tc>
          <w:tcPr>
            <w:tcW w:w="1377" w:type="pct"/>
            <w:shd w:val="clear" w:color="auto" w:fill="auto"/>
            <w:vAlign w:val="center"/>
          </w:tcPr>
          <w:p w14:paraId="7A9E4975" w14:textId="77777777" w:rsidR="007F2657" w:rsidRPr="00B131A9"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 xml:space="preserve">Pig </w:t>
            </w:r>
          </w:p>
          <w:p w14:paraId="25750A69" w14:textId="77777777" w:rsidR="007F2657" w:rsidRPr="00595262" w:rsidRDefault="007F2657" w:rsidP="008C5D82">
            <w:pPr>
              <w:pStyle w:val="BodyText"/>
              <w:ind w:firstLine="0"/>
              <w:jc w:val="center"/>
              <w:rPr>
                <w:rFonts w:ascii="Calibri" w:hAnsi="Calibri" w:cs="Calibri"/>
                <w:sz w:val="18"/>
                <w:szCs w:val="18"/>
              </w:rPr>
            </w:pPr>
            <w:r>
              <w:rPr>
                <w:rFonts w:ascii="Calibri" w:hAnsi="Calibri" w:cs="Calibri"/>
                <w:sz w:val="18"/>
                <w:szCs w:val="18"/>
              </w:rPr>
              <w:t>PageRank</w:t>
            </w:r>
            <w:r w:rsidRPr="00595262">
              <w:rPr>
                <w:rFonts w:ascii="Calibri" w:hAnsi="Calibri" w:cs="Calibri"/>
                <w:sz w:val="18"/>
                <w:szCs w:val="18"/>
              </w:rPr>
              <w:t xml:space="preserve"> on Hadoop</w:t>
            </w:r>
          </w:p>
        </w:tc>
        <w:tc>
          <w:tcPr>
            <w:tcW w:w="1178" w:type="pct"/>
            <w:shd w:val="clear" w:color="auto" w:fill="auto"/>
            <w:vAlign w:val="center"/>
          </w:tcPr>
          <w:p w14:paraId="161D3032" w14:textId="77777777" w:rsidR="007F2657" w:rsidRPr="00B131A9"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 xml:space="preserve">Harp </w:t>
            </w:r>
          </w:p>
          <w:p w14:paraId="78CE9DAA" w14:textId="77777777" w:rsidR="007F2657" w:rsidRPr="00595262" w:rsidRDefault="007F2657" w:rsidP="008C5D82">
            <w:pPr>
              <w:pStyle w:val="BodyText"/>
              <w:ind w:firstLine="0"/>
              <w:jc w:val="center"/>
              <w:rPr>
                <w:rFonts w:ascii="Calibri" w:hAnsi="Calibri" w:cs="Calibri"/>
                <w:sz w:val="18"/>
                <w:szCs w:val="18"/>
              </w:rPr>
            </w:pPr>
            <w:r>
              <w:rPr>
                <w:rFonts w:ascii="Calibri" w:hAnsi="Calibri" w:cs="Calibri"/>
                <w:sz w:val="18"/>
                <w:szCs w:val="18"/>
              </w:rPr>
              <w:t>PageRank</w:t>
            </w:r>
          </w:p>
        </w:tc>
        <w:tc>
          <w:tcPr>
            <w:tcW w:w="1173" w:type="pct"/>
            <w:shd w:val="clear" w:color="auto" w:fill="auto"/>
            <w:vAlign w:val="center"/>
          </w:tcPr>
          <w:p w14:paraId="2983891B" w14:textId="77777777" w:rsidR="007F2657" w:rsidRPr="00B131A9" w:rsidRDefault="007F2657" w:rsidP="008C5D82">
            <w:pPr>
              <w:pStyle w:val="BodyText"/>
              <w:ind w:firstLine="0"/>
              <w:jc w:val="center"/>
              <w:rPr>
                <w:rFonts w:ascii="Calibri" w:hAnsi="Calibri" w:cs="Calibri"/>
                <w:sz w:val="18"/>
                <w:szCs w:val="18"/>
              </w:rPr>
            </w:pPr>
            <w:r w:rsidRPr="00F356CA">
              <w:rPr>
                <w:rFonts w:ascii="Calibri" w:hAnsi="Calibri" w:cs="Calibri"/>
                <w:sz w:val="18"/>
                <w:szCs w:val="18"/>
              </w:rPr>
              <w:t xml:space="preserve">Pig </w:t>
            </w:r>
          </w:p>
          <w:p w14:paraId="362F9E83" w14:textId="77777777" w:rsidR="007F2657" w:rsidRPr="00595262" w:rsidRDefault="007F2657" w:rsidP="008C5D82">
            <w:pPr>
              <w:pStyle w:val="BodyText"/>
              <w:ind w:firstLine="0"/>
              <w:jc w:val="center"/>
              <w:rPr>
                <w:rFonts w:ascii="Calibri" w:hAnsi="Calibri" w:cs="Calibri"/>
                <w:sz w:val="18"/>
                <w:szCs w:val="18"/>
              </w:rPr>
            </w:pPr>
            <w:r>
              <w:rPr>
                <w:rFonts w:ascii="Calibri" w:hAnsi="Calibri" w:cs="Calibri"/>
                <w:sz w:val="18"/>
                <w:szCs w:val="18"/>
              </w:rPr>
              <w:t>PageRank</w:t>
            </w:r>
            <w:r w:rsidRPr="00595262">
              <w:rPr>
                <w:rFonts w:ascii="Calibri" w:hAnsi="Calibri" w:cs="Calibri"/>
                <w:sz w:val="18"/>
                <w:szCs w:val="18"/>
              </w:rPr>
              <w:t xml:space="preserve"> on Harp</w:t>
            </w:r>
          </w:p>
        </w:tc>
      </w:tr>
      <w:tr w:rsidR="007F2657" w14:paraId="3E40D94E" w14:textId="77777777" w:rsidTr="008C5D82">
        <w:tc>
          <w:tcPr>
            <w:tcW w:w="1271" w:type="pct"/>
            <w:shd w:val="clear" w:color="auto" w:fill="auto"/>
            <w:vAlign w:val="center"/>
          </w:tcPr>
          <w:p w14:paraId="598914EC"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Java</w:t>
            </w:r>
          </w:p>
        </w:tc>
        <w:tc>
          <w:tcPr>
            <w:tcW w:w="1377" w:type="pct"/>
            <w:shd w:val="clear" w:color="auto" w:fill="auto"/>
            <w:vAlign w:val="center"/>
          </w:tcPr>
          <w:p w14:paraId="7AF47FFE" w14:textId="77777777" w:rsidR="007F2657" w:rsidRPr="006F524A" w:rsidRDefault="007F2657" w:rsidP="008C5D82">
            <w:pPr>
              <w:pStyle w:val="BodyText"/>
              <w:ind w:firstLine="0"/>
              <w:jc w:val="center"/>
              <w:rPr>
                <w:rFonts w:ascii="Calibri" w:hAnsi="Calibri" w:cs="Calibri"/>
                <w:sz w:val="18"/>
                <w:szCs w:val="18"/>
              </w:rPr>
            </w:pPr>
            <w:r>
              <w:rPr>
                <w:rFonts w:ascii="Calibri" w:hAnsi="Calibri" w:cs="Calibri"/>
                <w:sz w:val="18"/>
                <w:szCs w:val="18"/>
              </w:rPr>
              <w:t>50</w:t>
            </w:r>
          </w:p>
        </w:tc>
        <w:tc>
          <w:tcPr>
            <w:tcW w:w="1178" w:type="pct"/>
            <w:shd w:val="clear" w:color="auto" w:fill="auto"/>
            <w:vAlign w:val="center"/>
          </w:tcPr>
          <w:p w14:paraId="10DF2072" w14:textId="77777777" w:rsidR="007F2657" w:rsidRPr="006F524A" w:rsidRDefault="007F2657" w:rsidP="008C5D82">
            <w:pPr>
              <w:pStyle w:val="BodyText"/>
              <w:ind w:firstLine="0"/>
              <w:jc w:val="center"/>
              <w:rPr>
                <w:rFonts w:ascii="Calibri" w:hAnsi="Calibri" w:cs="Calibri"/>
                <w:sz w:val="18"/>
                <w:szCs w:val="18"/>
              </w:rPr>
            </w:pPr>
            <w:r>
              <w:rPr>
                <w:rFonts w:ascii="Calibri" w:hAnsi="Calibri" w:cs="Calibri"/>
                <w:sz w:val="18"/>
                <w:szCs w:val="18"/>
              </w:rPr>
              <w:t>536</w:t>
            </w:r>
          </w:p>
        </w:tc>
        <w:tc>
          <w:tcPr>
            <w:tcW w:w="1173" w:type="pct"/>
            <w:shd w:val="clear" w:color="auto" w:fill="auto"/>
            <w:vAlign w:val="center"/>
          </w:tcPr>
          <w:p w14:paraId="5AEC81EA" w14:textId="77777777" w:rsidR="007F2657" w:rsidRPr="006F524A" w:rsidRDefault="007F2657" w:rsidP="008C5D82">
            <w:pPr>
              <w:pStyle w:val="BodyText"/>
              <w:ind w:firstLine="0"/>
              <w:jc w:val="center"/>
              <w:rPr>
                <w:rFonts w:ascii="Calibri" w:hAnsi="Calibri" w:cs="Calibri"/>
                <w:sz w:val="18"/>
                <w:szCs w:val="18"/>
              </w:rPr>
            </w:pPr>
            <w:r>
              <w:rPr>
                <w:rFonts w:ascii="Calibri" w:hAnsi="Calibri" w:cs="Calibri"/>
                <w:sz w:val="18"/>
                <w:szCs w:val="18"/>
              </w:rPr>
              <w:t>497</w:t>
            </w:r>
          </w:p>
        </w:tc>
      </w:tr>
      <w:tr w:rsidR="007F2657" w14:paraId="65A93A19" w14:textId="77777777" w:rsidTr="008C5D82">
        <w:tc>
          <w:tcPr>
            <w:tcW w:w="1271" w:type="pct"/>
            <w:shd w:val="clear" w:color="auto" w:fill="auto"/>
            <w:vAlign w:val="center"/>
          </w:tcPr>
          <w:p w14:paraId="58DD635F"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Pig</w:t>
            </w:r>
          </w:p>
        </w:tc>
        <w:tc>
          <w:tcPr>
            <w:tcW w:w="1377" w:type="pct"/>
            <w:shd w:val="clear" w:color="auto" w:fill="auto"/>
            <w:vAlign w:val="center"/>
          </w:tcPr>
          <w:p w14:paraId="403A0BC7" w14:textId="77777777" w:rsidR="007F2657" w:rsidRPr="006F524A" w:rsidRDefault="007F2657" w:rsidP="008C5D82">
            <w:pPr>
              <w:pStyle w:val="BodyText"/>
              <w:ind w:firstLine="0"/>
              <w:jc w:val="center"/>
              <w:rPr>
                <w:rFonts w:ascii="Calibri" w:hAnsi="Calibri" w:cs="Calibri"/>
                <w:sz w:val="18"/>
                <w:szCs w:val="18"/>
              </w:rPr>
            </w:pPr>
            <w:r>
              <w:rPr>
                <w:rFonts w:ascii="Calibri" w:hAnsi="Calibri" w:cs="Calibri"/>
                <w:sz w:val="18"/>
                <w:szCs w:val="18"/>
              </w:rPr>
              <w:t>5</w:t>
            </w:r>
          </w:p>
        </w:tc>
        <w:tc>
          <w:tcPr>
            <w:tcW w:w="1178" w:type="pct"/>
            <w:shd w:val="clear" w:color="auto" w:fill="auto"/>
            <w:vAlign w:val="center"/>
          </w:tcPr>
          <w:p w14:paraId="0DE2AA16"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0</w:t>
            </w:r>
          </w:p>
        </w:tc>
        <w:tc>
          <w:tcPr>
            <w:tcW w:w="1173" w:type="pct"/>
            <w:shd w:val="clear" w:color="auto" w:fill="auto"/>
            <w:vAlign w:val="center"/>
          </w:tcPr>
          <w:p w14:paraId="4BA3CAD5"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3</w:t>
            </w:r>
          </w:p>
        </w:tc>
      </w:tr>
      <w:tr w:rsidR="007F2657" w14:paraId="587C4045" w14:textId="77777777" w:rsidTr="008C5D82">
        <w:tc>
          <w:tcPr>
            <w:tcW w:w="1271" w:type="pct"/>
            <w:shd w:val="clear" w:color="auto" w:fill="auto"/>
            <w:vAlign w:val="center"/>
          </w:tcPr>
          <w:p w14:paraId="2826C06D" w14:textId="77777777" w:rsidR="007F2657" w:rsidRPr="00595262" w:rsidRDefault="007F2657" w:rsidP="008C5D82">
            <w:pPr>
              <w:pStyle w:val="BodyText"/>
              <w:ind w:firstLine="0"/>
              <w:jc w:val="center"/>
              <w:rPr>
                <w:rFonts w:ascii="Calibri" w:hAnsi="Calibri" w:cs="Calibri"/>
                <w:sz w:val="18"/>
                <w:szCs w:val="18"/>
              </w:rPr>
            </w:pPr>
            <w:r>
              <w:rPr>
                <w:rFonts w:ascii="Calibri" w:hAnsi="Calibri" w:cs="Calibri"/>
                <w:sz w:val="18"/>
                <w:szCs w:val="18"/>
              </w:rPr>
              <w:t>Wrapper</w:t>
            </w:r>
          </w:p>
        </w:tc>
        <w:tc>
          <w:tcPr>
            <w:tcW w:w="1377" w:type="pct"/>
            <w:shd w:val="clear" w:color="auto" w:fill="auto"/>
            <w:vAlign w:val="center"/>
          </w:tcPr>
          <w:p w14:paraId="71B0EC49" w14:textId="77777777" w:rsidR="007F2657" w:rsidRPr="006F524A" w:rsidRDefault="007F2657" w:rsidP="008C5D82">
            <w:pPr>
              <w:pStyle w:val="BodyText"/>
              <w:ind w:firstLine="0"/>
              <w:jc w:val="center"/>
              <w:rPr>
                <w:rFonts w:ascii="Calibri" w:hAnsi="Calibri" w:cs="Calibri"/>
                <w:sz w:val="18"/>
                <w:szCs w:val="18"/>
              </w:rPr>
            </w:pPr>
            <w:r>
              <w:rPr>
                <w:rFonts w:ascii="Calibri" w:hAnsi="Calibri" w:cs="Calibri"/>
                <w:sz w:val="18"/>
                <w:szCs w:val="18"/>
              </w:rPr>
              <w:t>70</w:t>
            </w:r>
          </w:p>
        </w:tc>
        <w:tc>
          <w:tcPr>
            <w:tcW w:w="1178" w:type="pct"/>
            <w:shd w:val="clear" w:color="auto" w:fill="auto"/>
            <w:vAlign w:val="center"/>
          </w:tcPr>
          <w:p w14:paraId="2B65B2CB"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0</w:t>
            </w:r>
          </w:p>
        </w:tc>
        <w:tc>
          <w:tcPr>
            <w:tcW w:w="1173" w:type="pct"/>
            <w:shd w:val="clear" w:color="auto" w:fill="auto"/>
            <w:vAlign w:val="center"/>
          </w:tcPr>
          <w:p w14:paraId="7788DC67" w14:textId="77777777" w:rsidR="007F2657" w:rsidRPr="006F524A" w:rsidRDefault="007F2657" w:rsidP="008C5D82">
            <w:pPr>
              <w:pStyle w:val="BodyText"/>
              <w:ind w:firstLine="0"/>
              <w:jc w:val="center"/>
              <w:rPr>
                <w:rFonts w:ascii="Calibri" w:hAnsi="Calibri" w:cs="Calibri"/>
                <w:sz w:val="18"/>
                <w:szCs w:val="18"/>
              </w:rPr>
            </w:pPr>
            <w:r w:rsidRPr="006F524A">
              <w:rPr>
                <w:rFonts w:ascii="Calibri" w:hAnsi="Calibri" w:cs="Calibri"/>
                <w:sz w:val="18"/>
                <w:szCs w:val="18"/>
              </w:rPr>
              <w:t>0</w:t>
            </w:r>
          </w:p>
        </w:tc>
      </w:tr>
      <w:tr w:rsidR="007F2657" w14:paraId="144BD518" w14:textId="77777777" w:rsidTr="008C5D82">
        <w:tc>
          <w:tcPr>
            <w:tcW w:w="1271" w:type="pct"/>
            <w:shd w:val="clear" w:color="auto" w:fill="auto"/>
            <w:vAlign w:val="center"/>
          </w:tcPr>
          <w:p w14:paraId="31BA83CA" w14:textId="77777777" w:rsidR="007F2657" w:rsidRPr="00595262" w:rsidRDefault="007F2657" w:rsidP="008C5D82">
            <w:pPr>
              <w:pStyle w:val="BodyText"/>
              <w:ind w:firstLine="0"/>
              <w:jc w:val="center"/>
              <w:rPr>
                <w:rFonts w:ascii="Calibri" w:hAnsi="Calibri" w:cs="Calibri"/>
                <w:sz w:val="18"/>
                <w:szCs w:val="18"/>
              </w:rPr>
            </w:pPr>
            <w:r w:rsidRPr="00595262">
              <w:rPr>
                <w:rFonts w:ascii="Calibri" w:hAnsi="Calibri" w:cs="Calibri"/>
                <w:sz w:val="18"/>
                <w:szCs w:val="18"/>
              </w:rPr>
              <w:t>Total lines</w:t>
            </w:r>
          </w:p>
        </w:tc>
        <w:tc>
          <w:tcPr>
            <w:tcW w:w="1377" w:type="pct"/>
            <w:shd w:val="clear" w:color="auto" w:fill="auto"/>
            <w:vAlign w:val="center"/>
          </w:tcPr>
          <w:p w14:paraId="5B5EA55D" w14:textId="77777777" w:rsidR="007F2657" w:rsidRPr="006F524A" w:rsidRDefault="007F2657" w:rsidP="008C5D82">
            <w:pPr>
              <w:pStyle w:val="BodyText"/>
              <w:ind w:firstLine="0"/>
              <w:jc w:val="center"/>
              <w:rPr>
                <w:rFonts w:ascii="Calibri" w:hAnsi="Calibri" w:cs="Calibri"/>
                <w:sz w:val="18"/>
                <w:szCs w:val="18"/>
              </w:rPr>
            </w:pPr>
            <w:r>
              <w:rPr>
                <w:rFonts w:ascii="Calibri" w:hAnsi="Calibri" w:cs="Calibri"/>
                <w:sz w:val="18"/>
                <w:szCs w:val="18"/>
              </w:rPr>
              <w:t>125</w:t>
            </w:r>
          </w:p>
        </w:tc>
        <w:tc>
          <w:tcPr>
            <w:tcW w:w="1178" w:type="pct"/>
            <w:shd w:val="clear" w:color="auto" w:fill="auto"/>
            <w:vAlign w:val="center"/>
          </w:tcPr>
          <w:p w14:paraId="58FAB77A" w14:textId="77777777" w:rsidR="007F2657" w:rsidRPr="006F524A" w:rsidRDefault="007F2657" w:rsidP="008C5D82">
            <w:pPr>
              <w:pStyle w:val="BodyText"/>
              <w:ind w:firstLine="0"/>
              <w:jc w:val="center"/>
              <w:rPr>
                <w:rFonts w:ascii="Calibri" w:hAnsi="Calibri" w:cs="Calibri"/>
                <w:sz w:val="18"/>
                <w:szCs w:val="18"/>
              </w:rPr>
            </w:pPr>
            <w:r>
              <w:rPr>
                <w:rFonts w:ascii="Calibri" w:hAnsi="Calibri" w:cs="Calibri"/>
                <w:sz w:val="18"/>
                <w:szCs w:val="18"/>
              </w:rPr>
              <w:t>536</w:t>
            </w:r>
          </w:p>
        </w:tc>
        <w:tc>
          <w:tcPr>
            <w:tcW w:w="1173" w:type="pct"/>
            <w:shd w:val="clear" w:color="auto" w:fill="auto"/>
            <w:vAlign w:val="center"/>
          </w:tcPr>
          <w:p w14:paraId="255DA33B" w14:textId="77777777" w:rsidR="007F2657" w:rsidRPr="006F524A" w:rsidRDefault="007F2657" w:rsidP="008C5D82">
            <w:pPr>
              <w:pStyle w:val="BodyText"/>
              <w:ind w:firstLine="0"/>
              <w:jc w:val="center"/>
              <w:rPr>
                <w:rFonts w:ascii="Calibri" w:hAnsi="Calibri" w:cs="Calibri"/>
                <w:sz w:val="18"/>
                <w:szCs w:val="18"/>
              </w:rPr>
            </w:pPr>
            <w:r>
              <w:rPr>
                <w:rFonts w:ascii="Calibri" w:hAnsi="Calibri" w:cs="Calibri"/>
                <w:sz w:val="18"/>
                <w:szCs w:val="18"/>
              </w:rPr>
              <w:t>500</w:t>
            </w:r>
          </w:p>
        </w:tc>
      </w:tr>
    </w:tbl>
    <w:p w14:paraId="3C3AB836" w14:textId="05D4854E" w:rsidR="007F2657" w:rsidRPr="002D0829" w:rsidRDefault="007F2657" w:rsidP="007F2657">
      <w:pPr>
        <w:pStyle w:val="tablehead"/>
        <w:spacing w:before="80" w:after="80"/>
      </w:pPr>
      <w:r>
        <w:t xml:space="preserve">PageRank </w:t>
      </w:r>
      <w:r w:rsidR="00BD2241">
        <w:t>i</w:t>
      </w:r>
      <w:r>
        <w:t>mplemented on Pig and Harp</w:t>
      </w:r>
    </w:p>
    <w:tbl>
      <w:tblPr>
        <w:tblpPr w:bottomFromText="72" w:horzAnchor="margin" w:tblpYSpec="top"/>
        <w:tblOverlap w:val="never"/>
        <w:tblW w:w="10090" w:type="dxa"/>
        <w:tblCellMar>
          <w:left w:w="0" w:type="dxa"/>
          <w:right w:w="0" w:type="dxa"/>
        </w:tblCellMar>
        <w:tblLook w:val="04A0" w:firstRow="1" w:lastRow="0" w:firstColumn="1" w:lastColumn="0" w:noHBand="0" w:noVBand="1"/>
      </w:tblPr>
      <w:tblGrid>
        <w:gridCol w:w="3364"/>
        <w:gridCol w:w="3362"/>
        <w:gridCol w:w="3364"/>
      </w:tblGrid>
      <w:tr w:rsidR="006F5C1A" w14:paraId="25867DD6" w14:textId="77777777" w:rsidTr="006F5C1A">
        <w:tc>
          <w:tcPr>
            <w:tcW w:w="3364" w:type="dxa"/>
            <w:shd w:val="clear" w:color="auto" w:fill="auto"/>
            <w:vAlign w:val="center"/>
          </w:tcPr>
          <w:p w14:paraId="33B9B5D3" w14:textId="77777777" w:rsidR="006F5C1A" w:rsidRDefault="00B55689" w:rsidP="006F5C1A">
            <w:r>
              <w:rPr>
                <w:noProof/>
                <w:lang w:eastAsia="zh-TW"/>
              </w:rPr>
              <w:drawing>
                <wp:inline distT="0" distB="0" distL="0" distR="0" wp14:anchorId="65D3D7AD" wp14:editId="0B05F360">
                  <wp:extent cx="2105414" cy="13533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m50000-bw.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05414" cy="1353312"/>
                          </a:xfrm>
                          <a:prstGeom prst="rect">
                            <a:avLst/>
                          </a:prstGeom>
                        </pic:spPr>
                      </pic:pic>
                    </a:graphicData>
                  </a:graphic>
                </wp:inline>
              </w:drawing>
            </w:r>
          </w:p>
        </w:tc>
        <w:tc>
          <w:tcPr>
            <w:tcW w:w="3362" w:type="dxa"/>
            <w:shd w:val="clear" w:color="auto" w:fill="auto"/>
            <w:vAlign w:val="center"/>
          </w:tcPr>
          <w:p w14:paraId="7681410E" w14:textId="77777777" w:rsidR="006F5C1A" w:rsidRDefault="00631CC3" w:rsidP="006F5C1A">
            <w:r>
              <w:rPr>
                <w:noProof/>
                <w:lang w:eastAsia="zh-TW"/>
              </w:rPr>
              <w:drawing>
                <wp:inline distT="0" distB="0" distL="0" distR="0" wp14:anchorId="7E565016" wp14:editId="504B4E42">
                  <wp:extent cx="2101752" cy="135331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0m5000-bw.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01752" cy="1353312"/>
                          </a:xfrm>
                          <a:prstGeom prst="rect">
                            <a:avLst/>
                          </a:prstGeom>
                        </pic:spPr>
                      </pic:pic>
                    </a:graphicData>
                  </a:graphic>
                </wp:inline>
              </w:drawing>
            </w:r>
          </w:p>
        </w:tc>
        <w:tc>
          <w:tcPr>
            <w:tcW w:w="3364" w:type="dxa"/>
            <w:shd w:val="clear" w:color="auto" w:fill="auto"/>
            <w:vAlign w:val="center"/>
          </w:tcPr>
          <w:p w14:paraId="57A9BB62" w14:textId="77777777" w:rsidR="006F5C1A" w:rsidRDefault="008D38AA" w:rsidP="006F5C1A">
            <w:r>
              <w:rPr>
                <w:noProof/>
                <w:lang w:eastAsia="zh-TW"/>
              </w:rPr>
              <w:drawing>
                <wp:inline distT="0" distB="0" distL="0" distR="0" wp14:anchorId="740613F6" wp14:editId="2838CA57">
                  <wp:extent cx="2101752" cy="135331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100m500-bw.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01752" cy="1353312"/>
                          </a:xfrm>
                          <a:prstGeom prst="rect">
                            <a:avLst/>
                          </a:prstGeom>
                        </pic:spPr>
                      </pic:pic>
                    </a:graphicData>
                  </a:graphic>
                </wp:inline>
              </w:drawing>
            </w:r>
          </w:p>
        </w:tc>
      </w:tr>
      <w:tr w:rsidR="006F5C1A" w14:paraId="196EAC86" w14:textId="77777777" w:rsidTr="006F5C1A">
        <w:tc>
          <w:tcPr>
            <w:tcW w:w="3364" w:type="dxa"/>
            <w:shd w:val="clear" w:color="auto" w:fill="auto"/>
            <w:vAlign w:val="center"/>
          </w:tcPr>
          <w:p w14:paraId="33964F6A" w14:textId="77777777" w:rsidR="006F5C1A" w:rsidRPr="004C1AE6" w:rsidRDefault="006F5C1A" w:rsidP="006F5C1A">
            <w:pPr>
              <w:rPr>
                <w:noProof/>
                <w:sz w:val="16"/>
                <w:szCs w:val="16"/>
              </w:rPr>
            </w:pPr>
            <w:r w:rsidRPr="004C1AE6">
              <w:rPr>
                <w:noProof/>
                <w:sz w:val="16"/>
                <w:szCs w:val="16"/>
              </w:rPr>
              <w:t>a. 1 mi</w:t>
            </w:r>
            <w:r w:rsidR="003236D6">
              <w:rPr>
                <w:noProof/>
                <w:sz w:val="16"/>
                <w:szCs w:val="16"/>
              </w:rPr>
              <w:t>l</w:t>
            </w:r>
            <w:r w:rsidRPr="004C1AE6">
              <w:rPr>
                <w:noProof/>
                <w:sz w:val="16"/>
                <w:szCs w:val="16"/>
              </w:rPr>
              <w:t>lion data points with 50000 centro</w:t>
            </w:r>
            <w:r>
              <w:rPr>
                <w:noProof/>
                <w:sz w:val="16"/>
                <w:szCs w:val="16"/>
              </w:rPr>
              <w:t>i</w:t>
            </w:r>
            <w:r w:rsidRPr="004C1AE6">
              <w:rPr>
                <w:noProof/>
                <w:sz w:val="16"/>
                <w:szCs w:val="16"/>
              </w:rPr>
              <w:t>ds</w:t>
            </w:r>
          </w:p>
        </w:tc>
        <w:tc>
          <w:tcPr>
            <w:tcW w:w="3362" w:type="dxa"/>
            <w:shd w:val="clear" w:color="auto" w:fill="auto"/>
            <w:vAlign w:val="center"/>
          </w:tcPr>
          <w:p w14:paraId="287152BA" w14:textId="77777777" w:rsidR="006F5C1A" w:rsidRPr="004C1AE6" w:rsidRDefault="006F5C1A" w:rsidP="006F5C1A">
            <w:pPr>
              <w:rPr>
                <w:noProof/>
                <w:sz w:val="16"/>
                <w:szCs w:val="16"/>
              </w:rPr>
            </w:pPr>
            <w:r w:rsidRPr="004C1AE6">
              <w:rPr>
                <w:noProof/>
                <w:sz w:val="16"/>
                <w:szCs w:val="16"/>
              </w:rPr>
              <w:t>b. 10 mil</w:t>
            </w:r>
            <w:r w:rsidR="003236D6">
              <w:rPr>
                <w:noProof/>
                <w:sz w:val="16"/>
                <w:szCs w:val="16"/>
              </w:rPr>
              <w:t>l</w:t>
            </w:r>
            <w:r w:rsidRPr="004C1AE6">
              <w:rPr>
                <w:noProof/>
                <w:sz w:val="16"/>
                <w:szCs w:val="16"/>
              </w:rPr>
              <w:t>ion data points with 5000 centro</w:t>
            </w:r>
            <w:r>
              <w:rPr>
                <w:noProof/>
                <w:sz w:val="16"/>
                <w:szCs w:val="16"/>
              </w:rPr>
              <w:t>i</w:t>
            </w:r>
            <w:r w:rsidRPr="004C1AE6">
              <w:rPr>
                <w:noProof/>
                <w:sz w:val="16"/>
                <w:szCs w:val="16"/>
              </w:rPr>
              <w:t>ds</w:t>
            </w:r>
          </w:p>
        </w:tc>
        <w:tc>
          <w:tcPr>
            <w:tcW w:w="3364" w:type="dxa"/>
            <w:shd w:val="clear" w:color="auto" w:fill="auto"/>
            <w:vAlign w:val="center"/>
          </w:tcPr>
          <w:p w14:paraId="1E7F6C69" w14:textId="77777777" w:rsidR="006F5C1A" w:rsidRPr="004C1AE6" w:rsidRDefault="006F5C1A" w:rsidP="006F5C1A">
            <w:pPr>
              <w:rPr>
                <w:noProof/>
                <w:sz w:val="16"/>
                <w:szCs w:val="16"/>
              </w:rPr>
            </w:pPr>
            <w:r w:rsidRPr="004C1AE6">
              <w:rPr>
                <w:noProof/>
                <w:sz w:val="16"/>
                <w:szCs w:val="16"/>
              </w:rPr>
              <w:t>c. 100 mi</w:t>
            </w:r>
            <w:r w:rsidR="003236D6">
              <w:rPr>
                <w:noProof/>
                <w:sz w:val="16"/>
                <w:szCs w:val="16"/>
              </w:rPr>
              <w:t>l</w:t>
            </w:r>
            <w:r w:rsidRPr="004C1AE6">
              <w:rPr>
                <w:noProof/>
                <w:sz w:val="16"/>
                <w:szCs w:val="16"/>
              </w:rPr>
              <w:t>lion data points with 500 centro</w:t>
            </w:r>
            <w:r>
              <w:rPr>
                <w:noProof/>
                <w:sz w:val="16"/>
                <w:szCs w:val="16"/>
              </w:rPr>
              <w:t>i</w:t>
            </w:r>
            <w:r w:rsidRPr="004C1AE6">
              <w:rPr>
                <w:noProof/>
                <w:sz w:val="16"/>
                <w:szCs w:val="16"/>
              </w:rPr>
              <w:t>ds</w:t>
            </w:r>
          </w:p>
        </w:tc>
      </w:tr>
      <w:tr w:rsidR="006F5C1A" w14:paraId="545BA667" w14:textId="77777777" w:rsidTr="006F5C1A">
        <w:tc>
          <w:tcPr>
            <w:tcW w:w="10090" w:type="dxa"/>
            <w:gridSpan w:val="3"/>
            <w:shd w:val="clear" w:color="auto" w:fill="auto"/>
            <w:vAlign w:val="center"/>
          </w:tcPr>
          <w:p w14:paraId="45DD42E2" w14:textId="77777777" w:rsidR="006F5C1A" w:rsidRDefault="006F5C1A" w:rsidP="006F5C1A">
            <w:pPr>
              <w:pStyle w:val="figurecaption"/>
              <w:spacing w:before="40" w:after="40"/>
            </w:pPr>
            <w:r>
              <w:t>Performance details of Harp K-means and Pig K-means on Harp</w:t>
            </w:r>
          </w:p>
        </w:tc>
      </w:tr>
    </w:tbl>
    <w:p w14:paraId="5B0B9023" w14:textId="77777777" w:rsidR="005A680D" w:rsidRPr="006F524A" w:rsidRDefault="005A680D" w:rsidP="005A680D">
      <w:pPr>
        <w:pStyle w:val="Heading2"/>
        <w:rPr>
          <w:i w:val="0"/>
          <w:iCs w:val="0"/>
          <w:noProof w:val="0"/>
          <w:spacing w:val="-1"/>
        </w:rPr>
      </w:pPr>
      <w:r w:rsidRPr="006F524A">
        <w:rPr>
          <w:i w:val="0"/>
          <w:iCs w:val="0"/>
          <w:noProof w:val="0"/>
          <w:spacing w:val="-1"/>
        </w:rPr>
        <w:t>Performance and Parall</w:t>
      </w:r>
      <w:r w:rsidR="009E7D29" w:rsidRPr="006F524A">
        <w:rPr>
          <w:i w:val="0"/>
          <w:iCs w:val="0"/>
          <w:noProof w:val="0"/>
          <w:spacing w:val="-1"/>
        </w:rPr>
        <w:t>e</w:t>
      </w:r>
      <w:r w:rsidRPr="006F524A">
        <w:rPr>
          <w:i w:val="0"/>
          <w:iCs w:val="0"/>
          <w:noProof w:val="0"/>
          <w:spacing w:val="-1"/>
        </w:rPr>
        <w:t>lism</w:t>
      </w:r>
    </w:p>
    <w:p w14:paraId="65A57CEF" w14:textId="77777777" w:rsidR="00BA1473" w:rsidRDefault="006F5C1A" w:rsidP="005A680D">
      <w:pPr>
        <w:pStyle w:val="BodyText"/>
      </w:pPr>
      <w:r>
        <w:t xml:space="preserve"> </w:t>
      </w:r>
      <w:r w:rsidR="001D03D3">
        <w:t>For K</w:t>
      </w:r>
      <w:r w:rsidR="00EB2264">
        <w:t>-</w:t>
      </w:r>
      <w:r w:rsidR="001D03D3">
        <w:t xml:space="preserve">means </w:t>
      </w:r>
      <w:r w:rsidR="004B4B6E">
        <w:t>comparison</w:t>
      </w:r>
      <w:r w:rsidR="00756AD7">
        <w:t xml:space="preserve">, </w:t>
      </w:r>
      <w:r w:rsidR="00853AA6">
        <w:t>seen</w:t>
      </w:r>
      <w:r w:rsidR="005A680D" w:rsidRPr="00994C82">
        <w:t xml:space="preserve"> in </w:t>
      </w:r>
      <w:r w:rsidR="005A680D">
        <w:t xml:space="preserve">Figure </w:t>
      </w:r>
      <w:r w:rsidR="00820327">
        <w:t>9</w:t>
      </w:r>
      <w:r w:rsidR="00210B97">
        <w:t xml:space="preserve">, most </w:t>
      </w:r>
      <w:r w:rsidR="001B37DD">
        <w:t>of the Pig tests</w:t>
      </w:r>
      <w:r w:rsidR="005A680D" w:rsidRPr="00994C82">
        <w:t xml:space="preserve"> </w:t>
      </w:r>
      <w:r w:rsidR="001A76E8">
        <w:t xml:space="preserve">on Hadoop </w:t>
      </w:r>
      <w:r w:rsidR="005A680D" w:rsidRPr="00994C82">
        <w:t xml:space="preserve">are slower than </w:t>
      </w:r>
      <w:r w:rsidR="00383FF8">
        <w:t xml:space="preserve">pure </w:t>
      </w:r>
      <w:r w:rsidR="005A680D" w:rsidRPr="00994C82">
        <w:t>Hadoo</w:t>
      </w:r>
      <w:r w:rsidR="00383FF8">
        <w:t>p</w:t>
      </w:r>
      <w:r w:rsidR="005C0B33">
        <w:t xml:space="preserve"> cases</w:t>
      </w:r>
      <w:r w:rsidR="00124908">
        <w:t xml:space="preserve"> and</w:t>
      </w:r>
      <w:r w:rsidR="00327737">
        <w:t xml:space="preserve"> </w:t>
      </w:r>
      <w:r w:rsidR="00124908">
        <w:t>Harp cases</w:t>
      </w:r>
      <w:r w:rsidR="009D012B">
        <w:t>. The</w:t>
      </w:r>
      <w:r w:rsidR="005A680D" w:rsidRPr="00994C82">
        <w:t xml:space="preserve"> performance difference is due to </w:t>
      </w:r>
      <w:r w:rsidR="001B5758">
        <w:t xml:space="preserve">the </w:t>
      </w:r>
      <w:r w:rsidR="005A680D" w:rsidRPr="00994C82">
        <w:t>implementation of using P</w:t>
      </w:r>
      <w:r w:rsidR="005A680D">
        <w:t>ig</w:t>
      </w:r>
      <w:r w:rsidR="001B5758">
        <w:t>,</w:t>
      </w:r>
      <w:r w:rsidR="005A680D" w:rsidRPr="00994C82">
        <w:t xml:space="preserve"> which generates larger intermediate data when emitting t</w:t>
      </w:r>
      <w:r w:rsidR="00B44DB0">
        <w:t>he partial centroids result as D</w:t>
      </w:r>
      <w:r w:rsidR="005A680D" w:rsidRPr="00994C82">
        <w:t xml:space="preserve">atabag instead of key-value pairs; the shuffling stage before reduce computation </w:t>
      </w:r>
      <w:r w:rsidR="001B5758">
        <w:t xml:space="preserve">also </w:t>
      </w:r>
      <w:r w:rsidR="005A680D" w:rsidRPr="00994C82">
        <w:t>takes longer.  In addition, for the 1 million data points with 50</w:t>
      </w:r>
      <w:r w:rsidR="001B5758">
        <w:t>K</w:t>
      </w:r>
      <w:r w:rsidR="005A680D" w:rsidRPr="00994C82">
        <w:t xml:space="preserve"> centroids, </w:t>
      </w:r>
      <w:r w:rsidR="00B423E4">
        <w:t>Hadoop and Pig</w:t>
      </w:r>
      <w:r w:rsidR="00D21132">
        <w:t xml:space="preserve"> Hadoop </w:t>
      </w:r>
      <w:r w:rsidR="00F236D9">
        <w:t xml:space="preserve">have </w:t>
      </w:r>
      <w:r w:rsidR="00701725">
        <w:t xml:space="preserve">a </w:t>
      </w:r>
      <w:r w:rsidR="00B27D19">
        <w:t xml:space="preserve">huge </w:t>
      </w:r>
      <w:r w:rsidR="00B27D19" w:rsidRPr="00994C82">
        <w:t>performance</w:t>
      </w:r>
      <w:r w:rsidR="00474264">
        <w:t xml:space="preserve"> loss</w:t>
      </w:r>
      <w:r w:rsidR="00CC416D">
        <w:t>,</w:t>
      </w:r>
      <w:r w:rsidR="005A680D" w:rsidRPr="00994C82">
        <w:t xml:space="preserve"> </w:t>
      </w:r>
      <w:r w:rsidR="002D7F61">
        <w:t>as</w:t>
      </w:r>
      <w:r w:rsidR="00CE655F">
        <w:t xml:space="preserve"> </w:t>
      </w:r>
      <w:r w:rsidR="009E7D29">
        <w:t>they have</w:t>
      </w:r>
      <w:r w:rsidR="00CC416D">
        <w:t xml:space="preserve"> to reload the centroids for each iteration, and </w:t>
      </w:r>
      <w:r w:rsidR="006D3674">
        <w:t xml:space="preserve">the </w:t>
      </w:r>
      <w:r w:rsidR="000464B2">
        <w:t xml:space="preserve">computing </w:t>
      </w:r>
      <w:r w:rsidR="006C3C1B">
        <w:t>centroids array</w:t>
      </w:r>
      <w:r w:rsidR="006D3674">
        <w:t xml:space="preserve"> grows beyond </w:t>
      </w:r>
      <w:r w:rsidR="006D3674" w:rsidRPr="00994C82">
        <w:t>L2 &amp; L3 cache</w:t>
      </w:r>
      <w:r w:rsidR="004113EC">
        <w:t xml:space="preserve"> and influence</w:t>
      </w:r>
      <w:r w:rsidR="001B5758">
        <w:t>s</w:t>
      </w:r>
      <w:r w:rsidR="004113EC">
        <w:t xml:space="preserve"> the mapper computation time</w:t>
      </w:r>
      <w:r w:rsidR="005A680D" w:rsidRPr="00994C82">
        <w:t>.</w:t>
      </w:r>
      <w:r w:rsidR="001F3FC1">
        <w:t xml:space="preserve"> </w:t>
      </w:r>
      <w:r w:rsidR="00536F19">
        <w:t xml:space="preserve">In sum, </w:t>
      </w:r>
      <w:r w:rsidR="00714BC7">
        <w:t>Harp performs the best</w:t>
      </w:r>
      <w:r w:rsidR="006C213C">
        <w:t xml:space="preserve"> as it</w:t>
      </w:r>
      <w:r w:rsidR="001B5758">
        <w:t xml:space="preserve"> i</w:t>
      </w:r>
      <w:r w:rsidR="006C213C">
        <w:t>s highly optimized</w:t>
      </w:r>
      <w:r w:rsidR="001B5758">
        <w:t>.</w:t>
      </w:r>
      <w:r w:rsidR="00714BC7">
        <w:t xml:space="preserve"> </w:t>
      </w:r>
      <w:r w:rsidR="001B5758">
        <w:t>M</w:t>
      </w:r>
      <w:r w:rsidR="00714BC7">
        <w:t xml:space="preserve">eanwhile, Pig Harp tests closely achieve </w:t>
      </w:r>
      <w:r w:rsidR="001B5758">
        <w:t xml:space="preserve">a </w:t>
      </w:r>
      <w:r w:rsidR="00714BC7">
        <w:t xml:space="preserve">similar performance. </w:t>
      </w:r>
    </w:p>
    <w:p w14:paraId="18B6BE15" w14:textId="77777777" w:rsidR="00EF5536" w:rsidRDefault="00261D77" w:rsidP="00A20411">
      <w:pPr>
        <w:pStyle w:val="BodyText"/>
      </w:pPr>
      <w:r>
        <w:t xml:space="preserve">We have </w:t>
      </w:r>
      <w:r w:rsidR="007541B4">
        <w:t xml:space="preserve">also </w:t>
      </w:r>
      <w:r>
        <w:t>enlarged and compared the detail timing between Harp and Pig Harp</w:t>
      </w:r>
      <w:r w:rsidR="001B5758">
        <w:t>,</w:t>
      </w:r>
      <w:r>
        <w:t xml:space="preserve"> as shown in Figure </w:t>
      </w:r>
      <w:r w:rsidR="00131BB0">
        <w:t>10</w:t>
      </w:r>
      <w:r>
        <w:t xml:space="preserve">. </w:t>
      </w:r>
      <w:r w:rsidR="001B5758">
        <w:t xml:space="preserve">In most </w:t>
      </w:r>
      <w:r w:rsidR="00A20411">
        <w:t>case</w:t>
      </w:r>
      <w:r w:rsidR="001B5758">
        <w:t>s</w:t>
      </w:r>
      <w:r w:rsidR="00A20411">
        <w:t xml:space="preserve">, the overhead of using Pig as </w:t>
      </w:r>
      <w:r w:rsidR="001B5758">
        <w:t xml:space="preserve">an </w:t>
      </w:r>
      <w:r w:rsidR="00A20411">
        <w:t xml:space="preserve">external wrapper is small, and we </w:t>
      </w:r>
      <w:r w:rsidR="001B5758">
        <w:t xml:space="preserve">even </w:t>
      </w:r>
      <w:r w:rsidR="00A20411">
        <w:t>have interesting findings that Pig on Harp with multi-process</w:t>
      </w:r>
      <w:r w:rsidR="006E23F1">
        <w:t>es</w:t>
      </w:r>
      <w:r w:rsidR="006E028C">
        <w:t xml:space="preserve"> computing</w:t>
      </w:r>
      <w:r w:rsidR="00A20411">
        <w:t xml:space="preserve"> model isn’t </w:t>
      </w:r>
      <w:r w:rsidR="001B5758">
        <w:t xml:space="preserve">as </w:t>
      </w:r>
      <w:r w:rsidR="00A20411">
        <w:t xml:space="preserve">bad as expected. </w:t>
      </w:r>
      <w:r w:rsidR="00F26CF8">
        <w:t>Harp</w:t>
      </w:r>
      <w:r w:rsidR="004A5C1F">
        <w:t xml:space="preserve"> shows the advantages of </w:t>
      </w:r>
      <w:r w:rsidR="007B4E67">
        <w:t>its</w:t>
      </w:r>
      <w:r w:rsidR="004A5C1F">
        <w:t xml:space="preserve"> default multi</w:t>
      </w:r>
      <w:r w:rsidR="00EC1E75">
        <w:t>-threads</w:t>
      </w:r>
      <w:r w:rsidR="00F304AE">
        <w:t xml:space="preserve"> when we have the same L2</w:t>
      </w:r>
      <w:r w:rsidR="006419B5">
        <w:t xml:space="preserve"> </w:t>
      </w:r>
      <w:r w:rsidR="00F304AE">
        <w:t>&amp;</w:t>
      </w:r>
      <w:r w:rsidR="006419B5">
        <w:t xml:space="preserve"> </w:t>
      </w:r>
      <w:r w:rsidR="00931A86">
        <w:t>L3 cache effect of</w:t>
      </w:r>
      <w:r w:rsidR="00F8699D">
        <w:t xml:space="preserve"> in-memory cache </w:t>
      </w:r>
      <w:r w:rsidR="00022C7C">
        <w:t>for</w:t>
      </w:r>
      <w:r w:rsidR="00F8699D">
        <w:t xml:space="preserve"> large centroids, e.g. 50000 centroids </w:t>
      </w:r>
      <w:r w:rsidR="009D723F">
        <w:t>against</w:t>
      </w:r>
      <w:r w:rsidR="00F004DB">
        <w:t xml:space="preserve"> 1 million data points;</w:t>
      </w:r>
      <w:r w:rsidR="00F8699D">
        <w:t xml:space="preserve"> </w:t>
      </w:r>
      <w:r w:rsidR="005B2180">
        <w:t>the</w:t>
      </w:r>
      <w:r w:rsidR="009D723F">
        <w:t xml:space="preserve"> </w:t>
      </w:r>
      <w:r w:rsidR="00540D10">
        <w:t xml:space="preserve">pure mapper </w:t>
      </w:r>
      <w:r w:rsidR="009D723F">
        <w:t xml:space="preserve">computation time is 2 times slower. </w:t>
      </w:r>
      <w:r w:rsidR="00467AB0">
        <w:t>Regardless</w:t>
      </w:r>
      <w:r w:rsidR="00971F49">
        <w:t>, we did figure</w:t>
      </w:r>
      <w:r w:rsidR="00580802">
        <w:t xml:space="preserve"> out the communication takes longer</w:t>
      </w:r>
      <w:r w:rsidR="001B5758">
        <w:t>,</w:t>
      </w:r>
      <w:r w:rsidR="00580802">
        <w:t xml:space="preserve"> as </w:t>
      </w:r>
      <w:r w:rsidR="00EA22E0">
        <w:t>more processes generate</w:t>
      </w:r>
      <w:r w:rsidR="007F36E4">
        <w:t xml:space="preserve"> more message</w:t>
      </w:r>
      <w:r w:rsidR="00C53913">
        <w:t>s</w:t>
      </w:r>
      <w:r w:rsidR="00292031">
        <w:t>,</w:t>
      </w:r>
      <w:r w:rsidR="007F36E4">
        <w:t xml:space="preserve"> and </w:t>
      </w:r>
      <w:r w:rsidR="00066A28">
        <w:t xml:space="preserve">it </w:t>
      </w:r>
      <w:r w:rsidR="007F36E4">
        <w:t>lacks in-node global data reduction.</w:t>
      </w:r>
      <w:r w:rsidR="005B2180">
        <w:t xml:space="preserve"> But </w:t>
      </w:r>
      <w:r w:rsidR="007E2A9B">
        <w:t xml:space="preserve">since </w:t>
      </w:r>
      <w:r w:rsidR="001B5758">
        <w:t xml:space="preserve">the </w:t>
      </w:r>
      <w:r w:rsidR="005B2180">
        <w:t xml:space="preserve">Harp communication module is highly </w:t>
      </w:r>
      <w:r w:rsidR="001B5758">
        <w:t xml:space="preserve">optimized </w:t>
      </w:r>
      <w:r w:rsidR="005B2180">
        <w:t xml:space="preserve">for </w:t>
      </w:r>
      <w:r w:rsidR="007F609B">
        <w:t xml:space="preserve">object </w:t>
      </w:r>
      <w:r w:rsidR="001138D6">
        <w:t>serialization</w:t>
      </w:r>
      <w:r w:rsidR="005B2180">
        <w:t xml:space="preserve"> and </w:t>
      </w:r>
      <w:r w:rsidR="001138D6">
        <w:t>deserialization</w:t>
      </w:r>
      <w:r w:rsidR="007F609B">
        <w:t xml:space="preserve">, </w:t>
      </w:r>
      <w:r w:rsidR="00742BC4">
        <w:t>the overhead in our tests</w:t>
      </w:r>
      <w:r w:rsidR="005B2180">
        <w:t xml:space="preserve"> </w:t>
      </w:r>
      <w:r w:rsidR="00742BC4">
        <w:t>is still acceptable.</w:t>
      </w:r>
      <w:r w:rsidR="00F671BE">
        <w:t xml:space="preserve"> </w:t>
      </w:r>
    </w:p>
    <w:tbl>
      <w:tblPr>
        <w:tblW w:w="0" w:type="auto"/>
        <w:tblLook w:val="04A0" w:firstRow="1" w:lastRow="0" w:firstColumn="1" w:lastColumn="0" w:noHBand="0" w:noVBand="1"/>
      </w:tblPr>
      <w:tblGrid>
        <w:gridCol w:w="5076"/>
      </w:tblGrid>
      <w:tr w:rsidR="0023583D" w14:paraId="62366D86" w14:textId="77777777" w:rsidTr="008C5D82">
        <w:tc>
          <w:tcPr>
            <w:tcW w:w="5076" w:type="dxa"/>
            <w:shd w:val="clear" w:color="auto" w:fill="auto"/>
          </w:tcPr>
          <w:p w14:paraId="35A6FCA1" w14:textId="77777777" w:rsidR="0023583D" w:rsidRDefault="0023583D" w:rsidP="008C5D82">
            <w:pPr>
              <w:pStyle w:val="BodyText"/>
              <w:ind w:firstLine="0"/>
            </w:pPr>
            <w:r>
              <w:rPr>
                <w:noProof/>
                <w:lang w:eastAsia="zh-TW"/>
              </w:rPr>
              <w:drawing>
                <wp:inline distT="0" distB="0" distL="0" distR="0" wp14:anchorId="25B73CC1" wp14:editId="01A28718">
                  <wp:extent cx="3086100" cy="18535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ageRankResult.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6100" cy="1853565"/>
                          </a:xfrm>
                          <a:prstGeom prst="rect">
                            <a:avLst/>
                          </a:prstGeom>
                        </pic:spPr>
                      </pic:pic>
                    </a:graphicData>
                  </a:graphic>
                </wp:inline>
              </w:drawing>
            </w:r>
          </w:p>
        </w:tc>
      </w:tr>
      <w:tr w:rsidR="0023583D" w14:paraId="7B711F04" w14:textId="77777777" w:rsidTr="008C5D82">
        <w:tc>
          <w:tcPr>
            <w:tcW w:w="5076" w:type="dxa"/>
            <w:shd w:val="clear" w:color="auto" w:fill="auto"/>
          </w:tcPr>
          <w:p w14:paraId="5D14A0FE" w14:textId="77777777" w:rsidR="0023583D" w:rsidRDefault="0023583D" w:rsidP="008C5D82">
            <w:pPr>
              <w:pStyle w:val="figurecaption"/>
              <w:spacing w:after="40"/>
            </w:pPr>
            <w:r>
              <w:t>PageRank Performance Comparison</w:t>
            </w:r>
          </w:p>
        </w:tc>
      </w:tr>
      <w:tr w:rsidR="0023583D" w14:paraId="016D4E38" w14:textId="77777777" w:rsidTr="008C5D82">
        <w:tc>
          <w:tcPr>
            <w:tcW w:w="5076" w:type="dxa"/>
            <w:shd w:val="clear" w:color="auto" w:fill="auto"/>
          </w:tcPr>
          <w:p w14:paraId="3DBFC820" w14:textId="77777777" w:rsidR="0023583D" w:rsidRDefault="0023583D" w:rsidP="008C5D82">
            <w:pPr>
              <w:pStyle w:val="figurecaption"/>
              <w:numPr>
                <w:ilvl w:val="0"/>
                <w:numId w:val="0"/>
              </w:numPr>
              <w:spacing w:after="40"/>
            </w:pPr>
            <w:r>
              <w:rPr>
                <w:lang w:eastAsia="zh-TW"/>
              </w:rPr>
              <w:drawing>
                <wp:inline distT="0" distB="0" distL="0" distR="0" wp14:anchorId="53254210" wp14:editId="57644F4E">
                  <wp:extent cx="3086100" cy="18503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ageRankResultFinal.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6100" cy="1850390"/>
                          </a:xfrm>
                          <a:prstGeom prst="rect">
                            <a:avLst/>
                          </a:prstGeom>
                        </pic:spPr>
                      </pic:pic>
                    </a:graphicData>
                  </a:graphic>
                </wp:inline>
              </w:drawing>
            </w:r>
          </w:p>
        </w:tc>
      </w:tr>
      <w:tr w:rsidR="0023583D" w14:paraId="14605D38" w14:textId="77777777" w:rsidTr="008C5D82">
        <w:tc>
          <w:tcPr>
            <w:tcW w:w="5076" w:type="dxa"/>
            <w:shd w:val="clear" w:color="auto" w:fill="auto"/>
          </w:tcPr>
          <w:p w14:paraId="595E5E9C" w14:textId="77777777" w:rsidR="0023583D" w:rsidRDefault="0023583D" w:rsidP="008C5D82">
            <w:pPr>
              <w:pStyle w:val="figurecaption"/>
              <w:spacing w:after="40"/>
            </w:pPr>
            <w:r>
              <w:t>Performance details of PageRank</w:t>
            </w:r>
          </w:p>
        </w:tc>
      </w:tr>
    </w:tbl>
    <w:p w14:paraId="4FE4E46A" w14:textId="495C837D" w:rsidR="00E051D9" w:rsidRDefault="008822F2" w:rsidP="00A20411">
      <w:pPr>
        <w:pStyle w:val="BodyText"/>
      </w:pPr>
      <w:r>
        <w:t xml:space="preserve">For </w:t>
      </w:r>
      <w:r w:rsidR="00853AA6">
        <w:t xml:space="preserve">the </w:t>
      </w:r>
      <w:r>
        <w:t>PageRank result shown in Figure 1</w:t>
      </w:r>
      <w:r w:rsidR="00D127A6">
        <w:t>1</w:t>
      </w:r>
      <w:r>
        <w:t xml:space="preserve">, we have different aspects to see the </w:t>
      </w:r>
      <w:r w:rsidR="00457682">
        <w:t xml:space="preserve">native </w:t>
      </w:r>
      <w:r>
        <w:t>Pig implementation</w:t>
      </w:r>
      <w:r w:rsidR="005D14F9">
        <w:t xml:space="preserve"> on Hadoo</w:t>
      </w:r>
      <w:r w:rsidR="00853AA6">
        <w:t>p</w:t>
      </w:r>
      <w:r w:rsidR="005D14F9">
        <w:t xml:space="preserve"> </w:t>
      </w:r>
      <w:r>
        <w:t>against Harp’</w:t>
      </w:r>
      <w:r w:rsidR="00205235">
        <w:t xml:space="preserve">s integrations. </w:t>
      </w:r>
      <w:r w:rsidR="00771EFF">
        <w:t xml:space="preserve">All the cases implemented on Harp </w:t>
      </w:r>
      <w:r w:rsidR="00407F5A">
        <w:t>run 10 times faster th</w:t>
      </w:r>
      <w:r w:rsidR="001F39E4">
        <w:t>an the pure Pig implementation</w:t>
      </w:r>
      <w:r w:rsidR="006419B5">
        <w:t>. This is</w:t>
      </w:r>
      <w:r w:rsidR="00AE1085">
        <w:t xml:space="preserve"> </w:t>
      </w:r>
      <w:r w:rsidR="006E0543">
        <w:t>because</w:t>
      </w:r>
      <w:r w:rsidR="00AE1085">
        <w:t xml:space="preserve"> the </w:t>
      </w:r>
      <w:r w:rsidR="007337F9">
        <w:t xml:space="preserve">loop-unawareness </w:t>
      </w:r>
      <w:r w:rsidR="00AE1085">
        <w:t xml:space="preserve">record-based computation of native Pig PageRank takes longer, data </w:t>
      </w:r>
      <w:r w:rsidR="00405D4D">
        <w:t>is</w:t>
      </w:r>
      <w:r w:rsidR="00781920">
        <w:t xml:space="preserve"> reloaded every </w:t>
      </w:r>
      <w:r w:rsidR="00EC35C3">
        <w:t xml:space="preserve">iteration, </w:t>
      </w:r>
      <w:r w:rsidR="00F80C47">
        <w:t xml:space="preserve">and </w:t>
      </w:r>
      <w:r w:rsidR="00EC35C3">
        <w:t>compute processes are restarted every job</w:t>
      </w:r>
      <w:r w:rsidR="00853AA6">
        <w:t>. Additionally,</w:t>
      </w:r>
      <w:r w:rsidR="00D53B16">
        <w:t xml:space="preserve"> </w:t>
      </w:r>
      <w:r w:rsidR="002968B3">
        <w:t>as seen in Figure 1</w:t>
      </w:r>
      <w:r w:rsidR="003704A5">
        <w:t>2</w:t>
      </w:r>
      <w:r w:rsidR="002968B3">
        <w:t xml:space="preserve">, </w:t>
      </w:r>
      <w:r w:rsidR="00D53B16">
        <w:t>the Pig with Harp integration</w:t>
      </w:r>
      <w:r w:rsidR="001F39E4">
        <w:t xml:space="preserve"> performs close</w:t>
      </w:r>
      <w:r w:rsidR="00853AA6">
        <w:t xml:space="preserve"> to</w:t>
      </w:r>
      <w:r w:rsidR="001F39E4">
        <w:t xml:space="preserve"> the native</w:t>
      </w:r>
      <w:r w:rsidR="00BB5A26">
        <w:t xml:space="preserve"> Harp multi-threads and multi-processes </w:t>
      </w:r>
      <w:r w:rsidR="00BB5A26">
        <w:lastRenderedPageBreak/>
        <w:t xml:space="preserve">implementation. </w:t>
      </w:r>
      <w:r w:rsidR="00FD196B">
        <w:t>Due to A</w:t>
      </w:r>
      <w:r w:rsidR="007824C0">
        <w:t>llG</w:t>
      </w:r>
      <w:r w:rsidR="00FD196B">
        <w:t>ather</w:t>
      </w:r>
      <w:r w:rsidR="002D3529">
        <w:t xml:space="preserve"> communication </w:t>
      </w:r>
      <w:r w:rsidR="00FD196B">
        <w:t>use</w:t>
      </w:r>
      <w:r w:rsidR="002D3529">
        <w:t>d</w:t>
      </w:r>
      <w:r w:rsidR="00FD196B">
        <w:t xml:space="preserve"> in Harp</w:t>
      </w:r>
      <w:r w:rsidR="005A71E6">
        <w:t xml:space="preserve"> for page rank values updated between iterations</w:t>
      </w:r>
      <w:r w:rsidR="00FD196B">
        <w:t xml:space="preserve">, </w:t>
      </w:r>
      <w:r w:rsidR="00E444E9">
        <w:t>the</w:t>
      </w:r>
      <w:r w:rsidR="00B05568">
        <w:t xml:space="preserve"> </w:t>
      </w:r>
      <w:r w:rsidR="0044703B">
        <w:t>larger number of</w:t>
      </w:r>
      <w:r w:rsidR="00B05568">
        <w:t xml:space="preserve"> partitions </w:t>
      </w:r>
      <w:r w:rsidR="00853AA6">
        <w:t xml:space="preserve">is </w:t>
      </w:r>
      <w:r w:rsidR="0044703B">
        <w:t xml:space="preserve">likely to increase the overall communication time; this is also similar to </w:t>
      </w:r>
      <w:r w:rsidR="004731D0">
        <w:t xml:space="preserve">a </w:t>
      </w:r>
      <w:r w:rsidR="0044703B">
        <w:t xml:space="preserve">native </w:t>
      </w:r>
      <w:r w:rsidR="00853AA6">
        <w:t>P</w:t>
      </w:r>
      <w:r w:rsidR="0044703B">
        <w:t>ig implementation</w:t>
      </w:r>
      <w:r w:rsidR="00AF58F8">
        <w:t xml:space="preserve"> </w:t>
      </w:r>
      <w:r w:rsidR="00853AA6">
        <w:t xml:space="preserve">where </w:t>
      </w:r>
      <w:r w:rsidR="00AF58F8">
        <w:t>reduce stages take longer</w:t>
      </w:r>
      <w:r w:rsidR="0044703B">
        <w:t xml:space="preserve"> for </w:t>
      </w:r>
      <w:r w:rsidR="00853AA6">
        <w:t xml:space="preserve">the </w:t>
      </w:r>
      <w:r w:rsidR="0044703B">
        <w:t xml:space="preserve">case of 32 mappers. </w:t>
      </w:r>
    </w:p>
    <w:p w14:paraId="1B1BA3C1" w14:textId="77777777" w:rsidR="00593A20" w:rsidRDefault="00593A20" w:rsidP="00593A20">
      <w:pPr>
        <w:pStyle w:val="Heading2"/>
      </w:pPr>
      <w:r>
        <w:t>Coding Difficulies</w:t>
      </w:r>
    </w:p>
    <w:p w14:paraId="0E65F683" w14:textId="77777777" w:rsidR="00644C4B" w:rsidRDefault="00593A20" w:rsidP="00644C4B">
      <w:pPr>
        <w:pStyle w:val="BodyText"/>
      </w:pPr>
      <w:r>
        <w:t xml:space="preserve">Rewriting all the code from Java Hadoop MapReduce to Pig isn’t difficult by default, as Pig is designed to run data warehouse applications on top of Hadoop. The only problems we meet here are the logic of how the data is stored in Pig’s data format and how it could retrieve from these abstractions to computation. In our experience, even if this is a legacy code from other languages, as long as it is convertible to Java, the rewriting process will look for suitable Java libraries or rewrite the function in Java to replace the legacy libraries. </w:t>
      </w:r>
      <w:r w:rsidR="00644C4B">
        <w:t xml:space="preserve">For </w:t>
      </w:r>
      <w:r w:rsidR="006B13D4">
        <w:t xml:space="preserve">Pig with </w:t>
      </w:r>
      <w:r w:rsidR="00644C4B">
        <w:t xml:space="preserve">Harp </w:t>
      </w:r>
      <w:r w:rsidR="004731D0">
        <w:t>i</w:t>
      </w:r>
      <w:r w:rsidR="00321373">
        <w:t>ntegration</w:t>
      </w:r>
      <w:r w:rsidR="00644C4B">
        <w:t>, it might be a bit difficult for beginner</w:t>
      </w:r>
      <w:r w:rsidR="00FA5181">
        <w:t>s</w:t>
      </w:r>
      <w:r w:rsidR="00644C4B">
        <w:t xml:space="preserve"> as they need to understand the backg</w:t>
      </w:r>
      <w:r w:rsidR="00547D8C">
        <w:t xml:space="preserve">round of </w:t>
      </w:r>
      <w:r w:rsidR="007677BF">
        <w:t xml:space="preserve">Hadoop, </w:t>
      </w:r>
      <w:r w:rsidR="00406A1F">
        <w:t xml:space="preserve">Pig, and </w:t>
      </w:r>
      <w:r w:rsidR="007677BF">
        <w:t xml:space="preserve">Harp </w:t>
      </w:r>
      <w:r w:rsidR="0004018B">
        <w:t>respec</w:t>
      </w:r>
      <w:r w:rsidR="00406A1F">
        <w:t>tively</w:t>
      </w:r>
      <w:r w:rsidR="007677BF">
        <w:t>.</w:t>
      </w:r>
    </w:p>
    <w:p w14:paraId="78AEB96E" w14:textId="77777777" w:rsidR="00B005E5" w:rsidRDefault="00B005E5" w:rsidP="00B005E5">
      <w:pPr>
        <w:pStyle w:val="Heading1"/>
      </w:pPr>
      <w:r>
        <w:t>Related Work</w:t>
      </w:r>
    </w:p>
    <w:p w14:paraId="620CB9DA" w14:textId="77777777" w:rsidR="00B005E5" w:rsidRDefault="00B005E5" w:rsidP="00B005E5">
      <w:pPr>
        <w:pStyle w:val="BodyText"/>
      </w:pPr>
      <w:r>
        <w:t xml:space="preserve">DataFu </w:t>
      </w:r>
      <w:r>
        <w:fldChar w:fldCharType="begin"/>
      </w:r>
      <w:r>
        <w:instrText xml:space="preserve"> ADDIN EN.CITE &lt;EndNote&gt;&lt;Cite&gt;&lt;Author&gt;Hayes&lt;/Author&gt;&lt;Year&gt;2013&lt;/Year&gt;&lt;RecNum&gt;1397&lt;/RecNum&gt;&lt;DisplayText&gt;[13]&lt;/DisplayText&gt;&lt;record&gt;&lt;rec-number&gt;1397&lt;/rec-number&gt;&lt;foreign-keys&gt;&lt;key app="EN" db-id="5vw0p00eupwezde0fr4559xy0wf2p0tts250" timestamp="1394218748"&gt;1397&lt;/key&gt;&lt;/foreign-keys&gt;&lt;ref-type name="Conference Proceedings"&gt;10&lt;/ref-type&gt;&lt;contributors&gt;&lt;authors&gt;&lt;author&gt;Hayes, M.&lt;/author&gt;&lt;author&gt;Shah, S.&lt;/author&gt;&lt;/authors&gt;&lt;/contributors&gt;&lt;titles&gt;&lt;title&gt;Hourglass: A library for incremental processing on Hadoop&lt;/title&gt;&lt;secondary-title&gt;Big Data, 2013 IEEE International Conference on&lt;/secondary-title&gt;&lt;alt-title&gt;Big Data, 2013 IEEE International Conference on&lt;/alt-title&gt;&lt;/titles&gt;&lt;pages&gt;742-752&lt;/pages&gt;&lt;keywords&gt;&lt;keyword&gt;Big Data&lt;/keyword&gt;&lt;keyword&gt;public domain software&lt;/keyword&gt;&lt;keyword&gt;social networking (online)&lt;/keyword&gt;&lt;keyword&gt;software libraries&lt;/keyword&gt;&lt;keyword&gt;Hourglass&lt;/keyword&gt;&lt;keyword&gt;LinkedIn&lt;/keyword&gt;&lt;keyword&gt;accumulator-based interface&lt;/keyword&gt;&lt;keyword&gt;dashboarding&lt;/keyword&gt;&lt;keyword&gt;incremental monoid computations&lt;/keyword&gt;&lt;keyword&gt;incremental processing library&lt;/keyword&gt;&lt;keyword&gt;machine learning&lt;/keyword&gt;&lt;keyword&gt;online social networks&lt;/keyword&gt;&lt;keyword&gt;unmodified Hadoop&lt;/keyword&gt;&lt;keyword&gt;Clocks&lt;/keyword&gt;&lt;keyword&gt;Complexity theory&lt;/keyword&gt;&lt;keyword&gt;Computational modeling&lt;/keyword&gt;&lt;keyword&gt;Databases&lt;/keyword&gt;&lt;keyword&gt;Libraries&lt;/keyword&gt;&lt;keyword&gt;Programming&lt;/keyword&gt;&lt;/keywords&gt;&lt;dates&gt;&lt;year&gt;2013&lt;/year&gt;&lt;pub-dates&gt;&lt;date&gt;6-9 Oct. 2013&lt;/date&gt;&lt;/pub-dates&gt;&lt;/dates&gt;&lt;urls&gt;&lt;/urls&gt;&lt;electronic-resource-num&gt;10.1109/BigData.2013.6691647&lt;/electronic-resource-num&gt;&lt;/record&gt;&lt;/Cite&gt;&lt;/EndNote&gt;</w:instrText>
      </w:r>
      <w:r>
        <w:fldChar w:fldCharType="separate"/>
      </w:r>
      <w:r>
        <w:rPr>
          <w:noProof/>
        </w:rPr>
        <w:t>[</w:t>
      </w:r>
      <w:hyperlink w:anchor="_ENREF_13" w:tooltip="Hayes, 2013 #1397" w:history="1">
        <w:r w:rsidR="00D71CD9">
          <w:rPr>
            <w:noProof/>
          </w:rPr>
          <w:t>13</w:t>
        </w:r>
      </w:hyperlink>
      <w:r>
        <w:rPr>
          <w:noProof/>
        </w:rPr>
        <w:t>]</w:t>
      </w:r>
      <w:r>
        <w:fldChar w:fldCharType="end"/>
      </w:r>
      <w:r>
        <w:t xml:space="preserve"> is an Apache open source project that provides a collection of libraries for working with large-scale data in Hadoop and Pig, especially the subdivision of DataFu Pig, which provides a good set of UDFs for developers working in data mining and statistics. Our project shares these similarities, but we focus on the performance for iterative applications and research purposes using Apache open source stacks for data scientists. </w:t>
      </w:r>
    </w:p>
    <w:p w14:paraId="1D42DB01" w14:textId="7D2D3709" w:rsidR="00B005E5" w:rsidRDefault="00B005E5" w:rsidP="00B005E5">
      <w:pPr>
        <w:pStyle w:val="BodyText"/>
      </w:pPr>
      <w:r>
        <w:t xml:space="preserve">Shark </w:t>
      </w:r>
      <w:r>
        <w:fldChar w:fldCharType="begin"/>
      </w:r>
      <w:r>
        <w:instrText xml:space="preserve"> ADDIN EN.CITE &lt;EndNote&gt;&lt;Cite&gt;&lt;Author&gt;Xin&lt;/Author&gt;&lt;Year&gt;2013&lt;/Year&gt;&lt;RecNum&gt;1401&lt;/RecNum&gt;&lt;DisplayText&gt;[4]&lt;/DisplayText&gt;&lt;record&gt;&lt;rec-number&gt;1401&lt;/rec-number&gt;&lt;foreign-keys&gt;&lt;key app="EN" db-id="5vw0p00eupwezde0fr4559xy0wf2p0tts250" timestamp="1394238828"&gt;1401&lt;/key&gt;&lt;/foreign-keys&gt;&lt;ref-type name="Conference Paper"&gt;47&lt;/ref-type&gt;&lt;contributors&gt;&lt;authors&gt;&lt;author&gt;Reynold S. Xin&lt;/author&gt;&lt;author&gt;Josh Rosen&lt;/author&gt;&lt;author&gt;Matei Zaharia&lt;/author&gt;&lt;author&gt;Michael J. Franklin&lt;/author&gt;&lt;author&gt;Scott Shenker&lt;/author&gt;&lt;author&gt;Ion Stoica&lt;/author&gt;&lt;/authors&gt;&lt;/contributors&gt;&lt;titles&gt;&lt;title&gt;Shark: SQL and rich analytics at scale&lt;/title&gt;&lt;secondary-title&gt;Proceedings of the 2013 ACM SIGMOD International Conference on Management of Data&lt;/secondary-title&gt;&lt;/titles&gt;&lt;pages&gt;13-24&lt;/pages&gt;&lt;dates&gt;&lt;year&gt;2013&lt;/year&gt;&lt;/dates&gt;&lt;pub-location&gt;New York, New York, USA&lt;/pub-location&gt;&lt;publisher&gt;ACM&lt;/publisher&gt;&lt;urls&gt;&lt;/urls&gt;&lt;custom1&gt;2465288&lt;/custom1&gt;&lt;electronic-resource-num&gt;10.1145/2463676.2465288&lt;/electronic-resource-num&gt;&lt;/record&gt;&lt;/Cite&gt;&lt;/EndNote&gt;</w:instrText>
      </w:r>
      <w:r>
        <w:fldChar w:fldCharType="separate"/>
      </w:r>
      <w:r>
        <w:rPr>
          <w:noProof/>
        </w:rPr>
        <w:t>[</w:t>
      </w:r>
      <w:hyperlink w:anchor="_ENREF_4" w:tooltip="Xin, 2013 #1401" w:history="1">
        <w:r w:rsidR="00D71CD9">
          <w:rPr>
            <w:noProof/>
          </w:rPr>
          <w:t>4</w:t>
        </w:r>
      </w:hyperlink>
      <w:r>
        <w:rPr>
          <w:noProof/>
        </w:rPr>
        <w:t>]</w:t>
      </w:r>
      <w:r>
        <w:fldChar w:fldCharType="end"/>
      </w:r>
      <w:r>
        <w:t xml:space="preserve"> integrates Spark </w:t>
      </w:r>
      <w:r>
        <w:fldChar w:fldCharType="begin"/>
      </w:r>
      <w:r>
        <w:instrText xml:space="preserve"> ADDIN EN.CITE &lt;EndNote&gt;&lt;Cite&gt;&lt;Author&gt;Matei Zaharia&lt;/Author&gt;&lt;Year&gt;2010&lt;/Year&gt;&lt;RecNum&gt;557&lt;/RecNum&gt;&lt;DisplayText&gt;[11]&lt;/DisplayText&gt;&lt;record&gt;&lt;rec-number&gt;557&lt;/rec-number&gt;&lt;foreign-keys&gt;&lt;key app="EN" db-id="5vw0p00eupwezde0fr4559xy0wf2p0tts250" timestamp="1347420078"&gt;557&lt;/key&gt;&lt;key app="ENWeb" db-id="S3XF@wrtqgYAACB9Pr4"&gt;4324&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fldChar w:fldCharType="separate"/>
      </w:r>
      <w:r>
        <w:rPr>
          <w:noProof/>
        </w:rPr>
        <w:t>[</w:t>
      </w:r>
      <w:hyperlink w:anchor="_ENREF_11" w:tooltip="Matei Zaharia, 2010 #557" w:history="1">
        <w:r w:rsidR="00D71CD9">
          <w:rPr>
            <w:noProof/>
          </w:rPr>
          <w:t>11</w:t>
        </w:r>
      </w:hyperlink>
      <w:r>
        <w:rPr>
          <w:noProof/>
        </w:rPr>
        <w:t>]</w:t>
      </w:r>
      <w:r>
        <w:fldChar w:fldCharType="end"/>
      </w:r>
      <w:r>
        <w:t xml:space="preserve"> with Apache Hive </w:t>
      </w:r>
      <w:r>
        <w:fldChar w:fldCharType="begin"/>
      </w:r>
      <w:r>
        <w:instrText xml:space="preserve"> ADDIN EN.CITE &lt;EndNote&gt;&lt;Cite&gt;&lt;Author&gt;Thusoo&lt;/Author&gt;&lt;Year&gt;2009&lt;/Year&gt;&lt;RecNum&gt;1402&lt;/RecNum&gt;&lt;DisplayText&gt;[3]&lt;/DisplayText&gt;&lt;record&gt;&lt;rec-number&gt;1402&lt;/rec-number&gt;&lt;foreign-keys&gt;&lt;key app="EN" db-id="5vw0p00eupwezde0fr4559xy0wf2p0tts250" timestamp="1394238898"&gt;1402&lt;/key&gt;&lt;/foreign-keys&gt;&lt;ref-type name="Journal Article"&gt;17&lt;/ref-type&gt;&lt;contributors&gt;&lt;authors&gt;&lt;author&gt;Ashish Thusoo&lt;/author&gt;&lt;author&gt;Joydeep Sen Sarma&lt;/author&gt;&lt;author&gt;Namit Jain&lt;/author&gt;&lt;author&gt;Zheng Shao&lt;/author&gt;&lt;author&gt;Prasad Chakka&lt;/author&gt;&lt;author&gt;Suresh Anthony&lt;/author&gt;&lt;author&gt;Hao Liu&lt;/author&gt;&lt;author&gt;Pete Wyckoff&lt;/author&gt;&lt;author&gt;Raghotham Murthy&lt;/author&gt;&lt;/authors&gt;&lt;/contributors&gt;&lt;titles&gt;&lt;title&gt;Hive: a warehousing solution over a map-reduce framework&lt;/title&gt;&lt;secondary-title&gt;Proc. VLDB Endow.&lt;/secondary-title&gt;&lt;/titles&gt;&lt;periodical&gt;&lt;full-title&gt;Proc. VLDB Endow.&lt;/full-title&gt;&lt;/periodical&gt;&lt;pages&gt;1626-1629&lt;/pages&gt;&lt;volume&gt;2&lt;/volume&gt;&lt;number&gt;2&lt;/number&gt;&lt;dates&gt;&lt;year&gt;2009&lt;/year&gt;&lt;/dates&gt;&lt;isbn&gt;2150-8097&lt;/isbn&gt;&lt;urls&gt;&lt;/urls&gt;&lt;custom1&gt;1687609&lt;/custom1&gt;&lt;/record&gt;&lt;/Cite&gt;&lt;/EndNote&gt;</w:instrText>
      </w:r>
      <w:r>
        <w:fldChar w:fldCharType="separate"/>
      </w:r>
      <w:r>
        <w:rPr>
          <w:noProof/>
        </w:rPr>
        <w:t>[</w:t>
      </w:r>
      <w:hyperlink w:anchor="_ENREF_3" w:tooltip="Thusoo, 2009 #1402" w:history="1">
        <w:r w:rsidR="00D71CD9">
          <w:rPr>
            <w:noProof/>
          </w:rPr>
          <w:t>3</w:t>
        </w:r>
      </w:hyperlink>
      <w:r>
        <w:rPr>
          <w:noProof/>
        </w:rPr>
        <w:t>]</w:t>
      </w:r>
      <w:r>
        <w:fldChar w:fldCharType="end"/>
      </w:r>
      <w:r>
        <w:t xml:space="preserve"> to support the SQL community. They have implemented Hive K-means as an example shown on their project website. The use of Spark and RDDs </w:t>
      </w:r>
      <w:r>
        <w:fldChar w:fldCharType="begin"/>
      </w:r>
      <w:r>
        <w:instrText xml:space="preserve"> ADDIN EN.CITE &lt;EndNote&gt;&lt;Cite&gt;&lt;Author&gt;Zaharia&lt;/Author&gt;&lt;Year&gt;2012&lt;/Year&gt;&lt;RecNum&gt;872&lt;/RecNum&gt;&lt;DisplayText&gt;[14]&lt;/DisplayText&gt;&lt;record&gt;&lt;rec-number&gt;872&lt;/rec-number&gt;&lt;foreign-keys&gt;&lt;key app="EN" db-id="5vw0p00eupwezde0fr4559xy0wf2p0tts250" timestamp="1366947827"&gt;872&lt;/key&gt;&lt;/foreign-keys&gt;&lt;ref-type name="Conference Paper"&gt;47&lt;/ref-type&gt;&lt;contributors&gt;&lt;authors&gt;&lt;author&gt;Matei Zaharia&lt;/author&gt;&lt;author&gt;Mosharaf Chowdhury&lt;/author&gt;&lt;author&gt;Tathagata Das&lt;/author&gt;&lt;author&gt;Ankur Dave&lt;/author&gt;&lt;author&gt;Justin Ma&lt;/author&gt;&lt;author&gt;Murphy McCauley&lt;/author&gt;&lt;author&gt;Michael J. Franklin&lt;/author&gt;&lt;author&gt;Scott Shenker&lt;/author&gt;&lt;author&gt;Ion Stoica&lt;/author&gt;&lt;/authors&gt;&lt;/contributors&gt;&lt;titles&gt;&lt;title&gt;Resilient distributed datasets: a fault-tolerant abstraction for in-memory cluster computing&lt;/title&gt;&lt;secondary-title&gt;Proceedings of the 9th USENIX conference on Networked Systems Design and Implementation&lt;/secondary-title&gt;&lt;/titles&gt;&lt;pages&gt;2-2&lt;/pages&gt;&lt;dates&gt;&lt;year&gt;2012&lt;/year&gt;&lt;/dates&gt;&lt;pub-location&gt;San Jose, CA&lt;/pub-location&gt;&lt;publisher&gt;USENIX Association&lt;/publisher&gt;&lt;urls&gt;&lt;/urls&gt;&lt;custom1&gt;2228301&lt;/custom1&gt;&lt;/record&gt;&lt;/Cite&gt;&lt;/EndNote&gt;</w:instrText>
      </w:r>
      <w:r>
        <w:fldChar w:fldCharType="separate"/>
      </w:r>
      <w:r>
        <w:rPr>
          <w:noProof/>
        </w:rPr>
        <w:t>[</w:t>
      </w:r>
      <w:hyperlink w:anchor="_ENREF_14" w:tooltip="Zaharia, 2012 #872" w:history="1">
        <w:r w:rsidR="00D71CD9">
          <w:rPr>
            <w:noProof/>
          </w:rPr>
          <w:t>14</w:t>
        </w:r>
      </w:hyperlink>
      <w:r>
        <w:rPr>
          <w:noProof/>
        </w:rPr>
        <w:t>]</w:t>
      </w:r>
      <w:r>
        <w:fldChar w:fldCharType="end"/>
      </w:r>
      <w:r>
        <w:t xml:space="preserve"> provides the possibility to write iterative applications into one Scala script by first extracting the read-only data into RDDs, then computing the core iterative algorithms with Spark runtime. We believe that both Pig and Hive provide similar functionalities and can achieve the same goal although they use different languages and implementations. This makes it ideal for possible comparison in our future work. In addition, Apache Tez </w:t>
      </w:r>
      <w:r>
        <w:fldChar w:fldCharType="begin"/>
      </w:r>
      <w:r>
        <w:instrText xml:space="preserve"> ADDIN EN.CITE &lt;EndNote&gt;&lt;Cite ExcludeAuth="1"&gt;&lt;Year&gt;2014&lt;/Year&gt;&lt;RecNum&gt;1414&lt;/RecNum&gt;&lt;DisplayText&gt;[15]&lt;/DisplayText&gt;&lt;record&gt;&lt;rec-number&gt;1414&lt;/rec-number&gt;&lt;foreign-keys&gt;&lt;key app="EN" db-id="5vw0p00eupwezde0fr4559xy0wf2p0tts250" timestamp="1401299811"&gt;1414&lt;/key&gt;&lt;/foreign-keys&gt;&lt;ref-type name="Web Page"&gt;12&lt;/ref-type&gt;&lt;contributors&gt;&lt;/contributors&gt;&lt;titles&gt;&lt;title&gt;Apache Tez&lt;/title&gt;&lt;/titles&gt;&lt;dates&gt;&lt;year&gt;2014&lt;/year&gt;&lt;/dates&gt;&lt;urls&gt;&lt;related-urls&gt;&lt;url&gt;http://tez.incubator.apache.org/&lt;/url&gt;&lt;/related-urls&gt;&lt;/urls&gt;&lt;/record&gt;&lt;/Cite&gt;&lt;/EndNote&gt;</w:instrText>
      </w:r>
      <w:r>
        <w:fldChar w:fldCharType="separate"/>
      </w:r>
      <w:r>
        <w:rPr>
          <w:noProof/>
        </w:rPr>
        <w:t>[</w:t>
      </w:r>
      <w:hyperlink w:anchor="_ENREF_15" w:tooltip=", 2014 #1414" w:history="1">
        <w:r w:rsidR="00D71CD9">
          <w:rPr>
            <w:noProof/>
          </w:rPr>
          <w:t>15</w:t>
        </w:r>
      </w:hyperlink>
      <w:r>
        <w:rPr>
          <w:noProof/>
        </w:rPr>
        <w:t>]</w:t>
      </w:r>
      <w:r>
        <w:fldChar w:fldCharType="end"/>
      </w:r>
      <w:r>
        <w:t xml:space="preserve"> </w:t>
      </w:r>
      <w:r w:rsidRPr="009F7EA2">
        <w:t>is a</w:t>
      </w:r>
      <w:r>
        <w:t>n</w:t>
      </w:r>
      <w:r w:rsidRPr="009F7EA2">
        <w:t xml:space="preserve"> </w:t>
      </w:r>
      <w:r>
        <w:t xml:space="preserve">Apache </w:t>
      </w:r>
      <w:r w:rsidRPr="009F7EA2">
        <w:t>incubator project that optimizes Pig/Hive’s script compiler to construct a complex DAG dataflow, originally compi</w:t>
      </w:r>
      <w:r w:rsidR="00AC37F6">
        <w:t>l</w:t>
      </w:r>
      <w:r w:rsidRPr="009F7EA2">
        <w:t>ed into multiple MapReduce jobs, into a single MapReduce job which boosts the performance and reuse</w:t>
      </w:r>
      <w:r w:rsidR="00AC37F6">
        <w:t>s</w:t>
      </w:r>
      <w:r w:rsidRPr="009F7EA2">
        <w:t xml:space="preserve"> the same set of mappers and reducers. But still, this approach does not support loop-aware computation and in-memory caches from the default Pig/Hive </w:t>
      </w:r>
      <w:r>
        <w:t xml:space="preserve">language syntax, and Pig community does not have any alpha release for version 0.12.x in this track. </w:t>
      </w:r>
      <w:r w:rsidRPr="00EE44CD">
        <w:rPr>
          <w:b/>
        </w:rPr>
        <w:t xml:space="preserve">    </w:t>
      </w:r>
    </w:p>
    <w:p w14:paraId="28D8840A" w14:textId="77777777" w:rsidR="00B005E5" w:rsidRDefault="00B005E5" w:rsidP="00644C4B">
      <w:pPr>
        <w:pStyle w:val="BodyText"/>
      </w:pPr>
      <w:r>
        <w:t xml:space="preserve">HaLoop </w:t>
      </w:r>
      <w:r>
        <w:fldChar w:fldCharType="begin"/>
      </w:r>
      <w:r>
        <w:instrText xml:space="preserve"> ADDIN EN.CITE &lt;EndNote&gt;&lt;Cite&gt;&lt;Author&gt;Yingyi Bu&lt;/Author&gt;&lt;Year&gt;2010&lt;/Year&gt;&lt;RecNum&gt;843&lt;/RecNum&gt;&lt;DisplayText&gt;[12]&lt;/DisplayText&gt;&lt;record&gt;&lt;rec-number&gt;843&lt;/rec-number&gt;&lt;foreign-keys&gt;&lt;key app="EN" db-id="5vw0p00eupwezde0fr4559xy0wf2p0tts250" timestamp="1347420092"&gt;843&lt;/key&gt;&lt;key app="ENWeb" db-id="S3XF@wrtqgYAACB9Pr4"&gt;4325&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fldChar w:fldCharType="separate"/>
      </w:r>
      <w:r>
        <w:rPr>
          <w:noProof/>
        </w:rPr>
        <w:t>[</w:t>
      </w:r>
      <w:hyperlink w:anchor="_ENREF_12" w:tooltip="Yingyi Bu, 2010 #843" w:history="1">
        <w:r w:rsidR="00D71CD9">
          <w:rPr>
            <w:noProof/>
          </w:rPr>
          <w:t>12</w:t>
        </w:r>
      </w:hyperlink>
      <w:r>
        <w:rPr>
          <w:noProof/>
        </w:rPr>
        <w:t>]</w:t>
      </w:r>
      <w:r>
        <w:fldChar w:fldCharType="end"/>
      </w:r>
      <w:r>
        <w:t xml:space="preserve"> is another academic project that extends Hadoop to support loop-aware task scheduling and on-disk caching for iterative applications. Users of HaLoop need be less aware of the system but write and set fewer java classes for data passing between iterations, where inter-iteration data shuffling is optimized by the modified task scheduler to reuse the same physical node. Currently, HaLoop does not provide high level language support, but we believe that our </w:t>
      </w:r>
      <w:r>
        <w:lastRenderedPageBreak/>
        <w:t>integration with Harp could also be applied on HaLoop to achieve the same goals.</w:t>
      </w:r>
    </w:p>
    <w:p w14:paraId="154E42D6" w14:textId="77777777" w:rsidR="00AB1812" w:rsidRDefault="00AB1812" w:rsidP="00AB1812">
      <w:pPr>
        <w:pStyle w:val="Heading1"/>
      </w:pPr>
      <w:r>
        <w:t>Conclusion</w:t>
      </w:r>
    </w:p>
    <w:p w14:paraId="7666BEFD" w14:textId="77777777" w:rsidR="00957E89" w:rsidRDefault="0036523A" w:rsidP="00E80CCA">
      <w:pPr>
        <w:pStyle w:val="BodyText"/>
      </w:pPr>
      <w:r>
        <w:t xml:space="preserve">We have successfully </w:t>
      </w:r>
      <w:r w:rsidR="001B5758">
        <w:t xml:space="preserve">integrated </w:t>
      </w:r>
      <w:r>
        <w:t xml:space="preserve">Pig with Harp </w:t>
      </w:r>
      <w:r w:rsidR="00336697">
        <w:t xml:space="preserve">and have presented the idea of </w:t>
      </w:r>
      <w:r w:rsidR="00963F56">
        <w:t>writing application</w:t>
      </w:r>
      <w:r w:rsidR="00FA5181">
        <w:t>s</w:t>
      </w:r>
      <w:r w:rsidR="00C6676D">
        <w:t xml:space="preserve"> in </w:t>
      </w:r>
      <w:r w:rsidR="00336697">
        <w:t xml:space="preserve">Pig as </w:t>
      </w:r>
      <w:r w:rsidR="00FA5181">
        <w:t xml:space="preserve">a </w:t>
      </w:r>
      <w:r w:rsidR="00336697">
        <w:t>SPMD</w:t>
      </w:r>
      <w:r w:rsidR="005F51F9">
        <w:t xml:space="preserve"> model instead of MPMD</w:t>
      </w:r>
      <w:r w:rsidR="00447B35">
        <w:t>. Our</w:t>
      </w:r>
      <w:r w:rsidR="002B0A84">
        <w:t xml:space="preserve"> </w:t>
      </w:r>
      <w:r w:rsidR="00447B35">
        <w:t>results show that Pig with Harp can a</w:t>
      </w:r>
      <w:r w:rsidR="00FD3621">
        <w:t>chieve</w:t>
      </w:r>
      <w:r w:rsidR="002B0A84">
        <w:t xml:space="preserve"> nearly </w:t>
      </w:r>
      <w:r w:rsidR="001B5758">
        <w:t xml:space="preserve">the </w:t>
      </w:r>
      <w:r w:rsidR="002B0A84">
        <w:t>same</w:t>
      </w:r>
      <w:r w:rsidR="00EB4F52">
        <w:t xml:space="preserve"> performance</w:t>
      </w:r>
      <w:r w:rsidR="00447B35">
        <w:t xml:space="preserve"> compared to pure Harp implementation</w:t>
      </w:r>
      <w:r w:rsidR="003D6E9E">
        <w:t>s</w:t>
      </w:r>
      <w:r w:rsidR="00302975">
        <w:t xml:space="preserve">, although the developer must be </w:t>
      </w:r>
      <w:r w:rsidR="00A87B92">
        <w:t>familiar</w:t>
      </w:r>
      <w:r w:rsidR="001B5758">
        <w:t xml:space="preserve"> </w:t>
      </w:r>
      <w:r w:rsidR="00302975">
        <w:t xml:space="preserve">with </w:t>
      </w:r>
      <w:r w:rsidR="002F7410">
        <w:t>fundamental</w:t>
      </w:r>
      <w:r w:rsidR="00D446B2">
        <w:t xml:space="preserve"> knowledge, architecture </w:t>
      </w:r>
      <w:r w:rsidR="00302975">
        <w:t xml:space="preserve">and </w:t>
      </w:r>
      <w:r w:rsidR="00D446B2">
        <w:t xml:space="preserve">programming </w:t>
      </w:r>
      <w:r w:rsidR="00926B4A">
        <w:t xml:space="preserve">skills. </w:t>
      </w:r>
      <w:r w:rsidR="006B0E8B">
        <w:t>Moreover</w:t>
      </w:r>
      <w:r w:rsidR="006237B7">
        <w:t xml:space="preserve">, we have shown the </w:t>
      </w:r>
      <w:r w:rsidR="00A87B92">
        <w:t xml:space="preserve">possibility of </w:t>
      </w:r>
      <w:r>
        <w:t>provid</w:t>
      </w:r>
      <w:r w:rsidR="00A87B92">
        <w:t>ing</w:t>
      </w:r>
      <w:r>
        <w:t xml:space="preserve"> user-friendly libraries to users. One may </w:t>
      </w:r>
      <w:r w:rsidR="001B5758">
        <w:t xml:space="preserve">harbor </w:t>
      </w:r>
      <w:r>
        <w:t>doubt</w:t>
      </w:r>
      <w:r w:rsidR="001B5758">
        <w:t>s</w:t>
      </w:r>
      <w:r>
        <w:t xml:space="preserve"> </w:t>
      </w:r>
      <w:r w:rsidR="001B5758">
        <w:t xml:space="preserve">such as, </w:t>
      </w:r>
      <w:r>
        <w:t>“Why don’t we use R</w:t>
      </w:r>
      <w:r w:rsidR="00174F3B">
        <w:t xml:space="preserve"> or other libraries</w:t>
      </w:r>
      <w:r>
        <w:t xml:space="preserve"> directly instead </w:t>
      </w:r>
      <w:r w:rsidR="001B5758">
        <w:t xml:space="preserve">of </w:t>
      </w:r>
      <w:r w:rsidR="00774EB0">
        <w:t>integrat</w:t>
      </w:r>
      <w:r w:rsidR="001B5758">
        <w:t>ing</w:t>
      </w:r>
      <w:r>
        <w:t xml:space="preserve"> Pig </w:t>
      </w:r>
      <w:r w:rsidR="00774EB0">
        <w:t>to achieve similar goals</w:t>
      </w:r>
      <w:r>
        <w:t>?”</w:t>
      </w:r>
      <w:r w:rsidR="00A53EF6">
        <w:t xml:space="preserve"> </w:t>
      </w:r>
      <w:r w:rsidR="001B5758">
        <w:t>O</w:t>
      </w:r>
      <w:r w:rsidR="00A53EF6">
        <w:t xml:space="preserve">ur vision is </w:t>
      </w:r>
      <w:r w:rsidR="00201C42">
        <w:t xml:space="preserve">due to </w:t>
      </w:r>
      <w:r w:rsidR="001B5758">
        <w:t xml:space="preserve">the </w:t>
      </w:r>
      <w:r w:rsidR="00201C42">
        <w:t>fact that Hadoop</w:t>
      </w:r>
      <w:r w:rsidR="00A3614D">
        <w:t xml:space="preserve"> or Apache open source stack</w:t>
      </w:r>
      <w:r w:rsidR="00201C42">
        <w:t xml:space="preserve"> </w:t>
      </w:r>
      <w:r w:rsidR="001B5758">
        <w:t xml:space="preserve">are </w:t>
      </w:r>
      <w:r w:rsidR="00A3614D">
        <w:t xml:space="preserve">designed as </w:t>
      </w:r>
      <w:r w:rsidR="00201C42">
        <w:t xml:space="preserve">the mainstream of </w:t>
      </w:r>
      <w:r w:rsidR="00A3614D">
        <w:t>handling big d</w:t>
      </w:r>
      <w:r w:rsidR="00B34E12">
        <w:t>ata</w:t>
      </w:r>
      <w:r w:rsidR="00A3614D">
        <w:t xml:space="preserve"> problem</w:t>
      </w:r>
      <w:r w:rsidR="00145E97">
        <w:t>s</w:t>
      </w:r>
      <w:r w:rsidR="001B5758">
        <w:t>.</w:t>
      </w:r>
      <w:r w:rsidR="00A3614D">
        <w:t xml:space="preserve"> </w:t>
      </w:r>
      <w:r w:rsidR="001B5758">
        <w:t>I</w:t>
      </w:r>
      <w:r w:rsidR="00A3614D">
        <w:t xml:space="preserve">n order to achieve the best performance, we should tightly couple with </w:t>
      </w:r>
      <w:r w:rsidR="00CB5C1B">
        <w:t>these systems to avoid extra overhead</w:t>
      </w:r>
      <w:r w:rsidR="00FE19C6">
        <w:t xml:space="preserve"> such as </w:t>
      </w:r>
      <w:r w:rsidR="00FE19C6" w:rsidRPr="00FE19C6">
        <w:t>conversion</w:t>
      </w:r>
      <w:r w:rsidR="00FE19C6">
        <w:t xml:space="preserve"> of data type and data structure, manual parallelism for applications and algorithms, etc. </w:t>
      </w:r>
      <w:r w:rsidR="00452651">
        <w:t xml:space="preserve">In addition, as </w:t>
      </w:r>
      <w:r w:rsidR="00333A02">
        <w:t xml:space="preserve">Pig with </w:t>
      </w:r>
      <w:r w:rsidR="00452651">
        <w:t xml:space="preserve">Harp </w:t>
      </w:r>
      <w:r w:rsidR="00FA5181">
        <w:t>i</w:t>
      </w:r>
      <w:r w:rsidR="00452651">
        <w:t xml:space="preserve">ntegration is compatible with existing Pig operators and functions, users can select the best UDFs run on different platforms and construct the </w:t>
      </w:r>
      <w:r w:rsidR="00E058CD">
        <w:t xml:space="preserve">ideal </w:t>
      </w:r>
      <w:r w:rsidR="005C5B57">
        <w:t xml:space="preserve">Pig </w:t>
      </w:r>
      <w:r w:rsidR="00452651">
        <w:t xml:space="preserve">pipeline for their daily </w:t>
      </w:r>
      <w:r w:rsidR="000A0570">
        <w:t>data analysis</w:t>
      </w:r>
      <w:r w:rsidR="00D96452">
        <w:t xml:space="preserve">. </w:t>
      </w:r>
    </w:p>
    <w:p w14:paraId="5EB9F967" w14:textId="77777777" w:rsidR="00AB1812" w:rsidRDefault="00A85F69" w:rsidP="00E80CCA">
      <w:pPr>
        <w:pStyle w:val="BodyText"/>
      </w:pPr>
      <w:r>
        <w:t xml:space="preserve">We must </w:t>
      </w:r>
      <w:r w:rsidR="004731D0">
        <w:t xml:space="preserve">admit </w:t>
      </w:r>
      <w:r>
        <w:t xml:space="preserve">that </w:t>
      </w:r>
      <w:r w:rsidR="00636F54">
        <w:t>o</w:t>
      </w:r>
      <w:r w:rsidR="007F71A7">
        <w:t>ur</w:t>
      </w:r>
      <w:r w:rsidR="00EB1082">
        <w:t xml:space="preserve"> current result</w:t>
      </w:r>
      <w:r w:rsidR="001B5758">
        <w:t>s</w:t>
      </w:r>
      <w:r w:rsidR="008E7A3E">
        <w:t xml:space="preserve"> haven’t </w:t>
      </w:r>
      <w:r w:rsidR="00753DA2">
        <w:t xml:space="preserve">considered and </w:t>
      </w:r>
      <w:r w:rsidR="008E7A3E">
        <w:t>investigate</w:t>
      </w:r>
      <w:r w:rsidR="00753DA2">
        <w:t>d</w:t>
      </w:r>
      <w:r w:rsidR="008E7A3E">
        <w:t xml:space="preserve"> the </w:t>
      </w:r>
      <w:r w:rsidR="00DC4A3F">
        <w:t xml:space="preserve">data </w:t>
      </w:r>
      <w:r w:rsidR="008E7A3E">
        <w:t>access pattern</w:t>
      </w:r>
      <w:r w:rsidR="000D691B">
        <w:t>s</w:t>
      </w:r>
      <w:r w:rsidR="008E7A3E">
        <w:t xml:space="preserve"> and </w:t>
      </w:r>
      <w:r w:rsidR="002E66E6">
        <w:t xml:space="preserve">general </w:t>
      </w:r>
      <w:r w:rsidR="008E7A3E">
        <w:t>data abstract</w:t>
      </w:r>
      <w:r w:rsidR="002E66E6">
        <w:t>ion</w:t>
      </w:r>
      <w:r w:rsidR="000D691B">
        <w:t>s</w:t>
      </w:r>
      <w:r w:rsidR="006125E4">
        <w:t xml:space="preserve"> in the sense of using high level language to solve</w:t>
      </w:r>
      <w:r w:rsidR="008E7A3E">
        <w:t xml:space="preserve"> parallel computing</w:t>
      </w:r>
      <w:r w:rsidR="00A128D0">
        <w:t xml:space="preserve"> problems</w:t>
      </w:r>
      <w:r w:rsidR="001B5758">
        <w:t>.</w:t>
      </w:r>
      <w:r w:rsidR="00B95411">
        <w:t xml:space="preserve"> </w:t>
      </w:r>
      <w:r w:rsidR="001B5758">
        <w:t>W</w:t>
      </w:r>
      <w:r w:rsidR="007F71A7">
        <w:t xml:space="preserve">e may </w:t>
      </w:r>
      <w:r w:rsidR="001B5758">
        <w:t xml:space="preserve">go </w:t>
      </w:r>
      <w:r w:rsidR="007F71A7">
        <w:t xml:space="preserve">further </w:t>
      </w:r>
      <w:r w:rsidR="001B5758">
        <w:t xml:space="preserve">in </w:t>
      </w:r>
      <w:r w:rsidR="007F71A7">
        <w:t>th</w:t>
      </w:r>
      <w:r w:rsidR="001B5758">
        <w:t>i</w:t>
      </w:r>
      <w:r w:rsidR="007F71A7">
        <w:t xml:space="preserve">s direction as </w:t>
      </w:r>
      <w:r w:rsidR="008210FF">
        <w:t>future work.</w:t>
      </w:r>
    </w:p>
    <w:p w14:paraId="1FA1CA3F" w14:textId="77777777" w:rsidR="009303D9" w:rsidRPr="005A74AF" w:rsidRDefault="009303D9" w:rsidP="005B520E">
      <w:pPr>
        <w:pStyle w:val="Heading5"/>
      </w:pPr>
      <w:r w:rsidRPr="005A74AF">
        <w:t>Acknowledgment</w:t>
      </w:r>
    </w:p>
    <w:p w14:paraId="1CD8A6F5" w14:textId="4AA5524C" w:rsidR="006F4409" w:rsidRDefault="002B01B8">
      <w:pPr>
        <w:pStyle w:val="BodyText"/>
      </w:pPr>
      <w:r w:rsidRPr="002B01B8">
        <w:t>We would like to thank</w:t>
      </w:r>
      <w:r>
        <w:t xml:space="preserve"> </w:t>
      </w:r>
      <w:r w:rsidR="001B5758">
        <w:t xml:space="preserve">our </w:t>
      </w:r>
      <w:r>
        <w:t>colleague</w:t>
      </w:r>
      <w:r w:rsidR="007B5962">
        <w:t>s</w:t>
      </w:r>
      <w:r>
        <w:t xml:space="preserve"> Xiaoming Gao and Bingjing Zhang</w:t>
      </w:r>
      <w:r w:rsidR="000956A5">
        <w:t xml:space="preserve"> of</w:t>
      </w:r>
      <w:r w:rsidR="00BE39ED">
        <w:t xml:space="preserve"> </w:t>
      </w:r>
      <w:r w:rsidR="00C93E85">
        <w:t>the S</w:t>
      </w:r>
      <w:r w:rsidR="00BE39ED">
        <w:t>alsa team in Indiana University</w:t>
      </w:r>
      <w:r w:rsidR="001B5758">
        <w:t>,</w:t>
      </w:r>
      <w:r>
        <w:t xml:space="preserve"> who share</w:t>
      </w:r>
      <w:r w:rsidR="001B5758">
        <w:t>d</w:t>
      </w:r>
      <w:r>
        <w:t xml:space="preserve"> their result</w:t>
      </w:r>
      <w:r w:rsidR="001B5758">
        <w:t>s</w:t>
      </w:r>
      <w:r>
        <w:t xml:space="preserve"> on the implementation for Hadoop </w:t>
      </w:r>
      <w:r w:rsidR="00C5463F">
        <w:t>a</w:t>
      </w:r>
      <w:r>
        <w:t xml:space="preserve">nd Harp </w:t>
      </w:r>
      <w:r w:rsidR="008C05CE">
        <w:t>K-means</w:t>
      </w:r>
      <w:r w:rsidR="00A87B92">
        <w:t>.</w:t>
      </w:r>
      <w:r w:rsidR="00D90D7A">
        <w:t xml:space="preserve"> </w:t>
      </w:r>
      <w:r w:rsidR="005252C5">
        <w:t xml:space="preserve">Also, </w:t>
      </w:r>
      <w:r w:rsidR="001B5758">
        <w:t xml:space="preserve">thanks to </w:t>
      </w:r>
      <w:r w:rsidR="005252C5">
        <w:t>my research committee Dr. Geoffrey Fox</w:t>
      </w:r>
      <w:r w:rsidR="001B5758">
        <w:t>, with whom we</w:t>
      </w:r>
      <w:r w:rsidR="005252C5">
        <w:t xml:space="preserve"> discuss</w:t>
      </w:r>
      <w:r w:rsidR="001B5758">
        <w:t>ed</w:t>
      </w:r>
      <w:r w:rsidR="005252C5">
        <w:t xml:space="preserve"> the </w:t>
      </w:r>
      <w:r w:rsidR="004E29D2">
        <w:t>possibility</w:t>
      </w:r>
      <w:r w:rsidR="005252C5">
        <w:t xml:space="preserve">, usability and computation mode of using high level language for parallel computing. </w:t>
      </w:r>
    </w:p>
    <w:p w14:paraId="3E89D733" w14:textId="77777777" w:rsidR="007A322C" w:rsidRDefault="007A322C" w:rsidP="006F524A">
      <w:pPr>
        <w:pStyle w:val="BodyText"/>
      </w:pPr>
    </w:p>
    <w:p w14:paraId="4911A355" w14:textId="77777777" w:rsidR="007D4762" w:rsidRDefault="009303D9" w:rsidP="009F3B57">
      <w:pPr>
        <w:pStyle w:val="Heading5"/>
      </w:pPr>
      <w:r w:rsidRPr="005B520E">
        <w:t>References</w:t>
      </w:r>
    </w:p>
    <w:p w14:paraId="44B3CB9F" w14:textId="77777777" w:rsidR="00D71CD9" w:rsidRPr="00D71CD9" w:rsidRDefault="007D4762" w:rsidP="00ED029C">
      <w:pPr>
        <w:pStyle w:val="EndNoteBibliography"/>
        <w:ind w:left="360" w:hanging="360"/>
        <w:jc w:val="both"/>
      </w:pPr>
      <w:r w:rsidRPr="00DA361E">
        <w:rPr>
          <w:sz w:val="16"/>
          <w:szCs w:val="16"/>
        </w:rPr>
        <w:fldChar w:fldCharType="begin"/>
      </w:r>
      <w:r w:rsidRPr="00DA361E">
        <w:rPr>
          <w:sz w:val="16"/>
          <w:szCs w:val="16"/>
        </w:rPr>
        <w:instrText xml:space="preserve"> ADDIN EN.REFLIST </w:instrText>
      </w:r>
      <w:r w:rsidRPr="00DA361E">
        <w:rPr>
          <w:sz w:val="16"/>
          <w:szCs w:val="16"/>
        </w:rPr>
        <w:fldChar w:fldCharType="separate"/>
      </w:r>
      <w:bookmarkStart w:id="1" w:name="_ENREF_1"/>
      <w:r w:rsidR="00D71CD9" w:rsidRPr="00D71CD9">
        <w:t>[1]</w:t>
      </w:r>
      <w:r w:rsidR="00D71CD9" w:rsidRPr="00D71CD9">
        <w:tab/>
        <w:t xml:space="preserve">"Apache Hadoop," </w:t>
      </w:r>
      <w:hyperlink r:id="rId15" w:history="1">
        <w:r w:rsidR="00D71CD9" w:rsidRPr="00D71CD9">
          <w:rPr>
            <w:rStyle w:val="Hyperlink"/>
          </w:rPr>
          <w:t>http://hadoop.apache.org/</w:t>
        </w:r>
      </w:hyperlink>
      <w:r w:rsidR="00D71CD9" w:rsidRPr="00D71CD9">
        <w:t>, 2009.</w:t>
      </w:r>
      <w:bookmarkEnd w:id="1"/>
    </w:p>
    <w:p w14:paraId="40976123" w14:textId="77777777" w:rsidR="00D71CD9" w:rsidRPr="00D71CD9" w:rsidRDefault="00D71CD9" w:rsidP="00ED029C">
      <w:pPr>
        <w:pStyle w:val="EndNoteBibliography"/>
        <w:ind w:left="360" w:hanging="360"/>
        <w:jc w:val="both"/>
      </w:pPr>
      <w:bookmarkStart w:id="2" w:name="_ENREF_2"/>
      <w:r w:rsidRPr="00D71CD9">
        <w:t>[2]</w:t>
      </w:r>
      <w:r w:rsidRPr="00D71CD9">
        <w:tab/>
        <w:t xml:space="preserve">Alan F. Gates, Olga Natkovich, Shubham Chopra, Pradeep Kamath, Shravan M. Narayanamurthy, Christopher Olston, Benjamin Reed, Santhosh Srinivasan, and Utkarsh Srivastava, </w:t>
      </w:r>
      <w:r w:rsidRPr="00D71CD9">
        <w:rPr>
          <w:i/>
        </w:rPr>
        <w:t>Building a high-level dataflow system on top of Map-Reduce: the Pig experience.</w:t>
      </w:r>
      <w:r w:rsidRPr="00D71CD9">
        <w:t xml:space="preserve"> Proc. VLDB Endow., 2009. </w:t>
      </w:r>
      <w:r w:rsidRPr="00D71CD9">
        <w:rPr>
          <w:b/>
        </w:rPr>
        <w:t>2</w:t>
      </w:r>
      <w:r w:rsidRPr="00D71CD9">
        <w:t xml:space="preserve">(2): p. 1414-1425. </w:t>
      </w:r>
      <w:bookmarkEnd w:id="2"/>
    </w:p>
    <w:p w14:paraId="0A765568" w14:textId="77777777" w:rsidR="00D71CD9" w:rsidRPr="00D71CD9" w:rsidRDefault="00D71CD9" w:rsidP="00ED029C">
      <w:pPr>
        <w:pStyle w:val="EndNoteBibliography"/>
        <w:ind w:left="360" w:hanging="360"/>
        <w:jc w:val="both"/>
      </w:pPr>
      <w:bookmarkStart w:id="3" w:name="_ENREF_3"/>
      <w:r w:rsidRPr="00D71CD9">
        <w:t>[3]</w:t>
      </w:r>
      <w:r w:rsidRPr="00D71CD9">
        <w:tab/>
        <w:t xml:space="preserve">Ashish Thusoo, Joydeep Sen Sarma, Namit Jain, Zheng Shao, Prasad Chakka, Suresh Anthony, Hao Liu, Pete Wyckoff, and Raghotham Murthy, </w:t>
      </w:r>
      <w:r w:rsidRPr="00D71CD9">
        <w:rPr>
          <w:i/>
        </w:rPr>
        <w:t>Hive: a warehousing solution over a map-reduce framework.</w:t>
      </w:r>
      <w:r w:rsidRPr="00D71CD9">
        <w:t xml:space="preserve"> Proc. VLDB Endow., 2009. </w:t>
      </w:r>
      <w:r w:rsidRPr="00D71CD9">
        <w:rPr>
          <w:b/>
        </w:rPr>
        <w:t>2</w:t>
      </w:r>
      <w:r w:rsidRPr="00D71CD9">
        <w:t xml:space="preserve">(2): p. 1626-1629. </w:t>
      </w:r>
      <w:bookmarkEnd w:id="3"/>
    </w:p>
    <w:p w14:paraId="78B73A83" w14:textId="77777777" w:rsidR="00D71CD9" w:rsidRPr="00D71CD9" w:rsidRDefault="00D71CD9" w:rsidP="00ED029C">
      <w:pPr>
        <w:pStyle w:val="EndNoteBibliography"/>
        <w:ind w:left="360" w:hanging="360"/>
        <w:jc w:val="both"/>
      </w:pPr>
      <w:bookmarkStart w:id="4" w:name="_ENREF_4"/>
      <w:r w:rsidRPr="00D71CD9">
        <w:t>[4]</w:t>
      </w:r>
      <w:r w:rsidRPr="00D71CD9">
        <w:tab/>
        <w:t xml:space="preserve">Reynold S. Xin, Josh Rosen, Matei Zaharia, Michael J. Franklin, Scott Shenker, and Ion Stoica, </w:t>
      </w:r>
      <w:r w:rsidRPr="00D71CD9">
        <w:rPr>
          <w:i/>
        </w:rPr>
        <w:t>Shark: SQL and rich analytics at scale</w:t>
      </w:r>
      <w:r w:rsidRPr="00D71CD9">
        <w:t xml:space="preserve">, in </w:t>
      </w:r>
      <w:r w:rsidRPr="00D71CD9">
        <w:rPr>
          <w:i/>
        </w:rPr>
        <w:t xml:space="preserve">Proceedings of the 2013 </w:t>
      </w:r>
      <w:r w:rsidRPr="00D71CD9">
        <w:rPr>
          <w:i/>
        </w:rPr>
        <w:lastRenderedPageBreak/>
        <w:t>ACM SIGMOD International Conference on Management of Data</w:t>
      </w:r>
      <w:r w:rsidRPr="00D71CD9">
        <w:t>. 2013, ACM: New York, New York, USA. p. 13-24.</w:t>
      </w:r>
      <w:bookmarkEnd w:id="4"/>
    </w:p>
    <w:p w14:paraId="284CBB96" w14:textId="77777777" w:rsidR="00D71CD9" w:rsidRPr="00D71CD9" w:rsidRDefault="00D71CD9" w:rsidP="00ED029C">
      <w:pPr>
        <w:pStyle w:val="EndNoteBibliography"/>
        <w:ind w:left="360" w:hanging="360"/>
        <w:jc w:val="both"/>
      </w:pPr>
      <w:bookmarkStart w:id="5" w:name="_ENREF_5"/>
      <w:r w:rsidRPr="00D71CD9">
        <w:t>[5]</w:t>
      </w:r>
      <w:r w:rsidRPr="00D71CD9">
        <w:tab/>
        <w:t xml:space="preserve">R Development Core Team, </w:t>
      </w:r>
      <w:r w:rsidRPr="00D71CD9">
        <w:rPr>
          <w:i/>
        </w:rPr>
        <w:t>R: A Language and Environment for Statistical Computing</w:t>
      </w:r>
      <w:r w:rsidRPr="00D71CD9">
        <w:t>. 2011: R Foundation for Statistical Computing.</w:t>
      </w:r>
      <w:bookmarkEnd w:id="5"/>
    </w:p>
    <w:p w14:paraId="22C5370C" w14:textId="77777777" w:rsidR="00D71CD9" w:rsidRPr="00D71CD9" w:rsidRDefault="00D71CD9" w:rsidP="00ED029C">
      <w:pPr>
        <w:pStyle w:val="EndNoteBibliography"/>
        <w:ind w:left="360" w:hanging="360"/>
        <w:jc w:val="both"/>
      </w:pPr>
      <w:bookmarkStart w:id="6" w:name="_ENREF_6"/>
      <w:r w:rsidRPr="00D71CD9">
        <w:t>[6]</w:t>
      </w:r>
      <w:r w:rsidRPr="00D71CD9">
        <w:tab/>
        <w:t xml:space="preserve">Bingjing Zhang. </w:t>
      </w:r>
      <w:r w:rsidRPr="00D71CD9">
        <w:rPr>
          <w:i/>
        </w:rPr>
        <w:t>Apache Harp Project</w:t>
      </w:r>
      <w:r w:rsidRPr="00D71CD9">
        <w:t xml:space="preserve">,  2014; Available from: </w:t>
      </w:r>
      <w:hyperlink r:id="rId16" w:history="1">
        <w:r w:rsidRPr="00D71CD9">
          <w:rPr>
            <w:rStyle w:val="Hyperlink"/>
          </w:rPr>
          <w:t>http://salsaproj.indiana.edu/harp/</w:t>
        </w:r>
      </w:hyperlink>
      <w:r w:rsidRPr="00D71CD9">
        <w:t>.</w:t>
      </w:r>
      <w:bookmarkEnd w:id="6"/>
    </w:p>
    <w:p w14:paraId="02DD7AC4" w14:textId="77777777" w:rsidR="00D71CD9" w:rsidRPr="00D71CD9" w:rsidRDefault="00D71CD9" w:rsidP="00ED029C">
      <w:pPr>
        <w:pStyle w:val="EndNoteBibliography"/>
        <w:ind w:left="360" w:hanging="360"/>
        <w:jc w:val="both"/>
      </w:pPr>
      <w:bookmarkStart w:id="7" w:name="_ENREF_7"/>
      <w:r w:rsidRPr="00D71CD9">
        <w:t>[7]</w:t>
      </w:r>
      <w:r w:rsidRPr="00D71CD9">
        <w:tab/>
        <w:t xml:space="preserve">Christopher Olston, Benjamin Reed, Utkarsh Srivastava, Ravi Kumar, and Andrew Tomkins, </w:t>
      </w:r>
      <w:r w:rsidRPr="00D71CD9">
        <w:rPr>
          <w:i/>
        </w:rPr>
        <w:t>Pig latin: a not-so-foreign language for data processing</w:t>
      </w:r>
      <w:r w:rsidRPr="00D71CD9">
        <w:t xml:space="preserve">, in </w:t>
      </w:r>
      <w:r w:rsidRPr="00D71CD9">
        <w:rPr>
          <w:i/>
        </w:rPr>
        <w:t>Proceedings of the 2008 ACM SIGMOD international conference on Management of data</w:t>
      </w:r>
      <w:r w:rsidRPr="00D71CD9">
        <w:t>. 2008, ACM: Vancouver, Canada. p. 1099-1110.</w:t>
      </w:r>
      <w:bookmarkEnd w:id="7"/>
    </w:p>
    <w:p w14:paraId="05BB558C" w14:textId="77777777" w:rsidR="00D71CD9" w:rsidRPr="00D71CD9" w:rsidRDefault="00D71CD9" w:rsidP="00ED029C">
      <w:pPr>
        <w:pStyle w:val="EndNoteBibliography"/>
        <w:ind w:left="360" w:hanging="360"/>
        <w:jc w:val="both"/>
      </w:pPr>
      <w:bookmarkStart w:id="8" w:name="_ENREF_8"/>
      <w:r w:rsidRPr="00D71CD9">
        <w:t>[8]</w:t>
      </w:r>
      <w:r w:rsidRPr="00D71CD9">
        <w:tab/>
      </w:r>
      <w:r w:rsidRPr="00D71CD9">
        <w:rPr>
          <w:i/>
        </w:rPr>
        <w:t>Pig Programming Tools</w:t>
      </w:r>
      <w:r w:rsidRPr="00D71CD9">
        <w:t xml:space="preserve">,  2014; Available from: </w:t>
      </w:r>
      <w:hyperlink r:id="rId17" w:history="1">
        <w:r w:rsidRPr="00D71CD9">
          <w:rPr>
            <w:rStyle w:val="Hyperlink"/>
          </w:rPr>
          <w:t>http://en.wikipedia.org/wiki/Pig_(programming_tool)</w:t>
        </w:r>
      </w:hyperlink>
      <w:r w:rsidRPr="00D71CD9">
        <w:t>.</w:t>
      </w:r>
      <w:bookmarkEnd w:id="8"/>
    </w:p>
    <w:p w14:paraId="7ECD9301" w14:textId="77777777" w:rsidR="00D71CD9" w:rsidRPr="00D71CD9" w:rsidRDefault="00D71CD9" w:rsidP="00ED029C">
      <w:pPr>
        <w:pStyle w:val="EndNoteBibliography"/>
        <w:ind w:left="360" w:hanging="360"/>
        <w:jc w:val="both"/>
      </w:pPr>
      <w:bookmarkStart w:id="9" w:name="_ENREF_9"/>
      <w:r w:rsidRPr="00D71CD9">
        <w:t>[9]</w:t>
      </w:r>
      <w:r w:rsidRPr="00D71CD9">
        <w:tab/>
        <w:t xml:space="preserve">Terence Parr. </w:t>
      </w:r>
      <w:hyperlink r:id="rId18" w:history="1">
        <w:r w:rsidRPr="00D71CD9">
          <w:rPr>
            <w:rStyle w:val="Hyperlink"/>
            <w:i/>
          </w:rPr>
          <w:t>http://www.antlr.org/</w:t>
        </w:r>
        <w:r w:rsidRPr="00D71CD9">
          <w:rPr>
            <w:rStyle w:val="Hyperlink"/>
          </w:rPr>
          <w:t>;</w:t>
        </w:r>
      </w:hyperlink>
      <w:r w:rsidRPr="00D71CD9">
        <w:t xml:space="preserve"> Available from: </w:t>
      </w:r>
      <w:hyperlink r:id="rId19" w:history="1">
        <w:r w:rsidRPr="00D71CD9">
          <w:rPr>
            <w:rStyle w:val="Hyperlink"/>
          </w:rPr>
          <w:t>http://www.antlr.org/</w:t>
        </w:r>
      </w:hyperlink>
      <w:r w:rsidRPr="00D71CD9">
        <w:t>.</w:t>
      </w:r>
      <w:bookmarkEnd w:id="9"/>
    </w:p>
    <w:p w14:paraId="2F8D9892" w14:textId="77777777" w:rsidR="00D71CD9" w:rsidRPr="00D71CD9" w:rsidRDefault="00D71CD9" w:rsidP="00ED029C">
      <w:pPr>
        <w:pStyle w:val="EndNoteBibliography"/>
        <w:ind w:left="360" w:hanging="360"/>
        <w:jc w:val="both"/>
      </w:pPr>
      <w:bookmarkStart w:id="10" w:name="_ENREF_10"/>
      <w:r w:rsidRPr="00D71CD9">
        <w:t>[10]</w:t>
      </w:r>
      <w:r w:rsidRPr="00D71CD9">
        <w:tab/>
        <w:t xml:space="preserve">J.Ekanayake, H.Li, B.Zhang, T.Gunarathne, S.Bae, J.Qiu, and G.Fox, </w:t>
      </w:r>
      <w:r w:rsidRPr="00D71CD9">
        <w:rPr>
          <w:i/>
        </w:rPr>
        <w:t>Twister: A Runtime for iterative MapReduce</w:t>
      </w:r>
      <w:r w:rsidRPr="00D71CD9">
        <w:t xml:space="preserve">, in </w:t>
      </w:r>
      <w:r w:rsidRPr="00D71CD9">
        <w:rPr>
          <w:i/>
        </w:rPr>
        <w:t>Proceedings of the First International Workshop on MapReduce and its Applications of ACM HPDC 2010 conference June 20-25, 2010</w:t>
      </w:r>
      <w:r w:rsidRPr="00D71CD9">
        <w:t>. 2010, ACM: Chicago,  Illinois.</w:t>
      </w:r>
      <w:bookmarkEnd w:id="10"/>
    </w:p>
    <w:p w14:paraId="6622F679" w14:textId="77777777" w:rsidR="00D71CD9" w:rsidRPr="00D71CD9" w:rsidRDefault="00D71CD9" w:rsidP="00ED029C">
      <w:pPr>
        <w:pStyle w:val="EndNoteBibliography"/>
        <w:ind w:left="360" w:hanging="360"/>
        <w:jc w:val="both"/>
      </w:pPr>
      <w:bookmarkStart w:id="11" w:name="_ENREF_11"/>
      <w:r w:rsidRPr="00D71CD9">
        <w:t>[11]</w:t>
      </w:r>
      <w:r w:rsidRPr="00D71CD9">
        <w:tab/>
        <w:t xml:space="preserve">Matei Zaharia, Mosharaf Chowdhury, Michael J. Franklin, Scott Shenker, and Ion Stoica, </w:t>
      </w:r>
      <w:r w:rsidRPr="00D71CD9">
        <w:rPr>
          <w:i/>
        </w:rPr>
        <w:t>Spark: Cluster Computing with Working Sets</w:t>
      </w:r>
      <w:r w:rsidRPr="00D71CD9">
        <w:t xml:space="preserve">, in </w:t>
      </w:r>
      <w:r w:rsidRPr="00D71CD9">
        <w:rPr>
          <w:i/>
        </w:rPr>
        <w:t>2nd USENIX Workshop on Hot Topics in Cloud Computing (HotCloud '10)</w:t>
      </w:r>
      <w:r w:rsidRPr="00D71CD9">
        <w:t>. 2010: Boston.</w:t>
      </w:r>
      <w:bookmarkEnd w:id="11"/>
    </w:p>
    <w:p w14:paraId="66566D33" w14:textId="77777777" w:rsidR="00D71CD9" w:rsidRPr="00D71CD9" w:rsidRDefault="00D71CD9" w:rsidP="00ED029C">
      <w:pPr>
        <w:pStyle w:val="EndNoteBibliography"/>
        <w:ind w:left="360" w:hanging="360"/>
        <w:jc w:val="both"/>
      </w:pPr>
      <w:bookmarkStart w:id="12" w:name="_ENREF_12"/>
      <w:r w:rsidRPr="00D71CD9">
        <w:t>[12]</w:t>
      </w:r>
      <w:r w:rsidRPr="00D71CD9">
        <w:tab/>
        <w:t xml:space="preserve">Yingyi Bu, Bill Howe, Magdalena Balazinska, and Michael D. Ernst, </w:t>
      </w:r>
      <w:r w:rsidRPr="00D71CD9">
        <w:rPr>
          <w:i/>
        </w:rPr>
        <w:t>HaLoop: Efficient Iterative Data Processing on Large Clusters</w:t>
      </w:r>
      <w:r w:rsidRPr="00D71CD9">
        <w:t xml:space="preserve">, in </w:t>
      </w:r>
      <w:r w:rsidRPr="00D71CD9">
        <w:rPr>
          <w:i/>
        </w:rPr>
        <w:t>The 36th International Conference on Very Large Data Bases</w:t>
      </w:r>
      <w:r w:rsidRPr="00D71CD9">
        <w:t>. 2010, VLDB Endowment: Singapore.</w:t>
      </w:r>
      <w:bookmarkEnd w:id="12"/>
    </w:p>
    <w:p w14:paraId="1CA8374A" w14:textId="77777777" w:rsidR="00D71CD9" w:rsidRPr="00D71CD9" w:rsidRDefault="00D71CD9" w:rsidP="00ED029C">
      <w:pPr>
        <w:pStyle w:val="EndNoteBibliography"/>
        <w:ind w:left="360" w:hanging="360"/>
        <w:jc w:val="both"/>
      </w:pPr>
      <w:bookmarkStart w:id="13" w:name="_ENREF_13"/>
      <w:r w:rsidRPr="00D71CD9">
        <w:t>[13]</w:t>
      </w:r>
      <w:r w:rsidRPr="00D71CD9">
        <w:tab/>
        <w:t xml:space="preserve">M. Hayes and S. Shah. </w:t>
      </w:r>
      <w:r w:rsidRPr="00D71CD9">
        <w:rPr>
          <w:i/>
        </w:rPr>
        <w:t>Hourglass: A library for incremental processing on Hadoop</w:t>
      </w:r>
      <w:r w:rsidRPr="00D71CD9">
        <w:t xml:space="preserve">. in </w:t>
      </w:r>
      <w:r w:rsidRPr="00D71CD9">
        <w:rPr>
          <w:i/>
        </w:rPr>
        <w:t>Big Data, 2013 IEEE International Conference on</w:t>
      </w:r>
      <w:r w:rsidRPr="00D71CD9">
        <w:t>. 2013.</w:t>
      </w:r>
      <w:bookmarkEnd w:id="13"/>
    </w:p>
    <w:p w14:paraId="7C5DCBB9" w14:textId="77777777" w:rsidR="00D71CD9" w:rsidRPr="00D71CD9" w:rsidRDefault="00D71CD9" w:rsidP="00ED029C">
      <w:pPr>
        <w:pStyle w:val="EndNoteBibliography"/>
        <w:ind w:left="360" w:hanging="360"/>
        <w:jc w:val="both"/>
      </w:pPr>
      <w:bookmarkStart w:id="14" w:name="_ENREF_14"/>
      <w:r w:rsidRPr="00D71CD9">
        <w:t>[14]</w:t>
      </w:r>
      <w:r w:rsidRPr="00D71CD9">
        <w:tab/>
        <w:t xml:space="preserve">Matei Zaharia, Mosharaf Chowdhury, Tathagata Das, Ankur Dave, Justin Ma, Murphy McCauley, Michael J. Franklin, Scott Shenker, and Ion Stoica, </w:t>
      </w:r>
      <w:r w:rsidRPr="00D71CD9">
        <w:rPr>
          <w:i/>
        </w:rPr>
        <w:t>Resilient distributed datasets: a fault-tolerant abstraction for in-memory cluster computing</w:t>
      </w:r>
      <w:r w:rsidRPr="00D71CD9">
        <w:t xml:space="preserve">, in </w:t>
      </w:r>
      <w:r w:rsidRPr="00D71CD9">
        <w:rPr>
          <w:i/>
        </w:rPr>
        <w:t>Proceedings of the 9th USENIX conference on Networked Systems Design and Implementation</w:t>
      </w:r>
      <w:r w:rsidRPr="00D71CD9">
        <w:t>. 2012, USENIX Association: San Jose, CA. p. 2-2.</w:t>
      </w:r>
      <w:bookmarkEnd w:id="14"/>
    </w:p>
    <w:p w14:paraId="355D811A" w14:textId="77777777" w:rsidR="00D71CD9" w:rsidRPr="00D71CD9" w:rsidRDefault="00D71CD9" w:rsidP="00ED029C">
      <w:pPr>
        <w:pStyle w:val="EndNoteBibliography"/>
        <w:ind w:left="360" w:hanging="360"/>
        <w:jc w:val="both"/>
      </w:pPr>
      <w:bookmarkStart w:id="15" w:name="_ENREF_15"/>
      <w:r w:rsidRPr="00D71CD9">
        <w:t>[15]</w:t>
      </w:r>
      <w:r w:rsidRPr="00D71CD9">
        <w:tab/>
      </w:r>
      <w:r w:rsidRPr="00D71CD9">
        <w:rPr>
          <w:i/>
        </w:rPr>
        <w:t>Apache Tez</w:t>
      </w:r>
      <w:r w:rsidRPr="00D71CD9">
        <w:t xml:space="preserve">,  2014; Available from: </w:t>
      </w:r>
      <w:hyperlink r:id="rId20" w:history="1">
        <w:r w:rsidRPr="00D71CD9">
          <w:rPr>
            <w:rStyle w:val="Hyperlink"/>
          </w:rPr>
          <w:t>http://tez.incubator.apache.org/</w:t>
        </w:r>
      </w:hyperlink>
      <w:r w:rsidRPr="00D71CD9">
        <w:t>.</w:t>
      </w:r>
      <w:bookmarkEnd w:id="15"/>
    </w:p>
    <w:p w14:paraId="5F2E96E3" w14:textId="77777777" w:rsidR="00C609A3" w:rsidRPr="005B520E" w:rsidRDefault="007D4762" w:rsidP="006F524A">
      <w:pPr>
        <w:pStyle w:val="BodyText"/>
        <w:ind w:firstLine="0"/>
      </w:pPr>
      <w:r w:rsidRPr="00DA361E">
        <w:rPr>
          <w:sz w:val="16"/>
          <w:szCs w:val="16"/>
        </w:rPr>
        <w:fldChar w:fldCharType="end"/>
      </w:r>
    </w:p>
    <w:p w14:paraId="195F7781" w14:textId="77777777" w:rsidR="00F136E3" w:rsidRPr="005A74AF" w:rsidRDefault="00F136E3" w:rsidP="006F524A">
      <w:pPr>
        <w:pStyle w:val="BodyText"/>
        <w:ind w:firstLine="0"/>
      </w:pPr>
    </w:p>
    <w:sectPr w:rsidR="00F136E3" w:rsidRPr="005A74AF" w:rsidSect="006F524A">
      <w:type w:val="continuous"/>
      <w:pgSz w:w="12240" w:h="15840" w:code="1"/>
      <w:pgMar w:top="1440" w:right="1080" w:bottom="1440" w:left="1080"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8A91B45"/>
    <w:multiLevelType w:val="hybridMultilevel"/>
    <w:tmpl w:val="82BE2E8E"/>
    <w:lvl w:ilvl="0" w:tplc="59A477E8">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4E243F86"/>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6">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3"/>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0"/>
  </w:num>
  <w:num w:numId="12">
    <w:abstractNumId w:val="7"/>
  </w:num>
  <w:num w:numId="13">
    <w:abstractNumId w:val="2"/>
  </w:num>
  <w:num w:numId="14">
    <w:abstractNumId w:val="5"/>
  </w:num>
  <w:num w:numId="15">
    <w:abstractNumId w:val="7"/>
  </w:num>
  <w:num w:numId="16">
    <w:abstractNumId w:val="7"/>
  </w:num>
  <w:num w:numId="17">
    <w:abstractNumId w:val="7"/>
  </w:num>
  <w:num w:numId="18">
    <w:abstractNumId w:val="5"/>
  </w:num>
  <w:num w:numId="19">
    <w:abstractNumId w:val="7"/>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7"/>
  </w:num>
  <w:num w:numId="23">
    <w:abstractNumId w:val="8"/>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num>
  <w:num w:numId="26">
    <w:abstractNumId w:val="7"/>
  </w:num>
  <w:num w:numId="27">
    <w:abstractNumId w:val="7"/>
  </w:num>
  <w:num w:numId="28">
    <w:abstractNumId w:val="7"/>
  </w:num>
  <w:num w:numId="29">
    <w:abstractNumId w:val="7"/>
  </w:num>
  <w:num w:numId="30">
    <w:abstractNumId w:val="7"/>
  </w:num>
  <w:num w:numId="31">
    <w:abstractNumId w:val="7"/>
  </w:num>
  <w:num w:numId="32">
    <w:abstractNumId w:val="7"/>
  </w:num>
  <w:num w:numId="33">
    <w:abstractNumId w:val="7"/>
  </w:num>
  <w:num w:numId="34">
    <w:abstractNumId w:val="7"/>
  </w:num>
  <w:num w:numId="35">
    <w:abstractNumId w:val="7"/>
  </w:num>
  <w:num w:numId="36">
    <w:abstractNumId w:val="7"/>
  </w:num>
  <w:num w:numId="37">
    <w:abstractNumId w:val="7"/>
  </w:num>
  <w:num w:numId="38">
    <w:abstractNumId w:val="7"/>
  </w:num>
  <w:num w:numId="39">
    <w:abstractNumId w:val="7"/>
  </w:num>
  <w:num w:numId="40">
    <w:abstractNumId w:val="7"/>
  </w:num>
  <w:num w:numId="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1_SalsaHPC_Styl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w0p00eupwezde0fr4559xy0wf2p0tts250&quot;&gt;taklwu&lt;record-ids&gt;&lt;item&gt;106&lt;/item&gt;&lt;item&gt;228&lt;/item&gt;&lt;item&gt;449&lt;/item&gt;&lt;item&gt;557&lt;/item&gt;&lt;item&gt;843&lt;/item&gt;&lt;item&gt;872&lt;/item&gt;&lt;item&gt;1397&lt;/item&gt;&lt;item&gt;1398&lt;/item&gt;&lt;item&gt;1399&lt;/item&gt;&lt;item&gt;1400&lt;/item&gt;&lt;item&gt;1401&lt;/item&gt;&lt;item&gt;1402&lt;/item&gt;&lt;item&gt;1409&lt;/item&gt;&lt;item&gt;1410&lt;/item&gt;&lt;item&gt;1414&lt;/item&gt;&lt;/record-ids&gt;&lt;/item&gt;&lt;/Libraries&gt;"/>
  </w:docVars>
  <w:rsids>
    <w:rsidRoot w:val="009303D9"/>
    <w:rsid w:val="0000059E"/>
    <w:rsid w:val="00000ABD"/>
    <w:rsid w:val="0000150B"/>
    <w:rsid w:val="00003F6A"/>
    <w:rsid w:val="00004B75"/>
    <w:rsid w:val="0000697D"/>
    <w:rsid w:val="00007204"/>
    <w:rsid w:val="00011C73"/>
    <w:rsid w:val="00013555"/>
    <w:rsid w:val="00013827"/>
    <w:rsid w:val="000141C8"/>
    <w:rsid w:val="00014342"/>
    <w:rsid w:val="000148CF"/>
    <w:rsid w:val="000156D7"/>
    <w:rsid w:val="00015869"/>
    <w:rsid w:val="0001605E"/>
    <w:rsid w:val="00016646"/>
    <w:rsid w:val="00016C3E"/>
    <w:rsid w:val="0002033F"/>
    <w:rsid w:val="00021433"/>
    <w:rsid w:val="000219E0"/>
    <w:rsid w:val="00021AA4"/>
    <w:rsid w:val="00022C7C"/>
    <w:rsid w:val="000232B7"/>
    <w:rsid w:val="00023693"/>
    <w:rsid w:val="00025822"/>
    <w:rsid w:val="000262AB"/>
    <w:rsid w:val="0002663A"/>
    <w:rsid w:val="000319E3"/>
    <w:rsid w:val="00031BC8"/>
    <w:rsid w:val="000329FE"/>
    <w:rsid w:val="00033115"/>
    <w:rsid w:val="00033361"/>
    <w:rsid w:val="000338DE"/>
    <w:rsid w:val="000346B4"/>
    <w:rsid w:val="00037477"/>
    <w:rsid w:val="00037FCF"/>
    <w:rsid w:val="0004018B"/>
    <w:rsid w:val="00040EBF"/>
    <w:rsid w:val="00042475"/>
    <w:rsid w:val="000461B0"/>
    <w:rsid w:val="00046209"/>
    <w:rsid w:val="00046455"/>
    <w:rsid w:val="000464B2"/>
    <w:rsid w:val="000465D4"/>
    <w:rsid w:val="00046F7B"/>
    <w:rsid w:val="000472FF"/>
    <w:rsid w:val="000521BA"/>
    <w:rsid w:val="00052AA9"/>
    <w:rsid w:val="000532C1"/>
    <w:rsid w:val="00054275"/>
    <w:rsid w:val="0005460E"/>
    <w:rsid w:val="00054EA5"/>
    <w:rsid w:val="00055F81"/>
    <w:rsid w:val="00056301"/>
    <w:rsid w:val="00056B84"/>
    <w:rsid w:val="00056C24"/>
    <w:rsid w:val="00060720"/>
    <w:rsid w:val="0006149E"/>
    <w:rsid w:val="000620EC"/>
    <w:rsid w:val="00062662"/>
    <w:rsid w:val="000628E2"/>
    <w:rsid w:val="00064693"/>
    <w:rsid w:val="00066A28"/>
    <w:rsid w:val="00066C94"/>
    <w:rsid w:val="00066F40"/>
    <w:rsid w:val="00066F6E"/>
    <w:rsid w:val="000672EE"/>
    <w:rsid w:val="0006796A"/>
    <w:rsid w:val="00070DB1"/>
    <w:rsid w:val="00071C7D"/>
    <w:rsid w:val="00072C10"/>
    <w:rsid w:val="00073FB8"/>
    <w:rsid w:val="00075F98"/>
    <w:rsid w:val="000770F8"/>
    <w:rsid w:val="000808E2"/>
    <w:rsid w:val="0008128C"/>
    <w:rsid w:val="00081612"/>
    <w:rsid w:val="00082498"/>
    <w:rsid w:val="00082BFA"/>
    <w:rsid w:val="000835C0"/>
    <w:rsid w:val="00083B79"/>
    <w:rsid w:val="00084319"/>
    <w:rsid w:val="00084F50"/>
    <w:rsid w:val="000852F3"/>
    <w:rsid w:val="00085B4B"/>
    <w:rsid w:val="00085BC9"/>
    <w:rsid w:val="00085E08"/>
    <w:rsid w:val="0008602E"/>
    <w:rsid w:val="0008639E"/>
    <w:rsid w:val="00091B83"/>
    <w:rsid w:val="00091F60"/>
    <w:rsid w:val="000923BC"/>
    <w:rsid w:val="00093129"/>
    <w:rsid w:val="00093CB5"/>
    <w:rsid w:val="0009549B"/>
    <w:rsid w:val="000956A5"/>
    <w:rsid w:val="00095842"/>
    <w:rsid w:val="00095AC4"/>
    <w:rsid w:val="00095E30"/>
    <w:rsid w:val="00096764"/>
    <w:rsid w:val="00096E8A"/>
    <w:rsid w:val="00097E61"/>
    <w:rsid w:val="000A02F0"/>
    <w:rsid w:val="000A0570"/>
    <w:rsid w:val="000A0A29"/>
    <w:rsid w:val="000A0E57"/>
    <w:rsid w:val="000A1786"/>
    <w:rsid w:val="000A2E3D"/>
    <w:rsid w:val="000A38D6"/>
    <w:rsid w:val="000A4754"/>
    <w:rsid w:val="000A4875"/>
    <w:rsid w:val="000A4DF1"/>
    <w:rsid w:val="000A56FA"/>
    <w:rsid w:val="000A5B4E"/>
    <w:rsid w:val="000A6A9C"/>
    <w:rsid w:val="000A6AE7"/>
    <w:rsid w:val="000A77AD"/>
    <w:rsid w:val="000A7B88"/>
    <w:rsid w:val="000B003A"/>
    <w:rsid w:val="000B0990"/>
    <w:rsid w:val="000B128C"/>
    <w:rsid w:val="000B31CA"/>
    <w:rsid w:val="000B379B"/>
    <w:rsid w:val="000B3FD4"/>
    <w:rsid w:val="000B4537"/>
    <w:rsid w:val="000B47F7"/>
    <w:rsid w:val="000B66CC"/>
    <w:rsid w:val="000B6BE7"/>
    <w:rsid w:val="000B6D64"/>
    <w:rsid w:val="000C00AA"/>
    <w:rsid w:val="000C0142"/>
    <w:rsid w:val="000C3000"/>
    <w:rsid w:val="000C37A6"/>
    <w:rsid w:val="000C54AD"/>
    <w:rsid w:val="000C5839"/>
    <w:rsid w:val="000C6163"/>
    <w:rsid w:val="000C664E"/>
    <w:rsid w:val="000C6A7C"/>
    <w:rsid w:val="000C778E"/>
    <w:rsid w:val="000C785A"/>
    <w:rsid w:val="000C79B2"/>
    <w:rsid w:val="000C7A46"/>
    <w:rsid w:val="000D0117"/>
    <w:rsid w:val="000D1039"/>
    <w:rsid w:val="000D1918"/>
    <w:rsid w:val="000D1C04"/>
    <w:rsid w:val="000D22F0"/>
    <w:rsid w:val="000D277C"/>
    <w:rsid w:val="000D285B"/>
    <w:rsid w:val="000D3466"/>
    <w:rsid w:val="000D64C5"/>
    <w:rsid w:val="000D691B"/>
    <w:rsid w:val="000D6962"/>
    <w:rsid w:val="000D6F8C"/>
    <w:rsid w:val="000E181D"/>
    <w:rsid w:val="000E3038"/>
    <w:rsid w:val="000E3F17"/>
    <w:rsid w:val="000E4773"/>
    <w:rsid w:val="000E5466"/>
    <w:rsid w:val="000E63F2"/>
    <w:rsid w:val="000E72B7"/>
    <w:rsid w:val="000F0ABA"/>
    <w:rsid w:val="000F1412"/>
    <w:rsid w:val="000F188B"/>
    <w:rsid w:val="000F1CDE"/>
    <w:rsid w:val="000F348D"/>
    <w:rsid w:val="000F3C4C"/>
    <w:rsid w:val="000F45B7"/>
    <w:rsid w:val="000F5F72"/>
    <w:rsid w:val="000F7117"/>
    <w:rsid w:val="000F71E1"/>
    <w:rsid w:val="0010186B"/>
    <w:rsid w:val="001021E5"/>
    <w:rsid w:val="00102D5F"/>
    <w:rsid w:val="00104404"/>
    <w:rsid w:val="0010450F"/>
    <w:rsid w:val="00105D58"/>
    <w:rsid w:val="0010604F"/>
    <w:rsid w:val="001061A6"/>
    <w:rsid w:val="00106761"/>
    <w:rsid w:val="00110CCB"/>
    <w:rsid w:val="001117DB"/>
    <w:rsid w:val="001119C7"/>
    <w:rsid w:val="001138D6"/>
    <w:rsid w:val="001154C7"/>
    <w:rsid w:val="0012020D"/>
    <w:rsid w:val="00120333"/>
    <w:rsid w:val="0012041E"/>
    <w:rsid w:val="0012127B"/>
    <w:rsid w:val="001229A6"/>
    <w:rsid w:val="001236B9"/>
    <w:rsid w:val="00123BB3"/>
    <w:rsid w:val="00124908"/>
    <w:rsid w:val="00127BBF"/>
    <w:rsid w:val="0013056F"/>
    <w:rsid w:val="00131BB0"/>
    <w:rsid w:val="00133038"/>
    <w:rsid w:val="00133130"/>
    <w:rsid w:val="00136BED"/>
    <w:rsid w:val="00137631"/>
    <w:rsid w:val="00137F7D"/>
    <w:rsid w:val="00141211"/>
    <w:rsid w:val="00141226"/>
    <w:rsid w:val="00141E88"/>
    <w:rsid w:val="00143094"/>
    <w:rsid w:val="00143E62"/>
    <w:rsid w:val="00145369"/>
    <w:rsid w:val="00145E97"/>
    <w:rsid w:val="00146D6C"/>
    <w:rsid w:val="00147E2B"/>
    <w:rsid w:val="0015229F"/>
    <w:rsid w:val="00153557"/>
    <w:rsid w:val="00153D20"/>
    <w:rsid w:val="00156BD9"/>
    <w:rsid w:val="00157D92"/>
    <w:rsid w:val="001620AE"/>
    <w:rsid w:val="00162B50"/>
    <w:rsid w:val="00163CBF"/>
    <w:rsid w:val="0016424B"/>
    <w:rsid w:val="00165F34"/>
    <w:rsid w:val="001669C5"/>
    <w:rsid w:val="00166BAA"/>
    <w:rsid w:val="00166F04"/>
    <w:rsid w:val="00166FB6"/>
    <w:rsid w:val="0016703F"/>
    <w:rsid w:val="00167B28"/>
    <w:rsid w:val="001705B5"/>
    <w:rsid w:val="001707E5"/>
    <w:rsid w:val="00170FFE"/>
    <w:rsid w:val="00172220"/>
    <w:rsid w:val="0017285B"/>
    <w:rsid w:val="001745D8"/>
    <w:rsid w:val="00174F3B"/>
    <w:rsid w:val="001753FE"/>
    <w:rsid w:val="00175D8B"/>
    <w:rsid w:val="00177156"/>
    <w:rsid w:val="00177D83"/>
    <w:rsid w:val="00180CB8"/>
    <w:rsid w:val="00181581"/>
    <w:rsid w:val="00181C1D"/>
    <w:rsid w:val="00181DD3"/>
    <w:rsid w:val="00183F9E"/>
    <w:rsid w:val="001843CD"/>
    <w:rsid w:val="00184B56"/>
    <w:rsid w:val="00185425"/>
    <w:rsid w:val="0018583B"/>
    <w:rsid w:val="00187BC6"/>
    <w:rsid w:val="001907A2"/>
    <w:rsid w:val="0019244B"/>
    <w:rsid w:val="00194302"/>
    <w:rsid w:val="00195351"/>
    <w:rsid w:val="00195C07"/>
    <w:rsid w:val="00195F0C"/>
    <w:rsid w:val="001964D6"/>
    <w:rsid w:val="00197636"/>
    <w:rsid w:val="00197B8A"/>
    <w:rsid w:val="00197C42"/>
    <w:rsid w:val="001A147A"/>
    <w:rsid w:val="001A352E"/>
    <w:rsid w:val="001A410E"/>
    <w:rsid w:val="001A5286"/>
    <w:rsid w:val="001A58F7"/>
    <w:rsid w:val="001A5A37"/>
    <w:rsid w:val="001A76E8"/>
    <w:rsid w:val="001A7F17"/>
    <w:rsid w:val="001B13F8"/>
    <w:rsid w:val="001B15E0"/>
    <w:rsid w:val="001B2AE4"/>
    <w:rsid w:val="001B2FBA"/>
    <w:rsid w:val="001B2FD1"/>
    <w:rsid w:val="001B37DD"/>
    <w:rsid w:val="001B5758"/>
    <w:rsid w:val="001B6F5A"/>
    <w:rsid w:val="001B7D83"/>
    <w:rsid w:val="001C0D65"/>
    <w:rsid w:val="001C12A8"/>
    <w:rsid w:val="001C178D"/>
    <w:rsid w:val="001C1E93"/>
    <w:rsid w:val="001C2407"/>
    <w:rsid w:val="001C2590"/>
    <w:rsid w:val="001C43E9"/>
    <w:rsid w:val="001C4F95"/>
    <w:rsid w:val="001C7535"/>
    <w:rsid w:val="001C7B6E"/>
    <w:rsid w:val="001D03D3"/>
    <w:rsid w:val="001D05B1"/>
    <w:rsid w:val="001D0AFF"/>
    <w:rsid w:val="001D1B29"/>
    <w:rsid w:val="001D2247"/>
    <w:rsid w:val="001D3E45"/>
    <w:rsid w:val="001D4454"/>
    <w:rsid w:val="001D57A1"/>
    <w:rsid w:val="001D6197"/>
    <w:rsid w:val="001D63D2"/>
    <w:rsid w:val="001D6FF7"/>
    <w:rsid w:val="001D7517"/>
    <w:rsid w:val="001D75FC"/>
    <w:rsid w:val="001D783A"/>
    <w:rsid w:val="001D7877"/>
    <w:rsid w:val="001E0070"/>
    <w:rsid w:val="001E1019"/>
    <w:rsid w:val="001E1A4C"/>
    <w:rsid w:val="001E1EC2"/>
    <w:rsid w:val="001E30CA"/>
    <w:rsid w:val="001E4184"/>
    <w:rsid w:val="001E510C"/>
    <w:rsid w:val="001E631E"/>
    <w:rsid w:val="001E6417"/>
    <w:rsid w:val="001F1748"/>
    <w:rsid w:val="001F22D6"/>
    <w:rsid w:val="001F39E4"/>
    <w:rsid w:val="001F3FB5"/>
    <w:rsid w:val="001F3FC1"/>
    <w:rsid w:val="001F4191"/>
    <w:rsid w:val="001F4C75"/>
    <w:rsid w:val="001F50C7"/>
    <w:rsid w:val="001F5F01"/>
    <w:rsid w:val="001F76B4"/>
    <w:rsid w:val="001F79DC"/>
    <w:rsid w:val="00200317"/>
    <w:rsid w:val="00200B1B"/>
    <w:rsid w:val="0020129C"/>
    <w:rsid w:val="00201C42"/>
    <w:rsid w:val="00202432"/>
    <w:rsid w:val="0020289F"/>
    <w:rsid w:val="002035AB"/>
    <w:rsid w:val="002047AA"/>
    <w:rsid w:val="00204C0B"/>
    <w:rsid w:val="00205235"/>
    <w:rsid w:val="002058DB"/>
    <w:rsid w:val="00206045"/>
    <w:rsid w:val="00206861"/>
    <w:rsid w:val="00206952"/>
    <w:rsid w:val="00207389"/>
    <w:rsid w:val="002074D4"/>
    <w:rsid w:val="00210B97"/>
    <w:rsid w:val="002113EA"/>
    <w:rsid w:val="002113F2"/>
    <w:rsid w:val="0021220B"/>
    <w:rsid w:val="00213A99"/>
    <w:rsid w:val="00214747"/>
    <w:rsid w:val="00214977"/>
    <w:rsid w:val="00214B7E"/>
    <w:rsid w:val="00214D44"/>
    <w:rsid w:val="002156DD"/>
    <w:rsid w:val="002175AD"/>
    <w:rsid w:val="00217A12"/>
    <w:rsid w:val="0022065B"/>
    <w:rsid w:val="0022068D"/>
    <w:rsid w:val="00221896"/>
    <w:rsid w:val="0022293A"/>
    <w:rsid w:val="002251B6"/>
    <w:rsid w:val="002254A9"/>
    <w:rsid w:val="002268D1"/>
    <w:rsid w:val="00227B3D"/>
    <w:rsid w:val="0023315C"/>
    <w:rsid w:val="00233361"/>
    <w:rsid w:val="00234ED8"/>
    <w:rsid w:val="002357E1"/>
    <w:rsid w:val="0023583D"/>
    <w:rsid w:val="002360E5"/>
    <w:rsid w:val="00242991"/>
    <w:rsid w:val="00242BB5"/>
    <w:rsid w:val="00243A73"/>
    <w:rsid w:val="0024448C"/>
    <w:rsid w:val="00246C17"/>
    <w:rsid w:val="002478A0"/>
    <w:rsid w:val="0025086C"/>
    <w:rsid w:val="00250BC5"/>
    <w:rsid w:val="002513D1"/>
    <w:rsid w:val="00251BD1"/>
    <w:rsid w:val="00251C01"/>
    <w:rsid w:val="002524F9"/>
    <w:rsid w:val="00254A16"/>
    <w:rsid w:val="00254AC9"/>
    <w:rsid w:val="0026029F"/>
    <w:rsid w:val="002603A3"/>
    <w:rsid w:val="002614A2"/>
    <w:rsid w:val="00261D77"/>
    <w:rsid w:val="00262228"/>
    <w:rsid w:val="002622F1"/>
    <w:rsid w:val="002625FD"/>
    <w:rsid w:val="00265408"/>
    <w:rsid w:val="0026541F"/>
    <w:rsid w:val="0026631B"/>
    <w:rsid w:val="002672D1"/>
    <w:rsid w:val="0026741F"/>
    <w:rsid w:val="0027091E"/>
    <w:rsid w:val="0027167F"/>
    <w:rsid w:val="002719B7"/>
    <w:rsid w:val="00272D6F"/>
    <w:rsid w:val="00273688"/>
    <w:rsid w:val="00274886"/>
    <w:rsid w:val="00275C7C"/>
    <w:rsid w:val="00275F2F"/>
    <w:rsid w:val="00276192"/>
    <w:rsid w:val="002762A1"/>
    <w:rsid w:val="00276519"/>
    <w:rsid w:val="0028072E"/>
    <w:rsid w:val="0028123D"/>
    <w:rsid w:val="0028140C"/>
    <w:rsid w:val="00282B66"/>
    <w:rsid w:val="00284C7F"/>
    <w:rsid w:val="00286B2F"/>
    <w:rsid w:val="002876A3"/>
    <w:rsid w:val="00287D55"/>
    <w:rsid w:val="00290512"/>
    <w:rsid w:val="0029164A"/>
    <w:rsid w:val="00291C9E"/>
    <w:rsid w:val="00292031"/>
    <w:rsid w:val="0029209F"/>
    <w:rsid w:val="002939C3"/>
    <w:rsid w:val="00293D19"/>
    <w:rsid w:val="0029410C"/>
    <w:rsid w:val="00294C8D"/>
    <w:rsid w:val="002968B3"/>
    <w:rsid w:val="00296B4E"/>
    <w:rsid w:val="00296DA3"/>
    <w:rsid w:val="00297702"/>
    <w:rsid w:val="002A0235"/>
    <w:rsid w:val="002A0C66"/>
    <w:rsid w:val="002A18D6"/>
    <w:rsid w:val="002A2247"/>
    <w:rsid w:val="002A2F4D"/>
    <w:rsid w:val="002A300C"/>
    <w:rsid w:val="002A3231"/>
    <w:rsid w:val="002A33FE"/>
    <w:rsid w:val="002A34C9"/>
    <w:rsid w:val="002A5231"/>
    <w:rsid w:val="002A52F0"/>
    <w:rsid w:val="002A6735"/>
    <w:rsid w:val="002A6904"/>
    <w:rsid w:val="002A6D05"/>
    <w:rsid w:val="002A7348"/>
    <w:rsid w:val="002A78A3"/>
    <w:rsid w:val="002B01B8"/>
    <w:rsid w:val="002B0A84"/>
    <w:rsid w:val="002B1AA6"/>
    <w:rsid w:val="002B2186"/>
    <w:rsid w:val="002B2891"/>
    <w:rsid w:val="002B3D1E"/>
    <w:rsid w:val="002B42B1"/>
    <w:rsid w:val="002B52B6"/>
    <w:rsid w:val="002B636E"/>
    <w:rsid w:val="002B6384"/>
    <w:rsid w:val="002B66AF"/>
    <w:rsid w:val="002B6F60"/>
    <w:rsid w:val="002B7079"/>
    <w:rsid w:val="002B7180"/>
    <w:rsid w:val="002B7D95"/>
    <w:rsid w:val="002C19A0"/>
    <w:rsid w:val="002C1A55"/>
    <w:rsid w:val="002C3B89"/>
    <w:rsid w:val="002C3EF0"/>
    <w:rsid w:val="002C4212"/>
    <w:rsid w:val="002C47F6"/>
    <w:rsid w:val="002C58F9"/>
    <w:rsid w:val="002C746C"/>
    <w:rsid w:val="002C7DDF"/>
    <w:rsid w:val="002C7EA9"/>
    <w:rsid w:val="002D0829"/>
    <w:rsid w:val="002D09BB"/>
    <w:rsid w:val="002D0CF5"/>
    <w:rsid w:val="002D0FC9"/>
    <w:rsid w:val="002D2C1E"/>
    <w:rsid w:val="002D2E41"/>
    <w:rsid w:val="002D348B"/>
    <w:rsid w:val="002D3529"/>
    <w:rsid w:val="002D578D"/>
    <w:rsid w:val="002D641E"/>
    <w:rsid w:val="002D7244"/>
    <w:rsid w:val="002D7F61"/>
    <w:rsid w:val="002E0050"/>
    <w:rsid w:val="002E0FC6"/>
    <w:rsid w:val="002E115F"/>
    <w:rsid w:val="002E1E89"/>
    <w:rsid w:val="002E21BE"/>
    <w:rsid w:val="002E22EB"/>
    <w:rsid w:val="002E4AB2"/>
    <w:rsid w:val="002E590E"/>
    <w:rsid w:val="002E5BD1"/>
    <w:rsid w:val="002E5F79"/>
    <w:rsid w:val="002E66E6"/>
    <w:rsid w:val="002E6822"/>
    <w:rsid w:val="002E7154"/>
    <w:rsid w:val="002E7AC5"/>
    <w:rsid w:val="002E7C56"/>
    <w:rsid w:val="002E7E41"/>
    <w:rsid w:val="002F0933"/>
    <w:rsid w:val="002F2AA2"/>
    <w:rsid w:val="002F444C"/>
    <w:rsid w:val="002F4627"/>
    <w:rsid w:val="002F503B"/>
    <w:rsid w:val="002F6040"/>
    <w:rsid w:val="002F622F"/>
    <w:rsid w:val="002F7410"/>
    <w:rsid w:val="002F7470"/>
    <w:rsid w:val="002F75D2"/>
    <w:rsid w:val="002F7F3F"/>
    <w:rsid w:val="00301473"/>
    <w:rsid w:val="00302975"/>
    <w:rsid w:val="00302C5E"/>
    <w:rsid w:val="00302D67"/>
    <w:rsid w:val="00304009"/>
    <w:rsid w:val="003049A8"/>
    <w:rsid w:val="00304AD2"/>
    <w:rsid w:val="003054F9"/>
    <w:rsid w:val="00305A52"/>
    <w:rsid w:val="00305FF8"/>
    <w:rsid w:val="00306962"/>
    <w:rsid w:val="003072C6"/>
    <w:rsid w:val="003077DA"/>
    <w:rsid w:val="00307E1F"/>
    <w:rsid w:val="0031170B"/>
    <w:rsid w:val="00312040"/>
    <w:rsid w:val="00312D53"/>
    <w:rsid w:val="003142D4"/>
    <w:rsid w:val="00314F7D"/>
    <w:rsid w:val="00315185"/>
    <w:rsid w:val="003152E2"/>
    <w:rsid w:val="00315AD4"/>
    <w:rsid w:val="00316B4C"/>
    <w:rsid w:val="003212C2"/>
    <w:rsid w:val="00321373"/>
    <w:rsid w:val="00322175"/>
    <w:rsid w:val="003226C3"/>
    <w:rsid w:val="003236D6"/>
    <w:rsid w:val="003238F1"/>
    <w:rsid w:val="003239F6"/>
    <w:rsid w:val="00323DC7"/>
    <w:rsid w:val="00324A8E"/>
    <w:rsid w:val="003251F3"/>
    <w:rsid w:val="00325452"/>
    <w:rsid w:val="00326172"/>
    <w:rsid w:val="00326192"/>
    <w:rsid w:val="00327737"/>
    <w:rsid w:val="0033028C"/>
    <w:rsid w:val="0033077D"/>
    <w:rsid w:val="003312D6"/>
    <w:rsid w:val="00332CDB"/>
    <w:rsid w:val="00333A02"/>
    <w:rsid w:val="00333DAF"/>
    <w:rsid w:val="00334098"/>
    <w:rsid w:val="00335067"/>
    <w:rsid w:val="00335A20"/>
    <w:rsid w:val="00336263"/>
    <w:rsid w:val="00336697"/>
    <w:rsid w:val="003419C4"/>
    <w:rsid w:val="00342428"/>
    <w:rsid w:val="0034267B"/>
    <w:rsid w:val="00342A3C"/>
    <w:rsid w:val="00343B10"/>
    <w:rsid w:val="003441D6"/>
    <w:rsid w:val="00345F1D"/>
    <w:rsid w:val="00346867"/>
    <w:rsid w:val="00346FC2"/>
    <w:rsid w:val="00351F09"/>
    <w:rsid w:val="003538E0"/>
    <w:rsid w:val="00353D0C"/>
    <w:rsid w:val="003540F7"/>
    <w:rsid w:val="00355C20"/>
    <w:rsid w:val="00355D48"/>
    <w:rsid w:val="0035695D"/>
    <w:rsid w:val="00360256"/>
    <w:rsid w:val="0036060A"/>
    <w:rsid w:val="00361BE9"/>
    <w:rsid w:val="003623D3"/>
    <w:rsid w:val="003626EE"/>
    <w:rsid w:val="00364388"/>
    <w:rsid w:val="00364F28"/>
    <w:rsid w:val="0036523A"/>
    <w:rsid w:val="00365AB5"/>
    <w:rsid w:val="003671AD"/>
    <w:rsid w:val="0036783E"/>
    <w:rsid w:val="00367D69"/>
    <w:rsid w:val="003704A5"/>
    <w:rsid w:val="00370558"/>
    <w:rsid w:val="003707F6"/>
    <w:rsid w:val="00371874"/>
    <w:rsid w:val="003727AD"/>
    <w:rsid w:val="00372F00"/>
    <w:rsid w:val="003740AB"/>
    <w:rsid w:val="00374E30"/>
    <w:rsid w:val="00377B06"/>
    <w:rsid w:val="003804D0"/>
    <w:rsid w:val="00381EBB"/>
    <w:rsid w:val="00382801"/>
    <w:rsid w:val="00382F14"/>
    <w:rsid w:val="00383567"/>
    <w:rsid w:val="003839F2"/>
    <w:rsid w:val="00383B3C"/>
    <w:rsid w:val="00383FF8"/>
    <w:rsid w:val="0038518F"/>
    <w:rsid w:val="00385398"/>
    <w:rsid w:val="00385D68"/>
    <w:rsid w:val="0038629F"/>
    <w:rsid w:val="00386BAD"/>
    <w:rsid w:val="00386DD0"/>
    <w:rsid w:val="00386F2D"/>
    <w:rsid w:val="0038708D"/>
    <w:rsid w:val="003874A7"/>
    <w:rsid w:val="003877B7"/>
    <w:rsid w:val="003908C3"/>
    <w:rsid w:val="00390EB9"/>
    <w:rsid w:val="00391A50"/>
    <w:rsid w:val="0039309B"/>
    <w:rsid w:val="00393A8F"/>
    <w:rsid w:val="00393BD4"/>
    <w:rsid w:val="003944DD"/>
    <w:rsid w:val="00394AED"/>
    <w:rsid w:val="00395D59"/>
    <w:rsid w:val="00396026"/>
    <w:rsid w:val="00396794"/>
    <w:rsid w:val="003968D3"/>
    <w:rsid w:val="003975EF"/>
    <w:rsid w:val="003A06D5"/>
    <w:rsid w:val="003A1CD7"/>
    <w:rsid w:val="003A2EB6"/>
    <w:rsid w:val="003A3752"/>
    <w:rsid w:val="003A3D66"/>
    <w:rsid w:val="003A5DAD"/>
    <w:rsid w:val="003A68D6"/>
    <w:rsid w:val="003A6C51"/>
    <w:rsid w:val="003A7B23"/>
    <w:rsid w:val="003B18EC"/>
    <w:rsid w:val="003B1F1B"/>
    <w:rsid w:val="003B2651"/>
    <w:rsid w:val="003B3926"/>
    <w:rsid w:val="003B496F"/>
    <w:rsid w:val="003B71D2"/>
    <w:rsid w:val="003B71E0"/>
    <w:rsid w:val="003C0848"/>
    <w:rsid w:val="003C1300"/>
    <w:rsid w:val="003C2206"/>
    <w:rsid w:val="003C3AB7"/>
    <w:rsid w:val="003C455B"/>
    <w:rsid w:val="003C513A"/>
    <w:rsid w:val="003C57B8"/>
    <w:rsid w:val="003D1208"/>
    <w:rsid w:val="003D1F5A"/>
    <w:rsid w:val="003D1FF8"/>
    <w:rsid w:val="003D21D2"/>
    <w:rsid w:val="003D25DB"/>
    <w:rsid w:val="003D4670"/>
    <w:rsid w:val="003D6E9E"/>
    <w:rsid w:val="003D72B7"/>
    <w:rsid w:val="003E1E50"/>
    <w:rsid w:val="003E542B"/>
    <w:rsid w:val="003E5977"/>
    <w:rsid w:val="003E5D20"/>
    <w:rsid w:val="003E6ED9"/>
    <w:rsid w:val="003F0607"/>
    <w:rsid w:val="003F136F"/>
    <w:rsid w:val="003F274F"/>
    <w:rsid w:val="003F305E"/>
    <w:rsid w:val="003F4137"/>
    <w:rsid w:val="003F678E"/>
    <w:rsid w:val="003F6B2D"/>
    <w:rsid w:val="003F7D72"/>
    <w:rsid w:val="0040393B"/>
    <w:rsid w:val="00403FA1"/>
    <w:rsid w:val="0040423E"/>
    <w:rsid w:val="00405C7F"/>
    <w:rsid w:val="00405D4D"/>
    <w:rsid w:val="0040694E"/>
    <w:rsid w:val="00406A1F"/>
    <w:rsid w:val="00406D3A"/>
    <w:rsid w:val="00407F5A"/>
    <w:rsid w:val="00410467"/>
    <w:rsid w:val="004113EC"/>
    <w:rsid w:val="0041360B"/>
    <w:rsid w:val="00413C90"/>
    <w:rsid w:val="00414068"/>
    <w:rsid w:val="00414882"/>
    <w:rsid w:val="004153D4"/>
    <w:rsid w:val="004158A0"/>
    <w:rsid w:val="00416A10"/>
    <w:rsid w:val="00417512"/>
    <w:rsid w:val="00417CDF"/>
    <w:rsid w:val="0042112C"/>
    <w:rsid w:val="00421216"/>
    <w:rsid w:val="0042121F"/>
    <w:rsid w:val="004221B8"/>
    <w:rsid w:val="00423574"/>
    <w:rsid w:val="004237CC"/>
    <w:rsid w:val="00424A8C"/>
    <w:rsid w:val="004255B6"/>
    <w:rsid w:val="00425C36"/>
    <w:rsid w:val="00425E82"/>
    <w:rsid w:val="00426A93"/>
    <w:rsid w:val="00427AFA"/>
    <w:rsid w:val="004311A9"/>
    <w:rsid w:val="004346D8"/>
    <w:rsid w:val="004369FE"/>
    <w:rsid w:val="0043705F"/>
    <w:rsid w:val="004370E9"/>
    <w:rsid w:val="004374B1"/>
    <w:rsid w:val="004374FF"/>
    <w:rsid w:val="00441583"/>
    <w:rsid w:val="00441A9C"/>
    <w:rsid w:val="00441ED2"/>
    <w:rsid w:val="00442375"/>
    <w:rsid w:val="0044256C"/>
    <w:rsid w:val="0044277C"/>
    <w:rsid w:val="00444D82"/>
    <w:rsid w:val="00445C33"/>
    <w:rsid w:val="00445D73"/>
    <w:rsid w:val="00446AB6"/>
    <w:rsid w:val="00446DB4"/>
    <w:rsid w:val="0044703B"/>
    <w:rsid w:val="004479E8"/>
    <w:rsid w:val="00447B35"/>
    <w:rsid w:val="00451696"/>
    <w:rsid w:val="00451754"/>
    <w:rsid w:val="00452285"/>
    <w:rsid w:val="0045238F"/>
    <w:rsid w:val="00452651"/>
    <w:rsid w:val="00454976"/>
    <w:rsid w:val="00455B51"/>
    <w:rsid w:val="00456DC0"/>
    <w:rsid w:val="00457595"/>
    <w:rsid w:val="00457682"/>
    <w:rsid w:val="004600D7"/>
    <w:rsid w:val="00461B44"/>
    <w:rsid w:val="00462392"/>
    <w:rsid w:val="00462906"/>
    <w:rsid w:val="00463310"/>
    <w:rsid w:val="00463A94"/>
    <w:rsid w:val="004646B9"/>
    <w:rsid w:val="00464C59"/>
    <w:rsid w:val="00465C30"/>
    <w:rsid w:val="00465F54"/>
    <w:rsid w:val="0046702B"/>
    <w:rsid w:val="004677FB"/>
    <w:rsid w:val="00467AB0"/>
    <w:rsid w:val="00467ED5"/>
    <w:rsid w:val="004708C9"/>
    <w:rsid w:val="004711B4"/>
    <w:rsid w:val="004719D6"/>
    <w:rsid w:val="0047291D"/>
    <w:rsid w:val="00472EBC"/>
    <w:rsid w:val="004731D0"/>
    <w:rsid w:val="00473566"/>
    <w:rsid w:val="00473AE1"/>
    <w:rsid w:val="00474264"/>
    <w:rsid w:val="0047494B"/>
    <w:rsid w:val="00474A29"/>
    <w:rsid w:val="00475BB4"/>
    <w:rsid w:val="00475CB5"/>
    <w:rsid w:val="0047760D"/>
    <w:rsid w:val="00480515"/>
    <w:rsid w:val="00483730"/>
    <w:rsid w:val="00483E2A"/>
    <w:rsid w:val="0048404D"/>
    <w:rsid w:val="00484331"/>
    <w:rsid w:val="004855A8"/>
    <w:rsid w:val="00485C31"/>
    <w:rsid w:val="00485E03"/>
    <w:rsid w:val="0048661E"/>
    <w:rsid w:val="0048688A"/>
    <w:rsid w:val="0048712B"/>
    <w:rsid w:val="00487779"/>
    <w:rsid w:val="00490AE9"/>
    <w:rsid w:val="0049122F"/>
    <w:rsid w:val="0049123E"/>
    <w:rsid w:val="00492876"/>
    <w:rsid w:val="00493740"/>
    <w:rsid w:val="00493DE6"/>
    <w:rsid w:val="00494054"/>
    <w:rsid w:val="0049423C"/>
    <w:rsid w:val="00494FB5"/>
    <w:rsid w:val="00495CC7"/>
    <w:rsid w:val="00495CE6"/>
    <w:rsid w:val="00495DED"/>
    <w:rsid w:val="004969DA"/>
    <w:rsid w:val="00496ED6"/>
    <w:rsid w:val="004A0165"/>
    <w:rsid w:val="004A037D"/>
    <w:rsid w:val="004A14DB"/>
    <w:rsid w:val="004A245B"/>
    <w:rsid w:val="004A42FB"/>
    <w:rsid w:val="004A595F"/>
    <w:rsid w:val="004A5C1F"/>
    <w:rsid w:val="004A6B31"/>
    <w:rsid w:val="004A7D2C"/>
    <w:rsid w:val="004A7FB2"/>
    <w:rsid w:val="004B0029"/>
    <w:rsid w:val="004B01CE"/>
    <w:rsid w:val="004B16C4"/>
    <w:rsid w:val="004B1A40"/>
    <w:rsid w:val="004B2B13"/>
    <w:rsid w:val="004B2E6E"/>
    <w:rsid w:val="004B43F7"/>
    <w:rsid w:val="004B4921"/>
    <w:rsid w:val="004B4B6E"/>
    <w:rsid w:val="004B5E2B"/>
    <w:rsid w:val="004C00F7"/>
    <w:rsid w:val="004C02A9"/>
    <w:rsid w:val="004C12E0"/>
    <w:rsid w:val="004C14D8"/>
    <w:rsid w:val="004C19E3"/>
    <w:rsid w:val="004C1AE6"/>
    <w:rsid w:val="004C2139"/>
    <w:rsid w:val="004C264B"/>
    <w:rsid w:val="004C299A"/>
    <w:rsid w:val="004C35F5"/>
    <w:rsid w:val="004C37AC"/>
    <w:rsid w:val="004C5A5E"/>
    <w:rsid w:val="004C799C"/>
    <w:rsid w:val="004D06ED"/>
    <w:rsid w:val="004D1004"/>
    <w:rsid w:val="004D1EF2"/>
    <w:rsid w:val="004D2AF6"/>
    <w:rsid w:val="004D6595"/>
    <w:rsid w:val="004E0453"/>
    <w:rsid w:val="004E12E3"/>
    <w:rsid w:val="004E2674"/>
    <w:rsid w:val="004E29D2"/>
    <w:rsid w:val="004E3302"/>
    <w:rsid w:val="004E3933"/>
    <w:rsid w:val="004E53D1"/>
    <w:rsid w:val="004E5E8E"/>
    <w:rsid w:val="004E5F6F"/>
    <w:rsid w:val="004E67A7"/>
    <w:rsid w:val="004E71C0"/>
    <w:rsid w:val="004F13FB"/>
    <w:rsid w:val="004F19B4"/>
    <w:rsid w:val="004F1D2F"/>
    <w:rsid w:val="004F20DB"/>
    <w:rsid w:val="004F2363"/>
    <w:rsid w:val="004F2753"/>
    <w:rsid w:val="004F2799"/>
    <w:rsid w:val="004F3960"/>
    <w:rsid w:val="004F3A1B"/>
    <w:rsid w:val="004F3C1B"/>
    <w:rsid w:val="004F5A99"/>
    <w:rsid w:val="005031D9"/>
    <w:rsid w:val="00503EAD"/>
    <w:rsid w:val="005053E7"/>
    <w:rsid w:val="00505C90"/>
    <w:rsid w:val="00506078"/>
    <w:rsid w:val="00506974"/>
    <w:rsid w:val="00506CB1"/>
    <w:rsid w:val="00506EF7"/>
    <w:rsid w:val="005076F5"/>
    <w:rsid w:val="00507E5B"/>
    <w:rsid w:val="00511476"/>
    <w:rsid w:val="005164F7"/>
    <w:rsid w:val="00516AD1"/>
    <w:rsid w:val="00516D60"/>
    <w:rsid w:val="00517002"/>
    <w:rsid w:val="00517CF6"/>
    <w:rsid w:val="0052049C"/>
    <w:rsid w:val="00521217"/>
    <w:rsid w:val="0052155A"/>
    <w:rsid w:val="0052162C"/>
    <w:rsid w:val="00524C98"/>
    <w:rsid w:val="0052515E"/>
    <w:rsid w:val="005252C5"/>
    <w:rsid w:val="00525DAC"/>
    <w:rsid w:val="005269CC"/>
    <w:rsid w:val="005271D8"/>
    <w:rsid w:val="00527FC6"/>
    <w:rsid w:val="00531669"/>
    <w:rsid w:val="00531FE2"/>
    <w:rsid w:val="005321AD"/>
    <w:rsid w:val="00532E2A"/>
    <w:rsid w:val="00534871"/>
    <w:rsid w:val="00534A25"/>
    <w:rsid w:val="00535904"/>
    <w:rsid w:val="00536174"/>
    <w:rsid w:val="00536601"/>
    <w:rsid w:val="00536F19"/>
    <w:rsid w:val="00537AAE"/>
    <w:rsid w:val="00537F70"/>
    <w:rsid w:val="00540A1B"/>
    <w:rsid w:val="00540D10"/>
    <w:rsid w:val="005414EC"/>
    <w:rsid w:val="005423C6"/>
    <w:rsid w:val="00542D98"/>
    <w:rsid w:val="00543223"/>
    <w:rsid w:val="00543F8F"/>
    <w:rsid w:val="00544094"/>
    <w:rsid w:val="0054413F"/>
    <w:rsid w:val="00544B3B"/>
    <w:rsid w:val="00545F2F"/>
    <w:rsid w:val="0054600D"/>
    <w:rsid w:val="0054604F"/>
    <w:rsid w:val="00546A49"/>
    <w:rsid w:val="00547090"/>
    <w:rsid w:val="00547D8C"/>
    <w:rsid w:val="005505C5"/>
    <w:rsid w:val="0055105D"/>
    <w:rsid w:val="0055260E"/>
    <w:rsid w:val="005527A1"/>
    <w:rsid w:val="00553F36"/>
    <w:rsid w:val="005541E6"/>
    <w:rsid w:val="00554B0F"/>
    <w:rsid w:val="0055571D"/>
    <w:rsid w:val="00555D23"/>
    <w:rsid w:val="00556F6F"/>
    <w:rsid w:val="00557108"/>
    <w:rsid w:val="005571CB"/>
    <w:rsid w:val="00560377"/>
    <w:rsid w:val="00560795"/>
    <w:rsid w:val="00560A9C"/>
    <w:rsid w:val="005614C2"/>
    <w:rsid w:val="00561576"/>
    <w:rsid w:val="005630BB"/>
    <w:rsid w:val="00563962"/>
    <w:rsid w:val="00563CA3"/>
    <w:rsid w:val="00564D8B"/>
    <w:rsid w:val="005659D9"/>
    <w:rsid w:val="005679D3"/>
    <w:rsid w:val="005703F3"/>
    <w:rsid w:val="0057096C"/>
    <w:rsid w:val="005715DE"/>
    <w:rsid w:val="00572216"/>
    <w:rsid w:val="00572273"/>
    <w:rsid w:val="00572D86"/>
    <w:rsid w:val="005744FE"/>
    <w:rsid w:val="00574A4D"/>
    <w:rsid w:val="005754FE"/>
    <w:rsid w:val="005769B0"/>
    <w:rsid w:val="00577C4F"/>
    <w:rsid w:val="00580802"/>
    <w:rsid w:val="00581C19"/>
    <w:rsid w:val="005824B8"/>
    <w:rsid w:val="00582685"/>
    <w:rsid w:val="0058268C"/>
    <w:rsid w:val="005826F1"/>
    <w:rsid w:val="00582F25"/>
    <w:rsid w:val="00583427"/>
    <w:rsid w:val="005835E2"/>
    <w:rsid w:val="00583C78"/>
    <w:rsid w:val="00584ABB"/>
    <w:rsid w:val="00584B27"/>
    <w:rsid w:val="00585CAF"/>
    <w:rsid w:val="005863E5"/>
    <w:rsid w:val="00586451"/>
    <w:rsid w:val="00587283"/>
    <w:rsid w:val="00591956"/>
    <w:rsid w:val="00591B26"/>
    <w:rsid w:val="005935A5"/>
    <w:rsid w:val="00593A20"/>
    <w:rsid w:val="00594246"/>
    <w:rsid w:val="00594602"/>
    <w:rsid w:val="00594F3A"/>
    <w:rsid w:val="00595262"/>
    <w:rsid w:val="0059536C"/>
    <w:rsid w:val="00595B21"/>
    <w:rsid w:val="005962B5"/>
    <w:rsid w:val="0059694C"/>
    <w:rsid w:val="00596C9E"/>
    <w:rsid w:val="005A5A53"/>
    <w:rsid w:val="005A5BAF"/>
    <w:rsid w:val="005A680D"/>
    <w:rsid w:val="005A71E6"/>
    <w:rsid w:val="005A74AF"/>
    <w:rsid w:val="005B0C0B"/>
    <w:rsid w:val="005B2180"/>
    <w:rsid w:val="005B26EB"/>
    <w:rsid w:val="005B2FFD"/>
    <w:rsid w:val="005B3514"/>
    <w:rsid w:val="005B3B9E"/>
    <w:rsid w:val="005B4634"/>
    <w:rsid w:val="005B4964"/>
    <w:rsid w:val="005B4D5E"/>
    <w:rsid w:val="005B520E"/>
    <w:rsid w:val="005B7B34"/>
    <w:rsid w:val="005C0B33"/>
    <w:rsid w:val="005C2132"/>
    <w:rsid w:val="005C3D23"/>
    <w:rsid w:val="005C3D5B"/>
    <w:rsid w:val="005C4DCA"/>
    <w:rsid w:val="005C5A69"/>
    <w:rsid w:val="005C5B57"/>
    <w:rsid w:val="005C6FED"/>
    <w:rsid w:val="005C7205"/>
    <w:rsid w:val="005C7BC7"/>
    <w:rsid w:val="005D0170"/>
    <w:rsid w:val="005D0371"/>
    <w:rsid w:val="005D0BAD"/>
    <w:rsid w:val="005D14F9"/>
    <w:rsid w:val="005D2032"/>
    <w:rsid w:val="005D216C"/>
    <w:rsid w:val="005D2867"/>
    <w:rsid w:val="005D2D20"/>
    <w:rsid w:val="005D2EDC"/>
    <w:rsid w:val="005D51C9"/>
    <w:rsid w:val="005D5C16"/>
    <w:rsid w:val="005D6492"/>
    <w:rsid w:val="005E03D3"/>
    <w:rsid w:val="005E09C0"/>
    <w:rsid w:val="005E13AB"/>
    <w:rsid w:val="005E1CC9"/>
    <w:rsid w:val="005E1E7E"/>
    <w:rsid w:val="005E3620"/>
    <w:rsid w:val="005E3732"/>
    <w:rsid w:val="005E3965"/>
    <w:rsid w:val="005E4369"/>
    <w:rsid w:val="005E4375"/>
    <w:rsid w:val="005E545F"/>
    <w:rsid w:val="005E591B"/>
    <w:rsid w:val="005E61EC"/>
    <w:rsid w:val="005F0CAF"/>
    <w:rsid w:val="005F33F0"/>
    <w:rsid w:val="005F368A"/>
    <w:rsid w:val="005F37D0"/>
    <w:rsid w:val="005F3F19"/>
    <w:rsid w:val="005F3F42"/>
    <w:rsid w:val="005F423D"/>
    <w:rsid w:val="005F51F9"/>
    <w:rsid w:val="005F5549"/>
    <w:rsid w:val="005F65B9"/>
    <w:rsid w:val="005F7427"/>
    <w:rsid w:val="005F7434"/>
    <w:rsid w:val="005F7A23"/>
    <w:rsid w:val="006013C6"/>
    <w:rsid w:val="00601F6B"/>
    <w:rsid w:val="00603B75"/>
    <w:rsid w:val="00603D75"/>
    <w:rsid w:val="00604C4C"/>
    <w:rsid w:val="00606F5C"/>
    <w:rsid w:val="00606FEF"/>
    <w:rsid w:val="00607E12"/>
    <w:rsid w:val="0061043D"/>
    <w:rsid w:val="00610879"/>
    <w:rsid w:val="00610C97"/>
    <w:rsid w:val="00611469"/>
    <w:rsid w:val="006116E8"/>
    <w:rsid w:val="00611AA7"/>
    <w:rsid w:val="006125E4"/>
    <w:rsid w:val="0061286A"/>
    <w:rsid w:val="00615E0A"/>
    <w:rsid w:val="00616C72"/>
    <w:rsid w:val="00621CC8"/>
    <w:rsid w:val="00621DFD"/>
    <w:rsid w:val="006227E3"/>
    <w:rsid w:val="006237B7"/>
    <w:rsid w:val="0062461A"/>
    <w:rsid w:val="006249D3"/>
    <w:rsid w:val="0062565A"/>
    <w:rsid w:val="00626DD0"/>
    <w:rsid w:val="0062763F"/>
    <w:rsid w:val="00630170"/>
    <w:rsid w:val="006304A8"/>
    <w:rsid w:val="0063076A"/>
    <w:rsid w:val="00631BC3"/>
    <w:rsid w:val="00631CC3"/>
    <w:rsid w:val="006333EC"/>
    <w:rsid w:val="0063349B"/>
    <w:rsid w:val="00634F20"/>
    <w:rsid w:val="00635A0D"/>
    <w:rsid w:val="00636918"/>
    <w:rsid w:val="0063693A"/>
    <w:rsid w:val="00636F54"/>
    <w:rsid w:val="006370E3"/>
    <w:rsid w:val="00637C14"/>
    <w:rsid w:val="00640796"/>
    <w:rsid w:val="006419B5"/>
    <w:rsid w:val="00641D26"/>
    <w:rsid w:val="00642A4B"/>
    <w:rsid w:val="00643031"/>
    <w:rsid w:val="00643478"/>
    <w:rsid w:val="00643A5D"/>
    <w:rsid w:val="00644C4B"/>
    <w:rsid w:val="00646423"/>
    <w:rsid w:val="006464F0"/>
    <w:rsid w:val="00647CDD"/>
    <w:rsid w:val="00650B35"/>
    <w:rsid w:val="00652FEE"/>
    <w:rsid w:val="00653E4B"/>
    <w:rsid w:val="006545FA"/>
    <w:rsid w:val="00654F3E"/>
    <w:rsid w:val="00654F99"/>
    <w:rsid w:val="00655295"/>
    <w:rsid w:val="00655E94"/>
    <w:rsid w:val="0065608D"/>
    <w:rsid w:val="00656842"/>
    <w:rsid w:val="00657936"/>
    <w:rsid w:val="006619F3"/>
    <w:rsid w:val="0066291B"/>
    <w:rsid w:val="006639E0"/>
    <w:rsid w:val="00663C8C"/>
    <w:rsid w:val="00665BA8"/>
    <w:rsid w:val="006660E1"/>
    <w:rsid w:val="0066631E"/>
    <w:rsid w:val="00666FBE"/>
    <w:rsid w:val="00667909"/>
    <w:rsid w:val="006707FF"/>
    <w:rsid w:val="00670857"/>
    <w:rsid w:val="00672011"/>
    <w:rsid w:val="0067217A"/>
    <w:rsid w:val="0067411C"/>
    <w:rsid w:val="006755D2"/>
    <w:rsid w:val="00682DE9"/>
    <w:rsid w:val="00684442"/>
    <w:rsid w:val="00684913"/>
    <w:rsid w:val="006875DD"/>
    <w:rsid w:val="00690748"/>
    <w:rsid w:val="00692278"/>
    <w:rsid w:val="00692367"/>
    <w:rsid w:val="00692CE6"/>
    <w:rsid w:val="006935F2"/>
    <w:rsid w:val="00694E20"/>
    <w:rsid w:val="00696196"/>
    <w:rsid w:val="006969FE"/>
    <w:rsid w:val="006976E3"/>
    <w:rsid w:val="006A03DB"/>
    <w:rsid w:val="006A0648"/>
    <w:rsid w:val="006A0AF7"/>
    <w:rsid w:val="006A0DC1"/>
    <w:rsid w:val="006A0F37"/>
    <w:rsid w:val="006A12A1"/>
    <w:rsid w:val="006A344D"/>
    <w:rsid w:val="006A3C8B"/>
    <w:rsid w:val="006A5038"/>
    <w:rsid w:val="006A51A7"/>
    <w:rsid w:val="006A5CB8"/>
    <w:rsid w:val="006A5DD8"/>
    <w:rsid w:val="006A607C"/>
    <w:rsid w:val="006A6251"/>
    <w:rsid w:val="006A632E"/>
    <w:rsid w:val="006A6D89"/>
    <w:rsid w:val="006A77AA"/>
    <w:rsid w:val="006A77B0"/>
    <w:rsid w:val="006A7D0C"/>
    <w:rsid w:val="006A7DC9"/>
    <w:rsid w:val="006A7EE7"/>
    <w:rsid w:val="006A7F7A"/>
    <w:rsid w:val="006B0E8B"/>
    <w:rsid w:val="006B139E"/>
    <w:rsid w:val="006B13D4"/>
    <w:rsid w:val="006B24BA"/>
    <w:rsid w:val="006B330F"/>
    <w:rsid w:val="006B3DB0"/>
    <w:rsid w:val="006B4EA3"/>
    <w:rsid w:val="006B5339"/>
    <w:rsid w:val="006B5500"/>
    <w:rsid w:val="006B5E76"/>
    <w:rsid w:val="006B5EFE"/>
    <w:rsid w:val="006B6516"/>
    <w:rsid w:val="006B6AA5"/>
    <w:rsid w:val="006B6E92"/>
    <w:rsid w:val="006B73F1"/>
    <w:rsid w:val="006C0AC7"/>
    <w:rsid w:val="006C2094"/>
    <w:rsid w:val="006C213C"/>
    <w:rsid w:val="006C2A8F"/>
    <w:rsid w:val="006C2F85"/>
    <w:rsid w:val="006C3C1B"/>
    <w:rsid w:val="006C3DAB"/>
    <w:rsid w:val="006C4416"/>
    <w:rsid w:val="006C4D03"/>
    <w:rsid w:val="006C4D49"/>
    <w:rsid w:val="006C4EBB"/>
    <w:rsid w:val="006C4FE9"/>
    <w:rsid w:val="006C5E58"/>
    <w:rsid w:val="006C6578"/>
    <w:rsid w:val="006C7316"/>
    <w:rsid w:val="006C7473"/>
    <w:rsid w:val="006D02B6"/>
    <w:rsid w:val="006D08E5"/>
    <w:rsid w:val="006D2873"/>
    <w:rsid w:val="006D2B5C"/>
    <w:rsid w:val="006D2E4D"/>
    <w:rsid w:val="006D35F4"/>
    <w:rsid w:val="006D3674"/>
    <w:rsid w:val="006D3A06"/>
    <w:rsid w:val="006D3CD9"/>
    <w:rsid w:val="006D465A"/>
    <w:rsid w:val="006D4DEE"/>
    <w:rsid w:val="006D5859"/>
    <w:rsid w:val="006E028C"/>
    <w:rsid w:val="006E03E9"/>
    <w:rsid w:val="006E04D8"/>
    <w:rsid w:val="006E0543"/>
    <w:rsid w:val="006E23F1"/>
    <w:rsid w:val="006E2CBB"/>
    <w:rsid w:val="006E2F89"/>
    <w:rsid w:val="006E4B37"/>
    <w:rsid w:val="006E5C36"/>
    <w:rsid w:val="006E6FAE"/>
    <w:rsid w:val="006F1864"/>
    <w:rsid w:val="006F292F"/>
    <w:rsid w:val="006F3885"/>
    <w:rsid w:val="006F39AF"/>
    <w:rsid w:val="006F414B"/>
    <w:rsid w:val="006F4409"/>
    <w:rsid w:val="006F4C2D"/>
    <w:rsid w:val="006F524A"/>
    <w:rsid w:val="006F54A5"/>
    <w:rsid w:val="006F5C1A"/>
    <w:rsid w:val="006F6927"/>
    <w:rsid w:val="007002E8"/>
    <w:rsid w:val="00701725"/>
    <w:rsid w:val="00703B4C"/>
    <w:rsid w:val="00704167"/>
    <w:rsid w:val="007054BA"/>
    <w:rsid w:val="00705A75"/>
    <w:rsid w:val="00706A2F"/>
    <w:rsid w:val="00707B61"/>
    <w:rsid w:val="007135BD"/>
    <w:rsid w:val="0071382D"/>
    <w:rsid w:val="00713A11"/>
    <w:rsid w:val="00714BC7"/>
    <w:rsid w:val="0071651E"/>
    <w:rsid w:val="00716CFC"/>
    <w:rsid w:val="00716D2A"/>
    <w:rsid w:val="00717F4A"/>
    <w:rsid w:val="007205E6"/>
    <w:rsid w:val="007213D7"/>
    <w:rsid w:val="007224A3"/>
    <w:rsid w:val="007228C7"/>
    <w:rsid w:val="00723052"/>
    <w:rsid w:val="00724063"/>
    <w:rsid w:val="007240F1"/>
    <w:rsid w:val="007274E3"/>
    <w:rsid w:val="007300CD"/>
    <w:rsid w:val="007322F0"/>
    <w:rsid w:val="00732DC7"/>
    <w:rsid w:val="007337F9"/>
    <w:rsid w:val="00735D53"/>
    <w:rsid w:val="00736312"/>
    <w:rsid w:val="00737BF8"/>
    <w:rsid w:val="00737DBB"/>
    <w:rsid w:val="00740B81"/>
    <w:rsid w:val="00741635"/>
    <w:rsid w:val="00741F75"/>
    <w:rsid w:val="00742BC4"/>
    <w:rsid w:val="00743069"/>
    <w:rsid w:val="00743967"/>
    <w:rsid w:val="0074459B"/>
    <w:rsid w:val="00744766"/>
    <w:rsid w:val="00744A02"/>
    <w:rsid w:val="00744AA0"/>
    <w:rsid w:val="00745D64"/>
    <w:rsid w:val="00746172"/>
    <w:rsid w:val="007468FD"/>
    <w:rsid w:val="00746B4B"/>
    <w:rsid w:val="0074752D"/>
    <w:rsid w:val="0075006A"/>
    <w:rsid w:val="007501DD"/>
    <w:rsid w:val="0075090E"/>
    <w:rsid w:val="00750C5B"/>
    <w:rsid w:val="00750D42"/>
    <w:rsid w:val="00750E07"/>
    <w:rsid w:val="007510F1"/>
    <w:rsid w:val="0075146B"/>
    <w:rsid w:val="00751A84"/>
    <w:rsid w:val="00752D21"/>
    <w:rsid w:val="00752E27"/>
    <w:rsid w:val="00753DA2"/>
    <w:rsid w:val="00753F45"/>
    <w:rsid w:val="007541B4"/>
    <w:rsid w:val="00754CEA"/>
    <w:rsid w:val="0075573F"/>
    <w:rsid w:val="00756A57"/>
    <w:rsid w:val="00756AD7"/>
    <w:rsid w:val="00757A48"/>
    <w:rsid w:val="007603FB"/>
    <w:rsid w:val="0076091A"/>
    <w:rsid w:val="007615B3"/>
    <w:rsid w:val="007616A3"/>
    <w:rsid w:val="00761F16"/>
    <w:rsid w:val="007623FD"/>
    <w:rsid w:val="007632DD"/>
    <w:rsid w:val="007634D5"/>
    <w:rsid w:val="00764DC0"/>
    <w:rsid w:val="007677BF"/>
    <w:rsid w:val="00770235"/>
    <w:rsid w:val="007704E7"/>
    <w:rsid w:val="00770ECD"/>
    <w:rsid w:val="007714B4"/>
    <w:rsid w:val="00771EFF"/>
    <w:rsid w:val="00772020"/>
    <w:rsid w:val="00772151"/>
    <w:rsid w:val="0077344C"/>
    <w:rsid w:val="00773DD6"/>
    <w:rsid w:val="00774B95"/>
    <w:rsid w:val="00774BA3"/>
    <w:rsid w:val="00774EB0"/>
    <w:rsid w:val="00775368"/>
    <w:rsid w:val="00775771"/>
    <w:rsid w:val="0077631C"/>
    <w:rsid w:val="007772F2"/>
    <w:rsid w:val="00781920"/>
    <w:rsid w:val="007824C0"/>
    <w:rsid w:val="007830A9"/>
    <w:rsid w:val="00785964"/>
    <w:rsid w:val="00787257"/>
    <w:rsid w:val="007875F0"/>
    <w:rsid w:val="00787F5B"/>
    <w:rsid w:val="00790142"/>
    <w:rsid w:val="00791AF9"/>
    <w:rsid w:val="00792B4E"/>
    <w:rsid w:val="0079332C"/>
    <w:rsid w:val="00794E8D"/>
    <w:rsid w:val="0079503B"/>
    <w:rsid w:val="007958DA"/>
    <w:rsid w:val="007A0AC8"/>
    <w:rsid w:val="007A0B95"/>
    <w:rsid w:val="007A0D58"/>
    <w:rsid w:val="007A152D"/>
    <w:rsid w:val="007A322C"/>
    <w:rsid w:val="007A3D03"/>
    <w:rsid w:val="007A59B8"/>
    <w:rsid w:val="007A63C7"/>
    <w:rsid w:val="007A7185"/>
    <w:rsid w:val="007A75DC"/>
    <w:rsid w:val="007B10AB"/>
    <w:rsid w:val="007B2330"/>
    <w:rsid w:val="007B34C9"/>
    <w:rsid w:val="007B3949"/>
    <w:rsid w:val="007B492A"/>
    <w:rsid w:val="007B4E67"/>
    <w:rsid w:val="007B5962"/>
    <w:rsid w:val="007B6E4C"/>
    <w:rsid w:val="007C080B"/>
    <w:rsid w:val="007C2FF2"/>
    <w:rsid w:val="007C35DE"/>
    <w:rsid w:val="007C38CE"/>
    <w:rsid w:val="007C422E"/>
    <w:rsid w:val="007C54C7"/>
    <w:rsid w:val="007C59C6"/>
    <w:rsid w:val="007C5EBF"/>
    <w:rsid w:val="007D000E"/>
    <w:rsid w:val="007D00E1"/>
    <w:rsid w:val="007D398B"/>
    <w:rsid w:val="007D3BA1"/>
    <w:rsid w:val="007D4762"/>
    <w:rsid w:val="007D48EE"/>
    <w:rsid w:val="007D5B58"/>
    <w:rsid w:val="007D5BFA"/>
    <w:rsid w:val="007D6837"/>
    <w:rsid w:val="007D6AC1"/>
    <w:rsid w:val="007E066A"/>
    <w:rsid w:val="007E1E44"/>
    <w:rsid w:val="007E288B"/>
    <w:rsid w:val="007E2A9B"/>
    <w:rsid w:val="007E3510"/>
    <w:rsid w:val="007E3D6A"/>
    <w:rsid w:val="007E4686"/>
    <w:rsid w:val="007E4E37"/>
    <w:rsid w:val="007E5368"/>
    <w:rsid w:val="007F0C89"/>
    <w:rsid w:val="007F1851"/>
    <w:rsid w:val="007F1A96"/>
    <w:rsid w:val="007F2657"/>
    <w:rsid w:val="007F3441"/>
    <w:rsid w:val="007F36E4"/>
    <w:rsid w:val="007F5379"/>
    <w:rsid w:val="007F5698"/>
    <w:rsid w:val="007F609B"/>
    <w:rsid w:val="007F6C22"/>
    <w:rsid w:val="007F71A7"/>
    <w:rsid w:val="007F7663"/>
    <w:rsid w:val="007F770B"/>
    <w:rsid w:val="0080051A"/>
    <w:rsid w:val="008005F3"/>
    <w:rsid w:val="00800A46"/>
    <w:rsid w:val="0080183C"/>
    <w:rsid w:val="00802A90"/>
    <w:rsid w:val="00802CC6"/>
    <w:rsid w:val="008030F8"/>
    <w:rsid w:val="008057D6"/>
    <w:rsid w:val="00805C0A"/>
    <w:rsid w:val="00805D9E"/>
    <w:rsid w:val="00807B1E"/>
    <w:rsid w:val="00807BEF"/>
    <w:rsid w:val="00807EAE"/>
    <w:rsid w:val="00810BAD"/>
    <w:rsid w:val="00811AEC"/>
    <w:rsid w:val="00812ECA"/>
    <w:rsid w:val="00813CFF"/>
    <w:rsid w:val="00816A58"/>
    <w:rsid w:val="00817435"/>
    <w:rsid w:val="00820327"/>
    <w:rsid w:val="0082093E"/>
    <w:rsid w:val="00820A8F"/>
    <w:rsid w:val="008210FF"/>
    <w:rsid w:val="00821154"/>
    <w:rsid w:val="00821DD4"/>
    <w:rsid w:val="00821EED"/>
    <w:rsid w:val="00822AE1"/>
    <w:rsid w:val="00822DA2"/>
    <w:rsid w:val="00823E38"/>
    <w:rsid w:val="00825A76"/>
    <w:rsid w:val="00825B43"/>
    <w:rsid w:val="00830268"/>
    <w:rsid w:val="00830353"/>
    <w:rsid w:val="008314B7"/>
    <w:rsid w:val="0083395A"/>
    <w:rsid w:val="0083493D"/>
    <w:rsid w:val="0083495A"/>
    <w:rsid w:val="008359C2"/>
    <w:rsid w:val="00835B34"/>
    <w:rsid w:val="0083712F"/>
    <w:rsid w:val="00837AAB"/>
    <w:rsid w:val="00840C6E"/>
    <w:rsid w:val="00841DE5"/>
    <w:rsid w:val="0084252D"/>
    <w:rsid w:val="00845C80"/>
    <w:rsid w:val="008475C0"/>
    <w:rsid w:val="00847A2E"/>
    <w:rsid w:val="008507C8"/>
    <w:rsid w:val="0085387A"/>
    <w:rsid w:val="00853AA6"/>
    <w:rsid w:val="00854E8C"/>
    <w:rsid w:val="008553EC"/>
    <w:rsid w:val="00855DDA"/>
    <w:rsid w:val="00855E86"/>
    <w:rsid w:val="0085759C"/>
    <w:rsid w:val="00860ADC"/>
    <w:rsid w:val="0086171D"/>
    <w:rsid w:val="008625D4"/>
    <w:rsid w:val="008627C7"/>
    <w:rsid w:val="00864110"/>
    <w:rsid w:val="00864578"/>
    <w:rsid w:val="008654DE"/>
    <w:rsid w:val="008666FE"/>
    <w:rsid w:val="0086712B"/>
    <w:rsid w:val="00867F19"/>
    <w:rsid w:val="00871BEF"/>
    <w:rsid w:val="008739CA"/>
    <w:rsid w:val="008741F3"/>
    <w:rsid w:val="00874CB6"/>
    <w:rsid w:val="00876177"/>
    <w:rsid w:val="00876E5A"/>
    <w:rsid w:val="008772CD"/>
    <w:rsid w:val="00877DE1"/>
    <w:rsid w:val="00880229"/>
    <w:rsid w:val="008812BE"/>
    <w:rsid w:val="008822F2"/>
    <w:rsid w:val="008823C1"/>
    <w:rsid w:val="00882D20"/>
    <w:rsid w:val="008841EF"/>
    <w:rsid w:val="008844E7"/>
    <w:rsid w:val="00885A30"/>
    <w:rsid w:val="0088659F"/>
    <w:rsid w:val="00886C8E"/>
    <w:rsid w:val="0088797A"/>
    <w:rsid w:val="008903AE"/>
    <w:rsid w:val="00891676"/>
    <w:rsid w:val="00892F0D"/>
    <w:rsid w:val="0089372D"/>
    <w:rsid w:val="008949D5"/>
    <w:rsid w:val="0089533A"/>
    <w:rsid w:val="00895F09"/>
    <w:rsid w:val="008965C6"/>
    <w:rsid w:val="008968FC"/>
    <w:rsid w:val="008A0BD8"/>
    <w:rsid w:val="008A1213"/>
    <w:rsid w:val="008A1570"/>
    <w:rsid w:val="008A1658"/>
    <w:rsid w:val="008A250D"/>
    <w:rsid w:val="008A282D"/>
    <w:rsid w:val="008A463A"/>
    <w:rsid w:val="008A50BD"/>
    <w:rsid w:val="008A5317"/>
    <w:rsid w:val="008A573C"/>
    <w:rsid w:val="008A6FFB"/>
    <w:rsid w:val="008A7463"/>
    <w:rsid w:val="008A79C0"/>
    <w:rsid w:val="008A7E34"/>
    <w:rsid w:val="008B0161"/>
    <w:rsid w:val="008B12AC"/>
    <w:rsid w:val="008B14DD"/>
    <w:rsid w:val="008B180D"/>
    <w:rsid w:val="008B1ED9"/>
    <w:rsid w:val="008B3C98"/>
    <w:rsid w:val="008B3D60"/>
    <w:rsid w:val="008B42AC"/>
    <w:rsid w:val="008B52E0"/>
    <w:rsid w:val="008B55C5"/>
    <w:rsid w:val="008B632B"/>
    <w:rsid w:val="008B741A"/>
    <w:rsid w:val="008B7483"/>
    <w:rsid w:val="008C017C"/>
    <w:rsid w:val="008C05CE"/>
    <w:rsid w:val="008C158D"/>
    <w:rsid w:val="008C22DF"/>
    <w:rsid w:val="008C3350"/>
    <w:rsid w:val="008C48A1"/>
    <w:rsid w:val="008C4B15"/>
    <w:rsid w:val="008C6C88"/>
    <w:rsid w:val="008C7082"/>
    <w:rsid w:val="008C7516"/>
    <w:rsid w:val="008C766B"/>
    <w:rsid w:val="008C793C"/>
    <w:rsid w:val="008C7EBE"/>
    <w:rsid w:val="008D0641"/>
    <w:rsid w:val="008D07BA"/>
    <w:rsid w:val="008D0C71"/>
    <w:rsid w:val="008D0F5B"/>
    <w:rsid w:val="008D1DD9"/>
    <w:rsid w:val="008D2F85"/>
    <w:rsid w:val="008D330C"/>
    <w:rsid w:val="008D3621"/>
    <w:rsid w:val="008D378F"/>
    <w:rsid w:val="008D38AA"/>
    <w:rsid w:val="008D3B62"/>
    <w:rsid w:val="008D4064"/>
    <w:rsid w:val="008D4089"/>
    <w:rsid w:val="008D4DBA"/>
    <w:rsid w:val="008D51CB"/>
    <w:rsid w:val="008D600F"/>
    <w:rsid w:val="008D6A34"/>
    <w:rsid w:val="008D7E6D"/>
    <w:rsid w:val="008D7E89"/>
    <w:rsid w:val="008E0E7C"/>
    <w:rsid w:val="008E110D"/>
    <w:rsid w:val="008E2183"/>
    <w:rsid w:val="008E2F31"/>
    <w:rsid w:val="008E38CD"/>
    <w:rsid w:val="008E3F2F"/>
    <w:rsid w:val="008E4E27"/>
    <w:rsid w:val="008E5E27"/>
    <w:rsid w:val="008E6D03"/>
    <w:rsid w:val="008E792D"/>
    <w:rsid w:val="008E7A3E"/>
    <w:rsid w:val="008F0623"/>
    <w:rsid w:val="008F07BA"/>
    <w:rsid w:val="008F0E02"/>
    <w:rsid w:val="008F0E73"/>
    <w:rsid w:val="008F0F78"/>
    <w:rsid w:val="008F1CA8"/>
    <w:rsid w:val="008F24EE"/>
    <w:rsid w:val="008F2F02"/>
    <w:rsid w:val="008F5289"/>
    <w:rsid w:val="008F576B"/>
    <w:rsid w:val="008F59BB"/>
    <w:rsid w:val="008F7078"/>
    <w:rsid w:val="008F71AE"/>
    <w:rsid w:val="009007B0"/>
    <w:rsid w:val="00900ACC"/>
    <w:rsid w:val="00903440"/>
    <w:rsid w:val="009035A5"/>
    <w:rsid w:val="009037D4"/>
    <w:rsid w:val="00904494"/>
    <w:rsid w:val="00904BCB"/>
    <w:rsid w:val="00905F2F"/>
    <w:rsid w:val="0090624E"/>
    <w:rsid w:val="00907B45"/>
    <w:rsid w:val="00910CBE"/>
    <w:rsid w:val="00911BCB"/>
    <w:rsid w:val="00911D3D"/>
    <w:rsid w:val="00912490"/>
    <w:rsid w:val="0091275C"/>
    <w:rsid w:val="00913705"/>
    <w:rsid w:val="00913770"/>
    <w:rsid w:val="00913FED"/>
    <w:rsid w:val="00914334"/>
    <w:rsid w:val="00914621"/>
    <w:rsid w:val="0091539F"/>
    <w:rsid w:val="00916151"/>
    <w:rsid w:val="00917217"/>
    <w:rsid w:val="0092061E"/>
    <w:rsid w:val="0092064A"/>
    <w:rsid w:val="00921AC7"/>
    <w:rsid w:val="0092201C"/>
    <w:rsid w:val="009237F3"/>
    <w:rsid w:val="00924298"/>
    <w:rsid w:val="009247B8"/>
    <w:rsid w:val="00925700"/>
    <w:rsid w:val="00925958"/>
    <w:rsid w:val="009259FD"/>
    <w:rsid w:val="00925BE6"/>
    <w:rsid w:val="00926B1D"/>
    <w:rsid w:val="00926B4A"/>
    <w:rsid w:val="00926C01"/>
    <w:rsid w:val="00926F0F"/>
    <w:rsid w:val="009275F1"/>
    <w:rsid w:val="009277D4"/>
    <w:rsid w:val="00930386"/>
    <w:rsid w:val="009303D9"/>
    <w:rsid w:val="009305EB"/>
    <w:rsid w:val="00930C78"/>
    <w:rsid w:val="00930F08"/>
    <w:rsid w:val="00930F2E"/>
    <w:rsid w:val="009316FC"/>
    <w:rsid w:val="00931A86"/>
    <w:rsid w:val="00931E4A"/>
    <w:rsid w:val="00932F5B"/>
    <w:rsid w:val="00932FA9"/>
    <w:rsid w:val="009344C6"/>
    <w:rsid w:val="009348FB"/>
    <w:rsid w:val="00935002"/>
    <w:rsid w:val="0093504F"/>
    <w:rsid w:val="00935A9C"/>
    <w:rsid w:val="00935BD3"/>
    <w:rsid w:val="009362B0"/>
    <w:rsid w:val="00936430"/>
    <w:rsid w:val="0093667A"/>
    <w:rsid w:val="00940186"/>
    <w:rsid w:val="00941037"/>
    <w:rsid w:val="009464BC"/>
    <w:rsid w:val="009472F9"/>
    <w:rsid w:val="00947BA3"/>
    <w:rsid w:val="009503ED"/>
    <w:rsid w:val="00950D67"/>
    <w:rsid w:val="009515E8"/>
    <w:rsid w:val="009516CD"/>
    <w:rsid w:val="009519A0"/>
    <w:rsid w:val="00951C59"/>
    <w:rsid w:val="0095281A"/>
    <w:rsid w:val="00952A9B"/>
    <w:rsid w:val="00953836"/>
    <w:rsid w:val="00953E73"/>
    <w:rsid w:val="00954849"/>
    <w:rsid w:val="00954F7C"/>
    <w:rsid w:val="0095524C"/>
    <w:rsid w:val="00957E89"/>
    <w:rsid w:val="00957F1B"/>
    <w:rsid w:val="00960674"/>
    <w:rsid w:val="00960A1D"/>
    <w:rsid w:val="00961540"/>
    <w:rsid w:val="00963660"/>
    <w:rsid w:val="0096375C"/>
    <w:rsid w:val="009637AC"/>
    <w:rsid w:val="00963F56"/>
    <w:rsid w:val="009647C6"/>
    <w:rsid w:val="0096494D"/>
    <w:rsid w:val="00965BBC"/>
    <w:rsid w:val="00966091"/>
    <w:rsid w:val="009708C2"/>
    <w:rsid w:val="00970E10"/>
    <w:rsid w:val="00971227"/>
    <w:rsid w:val="00971F49"/>
    <w:rsid w:val="00972E18"/>
    <w:rsid w:val="00974B70"/>
    <w:rsid w:val="00976F04"/>
    <w:rsid w:val="00976F20"/>
    <w:rsid w:val="00977C7A"/>
    <w:rsid w:val="0098000B"/>
    <w:rsid w:val="00980953"/>
    <w:rsid w:val="009826CE"/>
    <w:rsid w:val="009835B5"/>
    <w:rsid w:val="0098574A"/>
    <w:rsid w:val="00985907"/>
    <w:rsid w:val="00985CAE"/>
    <w:rsid w:val="0098679D"/>
    <w:rsid w:val="00986E30"/>
    <w:rsid w:val="00987453"/>
    <w:rsid w:val="009874F2"/>
    <w:rsid w:val="009901A3"/>
    <w:rsid w:val="0099084C"/>
    <w:rsid w:val="00990967"/>
    <w:rsid w:val="009916A0"/>
    <w:rsid w:val="009932D8"/>
    <w:rsid w:val="00993A38"/>
    <w:rsid w:val="00994AC9"/>
    <w:rsid w:val="00995E73"/>
    <w:rsid w:val="0099624E"/>
    <w:rsid w:val="009962D5"/>
    <w:rsid w:val="00996621"/>
    <w:rsid w:val="00997E36"/>
    <w:rsid w:val="00997F9F"/>
    <w:rsid w:val="009A2228"/>
    <w:rsid w:val="009A2AEF"/>
    <w:rsid w:val="009A33F0"/>
    <w:rsid w:val="009A4557"/>
    <w:rsid w:val="009A5069"/>
    <w:rsid w:val="009A65F9"/>
    <w:rsid w:val="009A687B"/>
    <w:rsid w:val="009A69E7"/>
    <w:rsid w:val="009A7448"/>
    <w:rsid w:val="009A7D80"/>
    <w:rsid w:val="009B068B"/>
    <w:rsid w:val="009B185C"/>
    <w:rsid w:val="009B2638"/>
    <w:rsid w:val="009B30C1"/>
    <w:rsid w:val="009B3A29"/>
    <w:rsid w:val="009B3EFD"/>
    <w:rsid w:val="009B4801"/>
    <w:rsid w:val="009B4E9C"/>
    <w:rsid w:val="009C102B"/>
    <w:rsid w:val="009C135F"/>
    <w:rsid w:val="009C1B67"/>
    <w:rsid w:val="009C26AC"/>
    <w:rsid w:val="009C27B9"/>
    <w:rsid w:val="009C2BA5"/>
    <w:rsid w:val="009C2C36"/>
    <w:rsid w:val="009C379F"/>
    <w:rsid w:val="009C685A"/>
    <w:rsid w:val="009C7328"/>
    <w:rsid w:val="009D012B"/>
    <w:rsid w:val="009D0DAD"/>
    <w:rsid w:val="009D210D"/>
    <w:rsid w:val="009D2AAD"/>
    <w:rsid w:val="009D42AF"/>
    <w:rsid w:val="009D5054"/>
    <w:rsid w:val="009D5AFF"/>
    <w:rsid w:val="009D64B3"/>
    <w:rsid w:val="009D6678"/>
    <w:rsid w:val="009D723F"/>
    <w:rsid w:val="009E0B96"/>
    <w:rsid w:val="009E0C67"/>
    <w:rsid w:val="009E26B5"/>
    <w:rsid w:val="009E2F03"/>
    <w:rsid w:val="009E3E43"/>
    <w:rsid w:val="009E5706"/>
    <w:rsid w:val="009E60FE"/>
    <w:rsid w:val="009E7D29"/>
    <w:rsid w:val="009F0174"/>
    <w:rsid w:val="009F03B2"/>
    <w:rsid w:val="009F0BD0"/>
    <w:rsid w:val="009F0F2C"/>
    <w:rsid w:val="009F3B57"/>
    <w:rsid w:val="009F3F49"/>
    <w:rsid w:val="009F536A"/>
    <w:rsid w:val="009F554C"/>
    <w:rsid w:val="009F58B7"/>
    <w:rsid w:val="009F5CE4"/>
    <w:rsid w:val="009F620E"/>
    <w:rsid w:val="009F6C0B"/>
    <w:rsid w:val="009F6CE1"/>
    <w:rsid w:val="009F737D"/>
    <w:rsid w:val="009F751B"/>
    <w:rsid w:val="009F7EA2"/>
    <w:rsid w:val="00A012F4"/>
    <w:rsid w:val="00A0166C"/>
    <w:rsid w:val="00A01D8E"/>
    <w:rsid w:val="00A02B19"/>
    <w:rsid w:val="00A0345D"/>
    <w:rsid w:val="00A046C9"/>
    <w:rsid w:val="00A04B3D"/>
    <w:rsid w:val="00A05C2B"/>
    <w:rsid w:val="00A05C7A"/>
    <w:rsid w:val="00A05F40"/>
    <w:rsid w:val="00A072BC"/>
    <w:rsid w:val="00A077C2"/>
    <w:rsid w:val="00A128D0"/>
    <w:rsid w:val="00A12DAA"/>
    <w:rsid w:val="00A12FC6"/>
    <w:rsid w:val="00A13848"/>
    <w:rsid w:val="00A13F1C"/>
    <w:rsid w:val="00A202FA"/>
    <w:rsid w:val="00A20411"/>
    <w:rsid w:val="00A2063C"/>
    <w:rsid w:val="00A20EA1"/>
    <w:rsid w:val="00A21D1C"/>
    <w:rsid w:val="00A2205D"/>
    <w:rsid w:val="00A22A0F"/>
    <w:rsid w:val="00A22B16"/>
    <w:rsid w:val="00A255D4"/>
    <w:rsid w:val="00A263A3"/>
    <w:rsid w:val="00A2694F"/>
    <w:rsid w:val="00A26AB4"/>
    <w:rsid w:val="00A26E8F"/>
    <w:rsid w:val="00A302C2"/>
    <w:rsid w:val="00A32F50"/>
    <w:rsid w:val="00A34A2A"/>
    <w:rsid w:val="00A34AC8"/>
    <w:rsid w:val="00A34D4F"/>
    <w:rsid w:val="00A358F0"/>
    <w:rsid w:val="00A35F58"/>
    <w:rsid w:val="00A3614D"/>
    <w:rsid w:val="00A36E5B"/>
    <w:rsid w:val="00A374A6"/>
    <w:rsid w:val="00A376FA"/>
    <w:rsid w:val="00A40314"/>
    <w:rsid w:val="00A41676"/>
    <w:rsid w:val="00A41AA0"/>
    <w:rsid w:val="00A423E1"/>
    <w:rsid w:val="00A427F0"/>
    <w:rsid w:val="00A43A4A"/>
    <w:rsid w:val="00A44DBD"/>
    <w:rsid w:val="00A44E26"/>
    <w:rsid w:val="00A458CA"/>
    <w:rsid w:val="00A45B96"/>
    <w:rsid w:val="00A4700E"/>
    <w:rsid w:val="00A5018C"/>
    <w:rsid w:val="00A5207C"/>
    <w:rsid w:val="00A52685"/>
    <w:rsid w:val="00A52955"/>
    <w:rsid w:val="00A539CE"/>
    <w:rsid w:val="00A53EF6"/>
    <w:rsid w:val="00A55427"/>
    <w:rsid w:val="00A5579D"/>
    <w:rsid w:val="00A55F17"/>
    <w:rsid w:val="00A57001"/>
    <w:rsid w:val="00A62F3A"/>
    <w:rsid w:val="00A6360F"/>
    <w:rsid w:val="00A64D10"/>
    <w:rsid w:val="00A64FAC"/>
    <w:rsid w:val="00A651D2"/>
    <w:rsid w:val="00A6582E"/>
    <w:rsid w:val="00A65F13"/>
    <w:rsid w:val="00A67427"/>
    <w:rsid w:val="00A71264"/>
    <w:rsid w:val="00A7153C"/>
    <w:rsid w:val="00A718EE"/>
    <w:rsid w:val="00A71ACE"/>
    <w:rsid w:val="00A71B10"/>
    <w:rsid w:val="00A7254A"/>
    <w:rsid w:val="00A72F37"/>
    <w:rsid w:val="00A7306A"/>
    <w:rsid w:val="00A74CC6"/>
    <w:rsid w:val="00A74DE6"/>
    <w:rsid w:val="00A75422"/>
    <w:rsid w:val="00A75D01"/>
    <w:rsid w:val="00A77951"/>
    <w:rsid w:val="00A8104D"/>
    <w:rsid w:val="00A813A5"/>
    <w:rsid w:val="00A81807"/>
    <w:rsid w:val="00A81E52"/>
    <w:rsid w:val="00A8374B"/>
    <w:rsid w:val="00A842EA"/>
    <w:rsid w:val="00A843B5"/>
    <w:rsid w:val="00A84E85"/>
    <w:rsid w:val="00A85966"/>
    <w:rsid w:val="00A85D9D"/>
    <w:rsid w:val="00A85F69"/>
    <w:rsid w:val="00A86854"/>
    <w:rsid w:val="00A86A88"/>
    <w:rsid w:val="00A87704"/>
    <w:rsid w:val="00A87B92"/>
    <w:rsid w:val="00A87E36"/>
    <w:rsid w:val="00A900EF"/>
    <w:rsid w:val="00A90D0A"/>
    <w:rsid w:val="00A91699"/>
    <w:rsid w:val="00A922FB"/>
    <w:rsid w:val="00A926DC"/>
    <w:rsid w:val="00A92AB1"/>
    <w:rsid w:val="00A92D39"/>
    <w:rsid w:val="00A9302B"/>
    <w:rsid w:val="00A93610"/>
    <w:rsid w:val="00A93E9D"/>
    <w:rsid w:val="00A9432E"/>
    <w:rsid w:val="00A94649"/>
    <w:rsid w:val="00A95CBF"/>
    <w:rsid w:val="00A96C8D"/>
    <w:rsid w:val="00AA0A5C"/>
    <w:rsid w:val="00AA3027"/>
    <w:rsid w:val="00AA3858"/>
    <w:rsid w:val="00AA491D"/>
    <w:rsid w:val="00AA4F78"/>
    <w:rsid w:val="00AA5959"/>
    <w:rsid w:val="00AA6AA1"/>
    <w:rsid w:val="00AB0962"/>
    <w:rsid w:val="00AB0A15"/>
    <w:rsid w:val="00AB1812"/>
    <w:rsid w:val="00AB1A31"/>
    <w:rsid w:val="00AB3AB5"/>
    <w:rsid w:val="00AB3B52"/>
    <w:rsid w:val="00AB3CCD"/>
    <w:rsid w:val="00AB4A16"/>
    <w:rsid w:val="00AB4F40"/>
    <w:rsid w:val="00AB7722"/>
    <w:rsid w:val="00AC062D"/>
    <w:rsid w:val="00AC07E2"/>
    <w:rsid w:val="00AC16A0"/>
    <w:rsid w:val="00AC2855"/>
    <w:rsid w:val="00AC2A3E"/>
    <w:rsid w:val="00AC3694"/>
    <w:rsid w:val="00AC37F6"/>
    <w:rsid w:val="00AC3EDE"/>
    <w:rsid w:val="00AC4B0D"/>
    <w:rsid w:val="00AC5E6A"/>
    <w:rsid w:val="00AC60E8"/>
    <w:rsid w:val="00AC7452"/>
    <w:rsid w:val="00AC7D93"/>
    <w:rsid w:val="00AD03AF"/>
    <w:rsid w:val="00AD1672"/>
    <w:rsid w:val="00AD3E53"/>
    <w:rsid w:val="00AD49FA"/>
    <w:rsid w:val="00AD4A89"/>
    <w:rsid w:val="00AD5F1C"/>
    <w:rsid w:val="00AD60A9"/>
    <w:rsid w:val="00AD65BA"/>
    <w:rsid w:val="00AD7C80"/>
    <w:rsid w:val="00AE0050"/>
    <w:rsid w:val="00AE1085"/>
    <w:rsid w:val="00AE14CC"/>
    <w:rsid w:val="00AE15F0"/>
    <w:rsid w:val="00AE207C"/>
    <w:rsid w:val="00AE2319"/>
    <w:rsid w:val="00AE44E4"/>
    <w:rsid w:val="00AE511E"/>
    <w:rsid w:val="00AE57A2"/>
    <w:rsid w:val="00AE5BA3"/>
    <w:rsid w:val="00AE6766"/>
    <w:rsid w:val="00AE6928"/>
    <w:rsid w:val="00AE6EF6"/>
    <w:rsid w:val="00AE7391"/>
    <w:rsid w:val="00AF2541"/>
    <w:rsid w:val="00AF3CF5"/>
    <w:rsid w:val="00AF3FF0"/>
    <w:rsid w:val="00AF46DF"/>
    <w:rsid w:val="00AF531D"/>
    <w:rsid w:val="00AF58F8"/>
    <w:rsid w:val="00AF7DD7"/>
    <w:rsid w:val="00AF7E6C"/>
    <w:rsid w:val="00B00107"/>
    <w:rsid w:val="00B005E5"/>
    <w:rsid w:val="00B00921"/>
    <w:rsid w:val="00B025A5"/>
    <w:rsid w:val="00B025C5"/>
    <w:rsid w:val="00B02873"/>
    <w:rsid w:val="00B02947"/>
    <w:rsid w:val="00B02B7B"/>
    <w:rsid w:val="00B05568"/>
    <w:rsid w:val="00B061A3"/>
    <w:rsid w:val="00B0658E"/>
    <w:rsid w:val="00B10DE2"/>
    <w:rsid w:val="00B11606"/>
    <w:rsid w:val="00B11A60"/>
    <w:rsid w:val="00B11BC4"/>
    <w:rsid w:val="00B128AA"/>
    <w:rsid w:val="00B12E99"/>
    <w:rsid w:val="00B130FD"/>
    <w:rsid w:val="00B131A9"/>
    <w:rsid w:val="00B133B1"/>
    <w:rsid w:val="00B13A18"/>
    <w:rsid w:val="00B14863"/>
    <w:rsid w:val="00B17B7D"/>
    <w:rsid w:val="00B202CB"/>
    <w:rsid w:val="00B21D67"/>
    <w:rsid w:val="00B21D9A"/>
    <w:rsid w:val="00B21F2E"/>
    <w:rsid w:val="00B23687"/>
    <w:rsid w:val="00B23817"/>
    <w:rsid w:val="00B23914"/>
    <w:rsid w:val="00B24381"/>
    <w:rsid w:val="00B245CD"/>
    <w:rsid w:val="00B245E7"/>
    <w:rsid w:val="00B24824"/>
    <w:rsid w:val="00B24B2B"/>
    <w:rsid w:val="00B24C07"/>
    <w:rsid w:val="00B2564E"/>
    <w:rsid w:val="00B25E14"/>
    <w:rsid w:val="00B26608"/>
    <w:rsid w:val="00B27D19"/>
    <w:rsid w:val="00B304CC"/>
    <w:rsid w:val="00B305C4"/>
    <w:rsid w:val="00B30A1E"/>
    <w:rsid w:val="00B320CF"/>
    <w:rsid w:val="00B32F35"/>
    <w:rsid w:val="00B3423F"/>
    <w:rsid w:val="00B34E12"/>
    <w:rsid w:val="00B355E1"/>
    <w:rsid w:val="00B37788"/>
    <w:rsid w:val="00B3778F"/>
    <w:rsid w:val="00B37A23"/>
    <w:rsid w:val="00B40697"/>
    <w:rsid w:val="00B408CC"/>
    <w:rsid w:val="00B40DB6"/>
    <w:rsid w:val="00B41FF9"/>
    <w:rsid w:val="00B423E4"/>
    <w:rsid w:val="00B43280"/>
    <w:rsid w:val="00B437E8"/>
    <w:rsid w:val="00B43872"/>
    <w:rsid w:val="00B44DB0"/>
    <w:rsid w:val="00B4534E"/>
    <w:rsid w:val="00B5065D"/>
    <w:rsid w:val="00B51454"/>
    <w:rsid w:val="00B51F30"/>
    <w:rsid w:val="00B52477"/>
    <w:rsid w:val="00B5295C"/>
    <w:rsid w:val="00B5305A"/>
    <w:rsid w:val="00B5473B"/>
    <w:rsid w:val="00B55689"/>
    <w:rsid w:val="00B56DBE"/>
    <w:rsid w:val="00B6032C"/>
    <w:rsid w:val="00B613D2"/>
    <w:rsid w:val="00B61BDF"/>
    <w:rsid w:val="00B62FAA"/>
    <w:rsid w:val="00B6374A"/>
    <w:rsid w:val="00B64485"/>
    <w:rsid w:val="00B64B2A"/>
    <w:rsid w:val="00B662F4"/>
    <w:rsid w:val="00B6762A"/>
    <w:rsid w:val="00B72E45"/>
    <w:rsid w:val="00B73355"/>
    <w:rsid w:val="00B736A8"/>
    <w:rsid w:val="00B73B4F"/>
    <w:rsid w:val="00B73F5D"/>
    <w:rsid w:val="00B756E7"/>
    <w:rsid w:val="00B75FA7"/>
    <w:rsid w:val="00B76079"/>
    <w:rsid w:val="00B77279"/>
    <w:rsid w:val="00B77C68"/>
    <w:rsid w:val="00B81E57"/>
    <w:rsid w:val="00B81FC6"/>
    <w:rsid w:val="00B82231"/>
    <w:rsid w:val="00B8276F"/>
    <w:rsid w:val="00B8313E"/>
    <w:rsid w:val="00B8446F"/>
    <w:rsid w:val="00B85CE5"/>
    <w:rsid w:val="00B86C88"/>
    <w:rsid w:val="00B86F43"/>
    <w:rsid w:val="00B87769"/>
    <w:rsid w:val="00B87C26"/>
    <w:rsid w:val="00B91FCD"/>
    <w:rsid w:val="00B9299E"/>
    <w:rsid w:val="00B92BF0"/>
    <w:rsid w:val="00B93C54"/>
    <w:rsid w:val="00B94809"/>
    <w:rsid w:val="00B94A76"/>
    <w:rsid w:val="00B94C84"/>
    <w:rsid w:val="00B95411"/>
    <w:rsid w:val="00BA053C"/>
    <w:rsid w:val="00BA06F0"/>
    <w:rsid w:val="00BA0FBB"/>
    <w:rsid w:val="00BA0FCC"/>
    <w:rsid w:val="00BA1473"/>
    <w:rsid w:val="00BA14C2"/>
    <w:rsid w:val="00BA21F4"/>
    <w:rsid w:val="00BA2574"/>
    <w:rsid w:val="00BA351A"/>
    <w:rsid w:val="00BA5272"/>
    <w:rsid w:val="00BA557F"/>
    <w:rsid w:val="00BA5FC6"/>
    <w:rsid w:val="00BA5FF6"/>
    <w:rsid w:val="00BA6B8D"/>
    <w:rsid w:val="00BA6D4E"/>
    <w:rsid w:val="00BA7A1C"/>
    <w:rsid w:val="00BB106C"/>
    <w:rsid w:val="00BB193F"/>
    <w:rsid w:val="00BB2A9C"/>
    <w:rsid w:val="00BB3547"/>
    <w:rsid w:val="00BB3F8D"/>
    <w:rsid w:val="00BB4051"/>
    <w:rsid w:val="00BB4925"/>
    <w:rsid w:val="00BB5A26"/>
    <w:rsid w:val="00BB6CDC"/>
    <w:rsid w:val="00BB7946"/>
    <w:rsid w:val="00BB7E55"/>
    <w:rsid w:val="00BC1603"/>
    <w:rsid w:val="00BC2600"/>
    <w:rsid w:val="00BC273E"/>
    <w:rsid w:val="00BC3621"/>
    <w:rsid w:val="00BC52B0"/>
    <w:rsid w:val="00BC5D58"/>
    <w:rsid w:val="00BC6500"/>
    <w:rsid w:val="00BC6BAD"/>
    <w:rsid w:val="00BC6F39"/>
    <w:rsid w:val="00BC74F3"/>
    <w:rsid w:val="00BD0BF0"/>
    <w:rsid w:val="00BD0E4A"/>
    <w:rsid w:val="00BD11BF"/>
    <w:rsid w:val="00BD2241"/>
    <w:rsid w:val="00BD2A32"/>
    <w:rsid w:val="00BD7774"/>
    <w:rsid w:val="00BE0114"/>
    <w:rsid w:val="00BE126C"/>
    <w:rsid w:val="00BE39ED"/>
    <w:rsid w:val="00BE3A9E"/>
    <w:rsid w:val="00BE3CCC"/>
    <w:rsid w:val="00BE43E2"/>
    <w:rsid w:val="00BE4761"/>
    <w:rsid w:val="00BE4983"/>
    <w:rsid w:val="00BE4A55"/>
    <w:rsid w:val="00BE63F3"/>
    <w:rsid w:val="00BE709F"/>
    <w:rsid w:val="00BF089E"/>
    <w:rsid w:val="00BF13FC"/>
    <w:rsid w:val="00BF18E4"/>
    <w:rsid w:val="00BF4010"/>
    <w:rsid w:val="00BF4335"/>
    <w:rsid w:val="00BF5B89"/>
    <w:rsid w:val="00BF6801"/>
    <w:rsid w:val="00BF6907"/>
    <w:rsid w:val="00BF7E16"/>
    <w:rsid w:val="00C00F32"/>
    <w:rsid w:val="00C01ADD"/>
    <w:rsid w:val="00C01C03"/>
    <w:rsid w:val="00C03683"/>
    <w:rsid w:val="00C04B75"/>
    <w:rsid w:val="00C0573F"/>
    <w:rsid w:val="00C059EB"/>
    <w:rsid w:val="00C068BC"/>
    <w:rsid w:val="00C10D3D"/>
    <w:rsid w:val="00C118E2"/>
    <w:rsid w:val="00C11FBF"/>
    <w:rsid w:val="00C11FD6"/>
    <w:rsid w:val="00C13187"/>
    <w:rsid w:val="00C1523D"/>
    <w:rsid w:val="00C15DC7"/>
    <w:rsid w:val="00C15DF9"/>
    <w:rsid w:val="00C1620A"/>
    <w:rsid w:val="00C213F5"/>
    <w:rsid w:val="00C21C04"/>
    <w:rsid w:val="00C227C3"/>
    <w:rsid w:val="00C231A9"/>
    <w:rsid w:val="00C233E8"/>
    <w:rsid w:val="00C251BB"/>
    <w:rsid w:val="00C25BD3"/>
    <w:rsid w:val="00C27130"/>
    <w:rsid w:val="00C308F4"/>
    <w:rsid w:val="00C3181E"/>
    <w:rsid w:val="00C31E57"/>
    <w:rsid w:val="00C32AD5"/>
    <w:rsid w:val="00C32F46"/>
    <w:rsid w:val="00C3322F"/>
    <w:rsid w:val="00C339A8"/>
    <w:rsid w:val="00C339F9"/>
    <w:rsid w:val="00C33A9A"/>
    <w:rsid w:val="00C341E8"/>
    <w:rsid w:val="00C35135"/>
    <w:rsid w:val="00C353BE"/>
    <w:rsid w:val="00C358DF"/>
    <w:rsid w:val="00C36C52"/>
    <w:rsid w:val="00C37A66"/>
    <w:rsid w:val="00C37DE0"/>
    <w:rsid w:val="00C419FA"/>
    <w:rsid w:val="00C42B9F"/>
    <w:rsid w:val="00C434D0"/>
    <w:rsid w:val="00C435D2"/>
    <w:rsid w:val="00C43EDD"/>
    <w:rsid w:val="00C442AC"/>
    <w:rsid w:val="00C44BA0"/>
    <w:rsid w:val="00C44CB7"/>
    <w:rsid w:val="00C44CC7"/>
    <w:rsid w:val="00C45D83"/>
    <w:rsid w:val="00C47FC5"/>
    <w:rsid w:val="00C529CC"/>
    <w:rsid w:val="00C52BB3"/>
    <w:rsid w:val="00C52CBA"/>
    <w:rsid w:val="00C52DA9"/>
    <w:rsid w:val="00C53511"/>
    <w:rsid w:val="00C53828"/>
    <w:rsid w:val="00C53913"/>
    <w:rsid w:val="00C53A2A"/>
    <w:rsid w:val="00C5463F"/>
    <w:rsid w:val="00C5756B"/>
    <w:rsid w:val="00C6068A"/>
    <w:rsid w:val="00C60995"/>
    <w:rsid w:val="00C609A3"/>
    <w:rsid w:val="00C62020"/>
    <w:rsid w:val="00C62351"/>
    <w:rsid w:val="00C62E10"/>
    <w:rsid w:val="00C62E33"/>
    <w:rsid w:val="00C63401"/>
    <w:rsid w:val="00C63965"/>
    <w:rsid w:val="00C64F43"/>
    <w:rsid w:val="00C6542F"/>
    <w:rsid w:val="00C6676D"/>
    <w:rsid w:val="00C66893"/>
    <w:rsid w:val="00C7091D"/>
    <w:rsid w:val="00C736C8"/>
    <w:rsid w:val="00C750B4"/>
    <w:rsid w:val="00C75A41"/>
    <w:rsid w:val="00C763E6"/>
    <w:rsid w:val="00C76716"/>
    <w:rsid w:val="00C775BE"/>
    <w:rsid w:val="00C777DB"/>
    <w:rsid w:val="00C805A7"/>
    <w:rsid w:val="00C81182"/>
    <w:rsid w:val="00C81415"/>
    <w:rsid w:val="00C81F66"/>
    <w:rsid w:val="00C82396"/>
    <w:rsid w:val="00C82420"/>
    <w:rsid w:val="00C828BD"/>
    <w:rsid w:val="00C82FB8"/>
    <w:rsid w:val="00C84703"/>
    <w:rsid w:val="00C84E04"/>
    <w:rsid w:val="00C8521E"/>
    <w:rsid w:val="00C86AE3"/>
    <w:rsid w:val="00C903FF"/>
    <w:rsid w:val="00C91187"/>
    <w:rsid w:val="00C92AFF"/>
    <w:rsid w:val="00C92F4A"/>
    <w:rsid w:val="00C93102"/>
    <w:rsid w:val="00C934E5"/>
    <w:rsid w:val="00C93E85"/>
    <w:rsid w:val="00C94850"/>
    <w:rsid w:val="00C9498F"/>
    <w:rsid w:val="00C96011"/>
    <w:rsid w:val="00C979FF"/>
    <w:rsid w:val="00C97F1B"/>
    <w:rsid w:val="00CA2504"/>
    <w:rsid w:val="00CA4961"/>
    <w:rsid w:val="00CA5008"/>
    <w:rsid w:val="00CA5968"/>
    <w:rsid w:val="00CA639D"/>
    <w:rsid w:val="00CA7133"/>
    <w:rsid w:val="00CA75FA"/>
    <w:rsid w:val="00CA7BCD"/>
    <w:rsid w:val="00CA7F52"/>
    <w:rsid w:val="00CB0F38"/>
    <w:rsid w:val="00CB2059"/>
    <w:rsid w:val="00CB40CD"/>
    <w:rsid w:val="00CB4AB8"/>
    <w:rsid w:val="00CB5C1B"/>
    <w:rsid w:val="00CB5C3E"/>
    <w:rsid w:val="00CC1460"/>
    <w:rsid w:val="00CC17CB"/>
    <w:rsid w:val="00CC1B2C"/>
    <w:rsid w:val="00CC2E3B"/>
    <w:rsid w:val="00CC3EB3"/>
    <w:rsid w:val="00CC416D"/>
    <w:rsid w:val="00CC482B"/>
    <w:rsid w:val="00CC4DC4"/>
    <w:rsid w:val="00CC505F"/>
    <w:rsid w:val="00CC5AE4"/>
    <w:rsid w:val="00CD151D"/>
    <w:rsid w:val="00CD280A"/>
    <w:rsid w:val="00CD3CDE"/>
    <w:rsid w:val="00CD46AE"/>
    <w:rsid w:val="00CD512C"/>
    <w:rsid w:val="00CD5180"/>
    <w:rsid w:val="00CD5A35"/>
    <w:rsid w:val="00CD6581"/>
    <w:rsid w:val="00CD723C"/>
    <w:rsid w:val="00CE02A6"/>
    <w:rsid w:val="00CE16B6"/>
    <w:rsid w:val="00CE1E75"/>
    <w:rsid w:val="00CE2539"/>
    <w:rsid w:val="00CE3005"/>
    <w:rsid w:val="00CE651D"/>
    <w:rsid w:val="00CE655F"/>
    <w:rsid w:val="00CF15D8"/>
    <w:rsid w:val="00CF1ABE"/>
    <w:rsid w:val="00CF2853"/>
    <w:rsid w:val="00CF33E4"/>
    <w:rsid w:val="00CF397D"/>
    <w:rsid w:val="00CF3F81"/>
    <w:rsid w:val="00CF41B5"/>
    <w:rsid w:val="00CF5672"/>
    <w:rsid w:val="00CF62B8"/>
    <w:rsid w:val="00CF6F0C"/>
    <w:rsid w:val="00D0066B"/>
    <w:rsid w:val="00D011B4"/>
    <w:rsid w:val="00D014D0"/>
    <w:rsid w:val="00D02313"/>
    <w:rsid w:val="00D02AB1"/>
    <w:rsid w:val="00D035DA"/>
    <w:rsid w:val="00D0372D"/>
    <w:rsid w:val="00D03B67"/>
    <w:rsid w:val="00D0519A"/>
    <w:rsid w:val="00D0530E"/>
    <w:rsid w:val="00D06430"/>
    <w:rsid w:val="00D06AC8"/>
    <w:rsid w:val="00D06FF4"/>
    <w:rsid w:val="00D07B74"/>
    <w:rsid w:val="00D07EFE"/>
    <w:rsid w:val="00D11068"/>
    <w:rsid w:val="00D116E0"/>
    <w:rsid w:val="00D119D2"/>
    <w:rsid w:val="00D127A6"/>
    <w:rsid w:val="00D13B8D"/>
    <w:rsid w:val="00D1476F"/>
    <w:rsid w:val="00D14F2E"/>
    <w:rsid w:val="00D15260"/>
    <w:rsid w:val="00D15269"/>
    <w:rsid w:val="00D152FE"/>
    <w:rsid w:val="00D205EA"/>
    <w:rsid w:val="00D21132"/>
    <w:rsid w:val="00D214C1"/>
    <w:rsid w:val="00D21D52"/>
    <w:rsid w:val="00D22B61"/>
    <w:rsid w:val="00D22D9E"/>
    <w:rsid w:val="00D22E73"/>
    <w:rsid w:val="00D22F60"/>
    <w:rsid w:val="00D23280"/>
    <w:rsid w:val="00D23AB4"/>
    <w:rsid w:val="00D247CB"/>
    <w:rsid w:val="00D2751E"/>
    <w:rsid w:val="00D2770C"/>
    <w:rsid w:val="00D32E60"/>
    <w:rsid w:val="00D33E5B"/>
    <w:rsid w:val="00D35D20"/>
    <w:rsid w:val="00D36F4C"/>
    <w:rsid w:val="00D37DC8"/>
    <w:rsid w:val="00D406D7"/>
    <w:rsid w:val="00D40797"/>
    <w:rsid w:val="00D4096C"/>
    <w:rsid w:val="00D4134D"/>
    <w:rsid w:val="00D431F1"/>
    <w:rsid w:val="00D441F5"/>
    <w:rsid w:val="00D446B2"/>
    <w:rsid w:val="00D44C4C"/>
    <w:rsid w:val="00D47BD7"/>
    <w:rsid w:val="00D50111"/>
    <w:rsid w:val="00D50521"/>
    <w:rsid w:val="00D50628"/>
    <w:rsid w:val="00D5175B"/>
    <w:rsid w:val="00D51A6E"/>
    <w:rsid w:val="00D51BC2"/>
    <w:rsid w:val="00D5216F"/>
    <w:rsid w:val="00D53A82"/>
    <w:rsid w:val="00D53B16"/>
    <w:rsid w:val="00D55144"/>
    <w:rsid w:val="00D55C9B"/>
    <w:rsid w:val="00D55E4A"/>
    <w:rsid w:val="00D61BCB"/>
    <w:rsid w:val="00D621BE"/>
    <w:rsid w:val="00D622B2"/>
    <w:rsid w:val="00D6458D"/>
    <w:rsid w:val="00D65465"/>
    <w:rsid w:val="00D657A6"/>
    <w:rsid w:val="00D660D3"/>
    <w:rsid w:val="00D66893"/>
    <w:rsid w:val="00D66CD3"/>
    <w:rsid w:val="00D672D8"/>
    <w:rsid w:val="00D70353"/>
    <w:rsid w:val="00D707A3"/>
    <w:rsid w:val="00D71CD9"/>
    <w:rsid w:val="00D7218E"/>
    <w:rsid w:val="00D72350"/>
    <w:rsid w:val="00D73433"/>
    <w:rsid w:val="00D73A70"/>
    <w:rsid w:val="00D75BA8"/>
    <w:rsid w:val="00D765FF"/>
    <w:rsid w:val="00D773F6"/>
    <w:rsid w:val="00D779ED"/>
    <w:rsid w:val="00D77E84"/>
    <w:rsid w:val="00D808A7"/>
    <w:rsid w:val="00D80C09"/>
    <w:rsid w:val="00D811E1"/>
    <w:rsid w:val="00D81384"/>
    <w:rsid w:val="00D828DE"/>
    <w:rsid w:val="00D84371"/>
    <w:rsid w:val="00D84970"/>
    <w:rsid w:val="00D84B73"/>
    <w:rsid w:val="00D84C69"/>
    <w:rsid w:val="00D84E37"/>
    <w:rsid w:val="00D864DB"/>
    <w:rsid w:val="00D8660B"/>
    <w:rsid w:val="00D866AE"/>
    <w:rsid w:val="00D90D7A"/>
    <w:rsid w:val="00D9399F"/>
    <w:rsid w:val="00D93BBF"/>
    <w:rsid w:val="00D95068"/>
    <w:rsid w:val="00D96452"/>
    <w:rsid w:val="00D977FC"/>
    <w:rsid w:val="00D979B1"/>
    <w:rsid w:val="00DA0368"/>
    <w:rsid w:val="00DA2125"/>
    <w:rsid w:val="00DA361E"/>
    <w:rsid w:val="00DA427B"/>
    <w:rsid w:val="00DA4B03"/>
    <w:rsid w:val="00DA5007"/>
    <w:rsid w:val="00DA6549"/>
    <w:rsid w:val="00DA6E5B"/>
    <w:rsid w:val="00DA79EC"/>
    <w:rsid w:val="00DB186B"/>
    <w:rsid w:val="00DB2271"/>
    <w:rsid w:val="00DB2EB7"/>
    <w:rsid w:val="00DB378A"/>
    <w:rsid w:val="00DB3AC1"/>
    <w:rsid w:val="00DB43B2"/>
    <w:rsid w:val="00DB45B5"/>
    <w:rsid w:val="00DB5550"/>
    <w:rsid w:val="00DB7BF6"/>
    <w:rsid w:val="00DC0345"/>
    <w:rsid w:val="00DC1981"/>
    <w:rsid w:val="00DC4A3F"/>
    <w:rsid w:val="00DC5A2C"/>
    <w:rsid w:val="00DC6F24"/>
    <w:rsid w:val="00DC7B0E"/>
    <w:rsid w:val="00DC7DEC"/>
    <w:rsid w:val="00DC7F6F"/>
    <w:rsid w:val="00DD0474"/>
    <w:rsid w:val="00DD0FD0"/>
    <w:rsid w:val="00DD1589"/>
    <w:rsid w:val="00DD213C"/>
    <w:rsid w:val="00DD22B6"/>
    <w:rsid w:val="00DD2520"/>
    <w:rsid w:val="00DD2754"/>
    <w:rsid w:val="00DD4B7C"/>
    <w:rsid w:val="00DD4FB9"/>
    <w:rsid w:val="00DD5855"/>
    <w:rsid w:val="00DD621A"/>
    <w:rsid w:val="00DD6CEB"/>
    <w:rsid w:val="00DD757A"/>
    <w:rsid w:val="00DD7E5A"/>
    <w:rsid w:val="00DE1D75"/>
    <w:rsid w:val="00DE3101"/>
    <w:rsid w:val="00DE4861"/>
    <w:rsid w:val="00DE59D5"/>
    <w:rsid w:val="00DE7589"/>
    <w:rsid w:val="00DF0931"/>
    <w:rsid w:val="00DF0A8E"/>
    <w:rsid w:val="00DF39BA"/>
    <w:rsid w:val="00DF42C6"/>
    <w:rsid w:val="00DF4844"/>
    <w:rsid w:val="00DF4A30"/>
    <w:rsid w:val="00DF525A"/>
    <w:rsid w:val="00DF58B0"/>
    <w:rsid w:val="00DF78AF"/>
    <w:rsid w:val="00E001F6"/>
    <w:rsid w:val="00E00954"/>
    <w:rsid w:val="00E00C9F"/>
    <w:rsid w:val="00E02534"/>
    <w:rsid w:val="00E03A80"/>
    <w:rsid w:val="00E0425F"/>
    <w:rsid w:val="00E04485"/>
    <w:rsid w:val="00E047E3"/>
    <w:rsid w:val="00E04C18"/>
    <w:rsid w:val="00E051D9"/>
    <w:rsid w:val="00E058CD"/>
    <w:rsid w:val="00E07251"/>
    <w:rsid w:val="00E11615"/>
    <w:rsid w:val="00E12C62"/>
    <w:rsid w:val="00E13FBC"/>
    <w:rsid w:val="00E14161"/>
    <w:rsid w:val="00E15A57"/>
    <w:rsid w:val="00E15C27"/>
    <w:rsid w:val="00E165BD"/>
    <w:rsid w:val="00E165C4"/>
    <w:rsid w:val="00E171EE"/>
    <w:rsid w:val="00E20AEA"/>
    <w:rsid w:val="00E216A9"/>
    <w:rsid w:val="00E2251F"/>
    <w:rsid w:val="00E23DC3"/>
    <w:rsid w:val="00E23FA7"/>
    <w:rsid w:val="00E2452F"/>
    <w:rsid w:val="00E26FEC"/>
    <w:rsid w:val="00E272D2"/>
    <w:rsid w:val="00E27B1B"/>
    <w:rsid w:val="00E30209"/>
    <w:rsid w:val="00E30348"/>
    <w:rsid w:val="00E30ADE"/>
    <w:rsid w:val="00E310FA"/>
    <w:rsid w:val="00E31B9E"/>
    <w:rsid w:val="00E32077"/>
    <w:rsid w:val="00E32CC4"/>
    <w:rsid w:val="00E339FB"/>
    <w:rsid w:val="00E34A8A"/>
    <w:rsid w:val="00E3740E"/>
    <w:rsid w:val="00E37AB1"/>
    <w:rsid w:val="00E37D09"/>
    <w:rsid w:val="00E40639"/>
    <w:rsid w:val="00E41247"/>
    <w:rsid w:val="00E4182B"/>
    <w:rsid w:val="00E444E9"/>
    <w:rsid w:val="00E45FA0"/>
    <w:rsid w:val="00E46A06"/>
    <w:rsid w:val="00E477DC"/>
    <w:rsid w:val="00E47C03"/>
    <w:rsid w:val="00E5071E"/>
    <w:rsid w:val="00E515FB"/>
    <w:rsid w:val="00E5211F"/>
    <w:rsid w:val="00E52EB1"/>
    <w:rsid w:val="00E53B33"/>
    <w:rsid w:val="00E53D39"/>
    <w:rsid w:val="00E54180"/>
    <w:rsid w:val="00E55282"/>
    <w:rsid w:val="00E55AE2"/>
    <w:rsid w:val="00E56205"/>
    <w:rsid w:val="00E56BDE"/>
    <w:rsid w:val="00E56C63"/>
    <w:rsid w:val="00E60053"/>
    <w:rsid w:val="00E606E1"/>
    <w:rsid w:val="00E6105E"/>
    <w:rsid w:val="00E61324"/>
    <w:rsid w:val="00E6139C"/>
    <w:rsid w:val="00E626D4"/>
    <w:rsid w:val="00E6272C"/>
    <w:rsid w:val="00E65C97"/>
    <w:rsid w:val="00E675BD"/>
    <w:rsid w:val="00E67A04"/>
    <w:rsid w:val="00E67CF7"/>
    <w:rsid w:val="00E67FA1"/>
    <w:rsid w:val="00E70088"/>
    <w:rsid w:val="00E706F6"/>
    <w:rsid w:val="00E71C4D"/>
    <w:rsid w:val="00E71CD7"/>
    <w:rsid w:val="00E73CDC"/>
    <w:rsid w:val="00E76483"/>
    <w:rsid w:val="00E77B53"/>
    <w:rsid w:val="00E77DE3"/>
    <w:rsid w:val="00E77F5D"/>
    <w:rsid w:val="00E80CCA"/>
    <w:rsid w:val="00E80F00"/>
    <w:rsid w:val="00E81417"/>
    <w:rsid w:val="00E81901"/>
    <w:rsid w:val="00E829E1"/>
    <w:rsid w:val="00E835C4"/>
    <w:rsid w:val="00E83787"/>
    <w:rsid w:val="00E83D4F"/>
    <w:rsid w:val="00E843A1"/>
    <w:rsid w:val="00E84475"/>
    <w:rsid w:val="00E84584"/>
    <w:rsid w:val="00E84B12"/>
    <w:rsid w:val="00E84B29"/>
    <w:rsid w:val="00E860BE"/>
    <w:rsid w:val="00E875F0"/>
    <w:rsid w:val="00E87901"/>
    <w:rsid w:val="00E8799C"/>
    <w:rsid w:val="00E87FA6"/>
    <w:rsid w:val="00E91174"/>
    <w:rsid w:val="00E92BDD"/>
    <w:rsid w:val="00E9343D"/>
    <w:rsid w:val="00E9372E"/>
    <w:rsid w:val="00E94938"/>
    <w:rsid w:val="00E94B67"/>
    <w:rsid w:val="00E95037"/>
    <w:rsid w:val="00E96DD5"/>
    <w:rsid w:val="00E96E09"/>
    <w:rsid w:val="00E97977"/>
    <w:rsid w:val="00EA1EF3"/>
    <w:rsid w:val="00EA22E0"/>
    <w:rsid w:val="00EA4D1D"/>
    <w:rsid w:val="00EA5BD5"/>
    <w:rsid w:val="00EB0132"/>
    <w:rsid w:val="00EB02B6"/>
    <w:rsid w:val="00EB03DF"/>
    <w:rsid w:val="00EB1082"/>
    <w:rsid w:val="00EB152D"/>
    <w:rsid w:val="00EB1E0B"/>
    <w:rsid w:val="00EB2264"/>
    <w:rsid w:val="00EB3320"/>
    <w:rsid w:val="00EB3436"/>
    <w:rsid w:val="00EB488B"/>
    <w:rsid w:val="00EB4EEF"/>
    <w:rsid w:val="00EB4F08"/>
    <w:rsid w:val="00EB4F52"/>
    <w:rsid w:val="00EB5C0C"/>
    <w:rsid w:val="00EB6E4A"/>
    <w:rsid w:val="00EB713E"/>
    <w:rsid w:val="00EB7373"/>
    <w:rsid w:val="00EC0B48"/>
    <w:rsid w:val="00EC1E75"/>
    <w:rsid w:val="00EC2967"/>
    <w:rsid w:val="00EC35C3"/>
    <w:rsid w:val="00EC4E31"/>
    <w:rsid w:val="00EC7289"/>
    <w:rsid w:val="00EC72D4"/>
    <w:rsid w:val="00EC7941"/>
    <w:rsid w:val="00ED029C"/>
    <w:rsid w:val="00ED07DB"/>
    <w:rsid w:val="00ED1A7B"/>
    <w:rsid w:val="00ED3A1B"/>
    <w:rsid w:val="00ED3AF0"/>
    <w:rsid w:val="00ED40F9"/>
    <w:rsid w:val="00ED41A0"/>
    <w:rsid w:val="00ED4402"/>
    <w:rsid w:val="00ED57EE"/>
    <w:rsid w:val="00ED61C2"/>
    <w:rsid w:val="00ED66E8"/>
    <w:rsid w:val="00ED7890"/>
    <w:rsid w:val="00EE129A"/>
    <w:rsid w:val="00EE2A50"/>
    <w:rsid w:val="00EE3FE5"/>
    <w:rsid w:val="00EE41E7"/>
    <w:rsid w:val="00EE44CD"/>
    <w:rsid w:val="00EE45D2"/>
    <w:rsid w:val="00EE5064"/>
    <w:rsid w:val="00EE546E"/>
    <w:rsid w:val="00EE59BE"/>
    <w:rsid w:val="00EE6751"/>
    <w:rsid w:val="00EE69D7"/>
    <w:rsid w:val="00EF07B3"/>
    <w:rsid w:val="00EF0B04"/>
    <w:rsid w:val="00EF1273"/>
    <w:rsid w:val="00EF1D2B"/>
    <w:rsid w:val="00EF3302"/>
    <w:rsid w:val="00EF3BB7"/>
    <w:rsid w:val="00EF5536"/>
    <w:rsid w:val="00EF7A18"/>
    <w:rsid w:val="00EF7A19"/>
    <w:rsid w:val="00F004D1"/>
    <w:rsid w:val="00F004DB"/>
    <w:rsid w:val="00F0064B"/>
    <w:rsid w:val="00F02095"/>
    <w:rsid w:val="00F026A6"/>
    <w:rsid w:val="00F02EF9"/>
    <w:rsid w:val="00F040F3"/>
    <w:rsid w:val="00F0446C"/>
    <w:rsid w:val="00F04549"/>
    <w:rsid w:val="00F05A52"/>
    <w:rsid w:val="00F05AC0"/>
    <w:rsid w:val="00F07D9C"/>
    <w:rsid w:val="00F105DB"/>
    <w:rsid w:val="00F105EB"/>
    <w:rsid w:val="00F111A3"/>
    <w:rsid w:val="00F125D2"/>
    <w:rsid w:val="00F12FE6"/>
    <w:rsid w:val="00F136E3"/>
    <w:rsid w:val="00F13F9D"/>
    <w:rsid w:val="00F156EE"/>
    <w:rsid w:val="00F15991"/>
    <w:rsid w:val="00F162BB"/>
    <w:rsid w:val="00F165B7"/>
    <w:rsid w:val="00F16D03"/>
    <w:rsid w:val="00F16D7E"/>
    <w:rsid w:val="00F17279"/>
    <w:rsid w:val="00F20321"/>
    <w:rsid w:val="00F21009"/>
    <w:rsid w:val="00F2130D"/>
    <w:rsid w:val="00F22C14"/>
    <w:rsid w:val="00F22E8C"/>
    <w:rsid w:val="00F23151"/>
    <w:rsid w:val="00F236D9"/>
    <w:rsid w:val="00F245E2"/>
    <w:rsid w:val="00F2471D"/>
    <w:rsid w:val="00F24909"/>
    <w:rsid w:val="00F2590B"/>
    <w:rsid w:val="00F25F88"/>
    <w:rsid w:val="00F26CF8"/>
    <w:rsid w:val="00F303C7"/>
    <w:rsid w:val="00F304AE"/>
    <w:rsid w:val="00F30D23"/>
    <w:rsid w:val="00F33B83"/>
    <w:rsid w:val="00F33EF5"/>
    <w:rsid w:val="00F34580"/>
    <w:rsid w:val="00F34A9A"/>
    <w:rsid w:val="00F356CA"/>
    <w:rsid w:val="00F35D1C"/>
    <w:rsid w:val="00F41583"/>
    <w:rsid w:val="00F416F8"/>
    <w:rsid w:val="00F41B5A"/>
    <w:rsid w:val="00F41D06"/>
    <w:rsid w:val="00F42C48"/>
    <w:rsid w:val="00F42D02"/>
    <w:rsid w:val="00F43004"/>
    <w:rsid w:val="00F44937"/>
    <w:rsid w:val="00F44A9E"/>
    <w:rsid w:val="00F451A2"/>
    <w:rsid w:val="00F45FD8"/>
    <w:rsid w:val="00F463B2"/>
    <w:rsid w:val="00F468E4"/>
    <w:rsid w:val="00F47748"/>
    <w:rsid w:val="00F47E00"/>
    <w:rsid w:val="00F5235A"/>
    <w:rsid w:val="00F52404"/>
    <w:rsid w:val="00F5247A"/>
    <w:rsid w:val="00F53521"/>
    <w:rsid w:val="00F53B4E"/>
    <w:rsid w:val="00F53EB4"/>
    <w:rsid w:val="00F54216"/>
    <w:rsid w:val="00F54E08"/>
    <w:rsid w:val="00F56090"/>
    <w:rsid w:val="00F56D63"/>
    <w:rsid w:val="00F60242"/>
    <w:rsid w:val="00F61467"/>
    <w:rsid w:val="00F641FE"/>
    <w:rsid w:val="00F65354"/>
    <w:rsid w:val="00F66005"/>
    <w:rsid w:val="00F671BE"/>
    <w:rsid w:val="00F67287"/>
    <w:rsid w:val="00F673D7"/>
    <w:rsid w:val="00F67D0A"/>
    <w:rsid w:val="00F7003F"/>
    <w:rsid w:val="00F7092D"/>
    <w:rsid w:val="00F70970"/>
    <w:rsid w:val="00F70CEF"/>
    <w:rsid w:val="00F70FD8"/>
    <w:rsid w:val="00F71551"/>
    <w:rsid w:val="00F726CD"/>
    <w:rsid w:val="00F73411"/>
    <w:rsid w:val="00F73CD0"/>
    <w:rsid w:val="00F73D61"/>
    <w:rsid w:val="00F74186"/>
    <w:rsid w:val="00F74B45"/>
    <w:rsid w:val="00F74EFD"/>
    <w:rsid w:val="00F75159"/>
    <w:rsid w:val="00F75DC3"/>
    <w:rsid w:val="00F76580"/>
    <w:rsid w:val="00F80C47"/>
    <w:rsid w:val="00F82AB2"/>
    <w:rsid w:val="00F82DC4"/>
    <w:rsid w:val="00F83ACF"/>
    <w:rsid w:val="00F84691"/>
    <w:rsid w:val="00F84988"/>
    <w:rsid w:val="00F84BE7"/>
    <w:rsid w:val="00F857A3"/>
    <w:rsid w:val="00F8699D"/>
    <w:rsid w:val="00F86B82"/>
    <w:rsid w:val="00F86D90"/>
    <w:rsid w:val="00F86F65"/>
    <w:rsid w:val="00F870EA"/>
    <w:rsid w:val="00F9038A"/>
    <w:rsid w:val="00F90DFF"/>
    <w:rsid w:val="00F925F9"/>
    <w:rsid w:val="00F93D97"/>
    <w:rsid w:val="00F946C5"/>
    <w:rsid w:val="00F95310"/>
    <w:rsid w:val="00F95354"/>
    <w:rsid w:val="00F959D3"/>
    <w:rsid w:val="00F96390"/>
    <w:rsid w:val="00F96939"/>
    <w:rsid w:val="00F973A6"/>
    <w:rsid w:val="00FA01B9"/>
    <w:rsid w:val="00FA0FA5"/>
    <w:rsid w:val="00FA1533"/>
    <w:rsid w:val="00FA199B"/>
    <w:rsid w:val="00FA254D"/>
    <w:rsid w:val="00FA49CA"/>
    <w:rsid w:val="00FA5181"/>
    <w:rsid w:val="00FA6A7B"/>
    <w:rsid w:val="00FA7740"/>
    <w:rsid w:val="00FB0191"/>
    <w:rsid w:val="00FB0CDA"/>
    <w:rsid w:val="00FB165F"/>
    <w:rsid w:val="00FB1E29"/>
    <w:rsid w:val="00FB3249"/>
    <w:rsid w:val="00FB4BDE"/>
    <w:rsid w:val="00FB527E"/>
    <w:rsid w:val="00FB5984"/>
    <w:rsid w:val="00FC1126"/>
    <w:rsid w:val="00FC146A"/>
    <w:rsid w:val="00FC22BA"/>
    <w:rsid w:val="00FC4388"/>
    <w:rsid w:val="00FC7A3D"/>
    <w:rsid w:val="00FD0763"/>
    <w:rsid w:val="00FD0FFE"/>
    <w:rsid w:val="00FD17EC"/>
    <w:rsid w:val="00FD196B"/>
    <w:rsid w:val="00FD3621"/>
    <w:rsid w:val="00FD52AA"/>
    <w:rsid w:val="00FD5550"/>
    <w:rsid w:val="00FD5E5B"/>
    <w:rsid w:val="00FD6BB1"/>
    <w:rsid w:val="00FD70E1"/>
    <w:rsid w:val="00FD730B"/>
    <w:rsid w:val="00FD7E6B"/>
    <w:rsid w:val="00FE19C6"/>
    <w:rsid w:val="00FE1A41"/>
    <w:rsid w:val="00FE2B76"/>
    <w:rsid w:val="00FE2F95"/>
    <w:rsid w:val="00FE3C6F"/>
    <w:rsid w:val="00FE43B4"/>
    <w:rsid w:val="00FE4542"/>
    <w:rsid w:val="00FE495E"/>
    <w:rsid w:val="00FE4C6A"/>
    <w:rsid w:val="00FE4C95"/>
    <w:rsid w:val="00FE61AE"/>
    <w:rsid w:val="00FE6970"/>
    <w:rsid w:val="00FE6F3A"/>
    <w:rsid w:val="00FF069F"/>
    <w:rsid w:val="00FF1E81"/>
    <w:rsid w:val="00FF282D"/>
    <w:rsid w:val="00FF2C68"/>
    <w:rsid w:val="00FF2D3A"/>
    <w:rsid w:val="00FF5012"/>
    <w:rsid w:val="00FF5CF4"/>
    <w:rsid w:val="00FF6A4B"/>
    <w:rsid w:val="00FF745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F5E1E7"/>
  <w15:docId w15:val="{6220BD61-7B43-4A7A-B57C-E7B63F800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4"/>
      </w:numPr>
      <w:spacing w:before="120" w:after="60"/>
      <w:jc w:val="left"/>
      <w:outlineLvl w:val="1"/>
    </w:pPr>
    <w:rPr>
      <w:i/>
      <w:iCs/>
      <w:noProof/>
    </w:rPr>
  </w:style>
  <w:style w:type="paragraph" w:styleId="Heading3">
    <w:name w:val="heading 3"/>
    <w:basedOn w:val="Normal"/>
    <w:next w:val="Normal"/>
    <w:qFormat/>
    <w:pPr>
      <w:numPr>
        <w:ilvl w:val="2"/>
        <w:numId w:val="4"/>
      </w:numPr>
      <w:spacing w:line="240" w:lineRule="exact"/>
      <w:jc w:val="both"/>
      <w:outlineLvl w:val="2"/>
    </w:pPr>
    <w:rPr>
      <w:i/>
      <w:iCs/>
      <w:noProof/>
    </w:rPr>
  </w:style>
  <w:style w:type="paragraph" w:styleId="Heading4">
    <w:name w:val="heading 4"/>
    <w:basedOn w:val="Normal"/>
    <w:next w:val="Normal"/>
    <w:qFormat/>
    <w:pPr>
      <w:numPr>
        <w:ilvl w:val="3"/>
        <w:numId w:val="4"/>
      </w:numPr>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character" w:customStyle="1" w:styleId="BodyTextChar">
    <w:name w:val="Body Text Char"/>
    <w:link w:val="BodyText"/>
    <w:rsid w:val="00560A9C"/>
    <w:rPr>
      <w:spacing w:val="-1"/>
      <w:lang w:eastAsia="en-US"/>
    </w:rPr>
  </w:style>
  <w:style w:type="table" w:styleId="TableGrid">
    <w:name w:val="Table Grid"/>
    <w:basedOn w:val="TableNormal"/>
    <w:rsid w:val="00E23F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2074D4"/>
    <w:rPr>
      <w:noProof/>
    </w:rPr>
  </w:style>
  <w:style w:type="character" w:customStyle="1" w:styleId="EndNoteBibliographyTitleChar">
    <w:name w:val="EndNote Bibliography Title Char"/>
    <w:link w:val="EndNoteBibliographyTitle"/>
    <w:rsid w:val="002074D4"/>
    <w:rPr>
      <w:noProof/>
      <w:lang w:eastAsia="en-US"/>
    </w:rPr>
  </w:style>
  <w:style w:type="paragraph" w:customStyle="1" w:styleId="EndNoteBibliography">
    <w:name w:val="EndNote Bibliography"/>
    <w:basedOn w:val="Normal"/>
    <w:link w:val="EndNoteBibliographyChar"/>
    <w:rsid w:val="002074D4"/>
    <w:rPr>
      <w:noProof/>
    </w:rPr>
  </w:style>
  <w:style w:type="character" w:customStyle="1" w:styleId="EndNoteBibliographyChar">
    <w:name w:val="EndNote Bibliography Char"/>
    <w:link w:val="EndNoteBibliography"/>
    <w:rsid w:val="002074D4"/>
    <w:rPr>
      <w:noProof/>
      <w:lang w:eastAsia="en-US"/>
    </w:rPr>
  </w:style>
  <w:style w:type="character" w:styleId="Hyperlink">
    <w:name w:val="Hyperlink"/>
    <w:rsid w:val="002074D4"/>
    <w:rPr>
      <w:color w:val="0563C1"/>
      <w:u w:val="single"/>
    </w:rPr>
  </w:style>
  <w:style w:type="paragraph" w:styleId="Caption">
    <w:name w:val="caption"/>
    <w:basedOn w:val="Normal"/>
    <w:next w:val="Normal"/>
    <w:unhideWhenUsed/>
    <w:qFormat/>
    <w:rsid w:val="00A5207C"/>
    <w:rPr>
      <w:b/>
      <w:bCs/>
    </w:rPr>
  </w:style>
  <w:style w:type="character" w:styleId="CommentReference">
    <w:name w:val="annotation reference"/>
    <w:rsid w:val="00475BB4"/>
    <w:rPr>
      <w:sz w:val="16"/>
      <w:szCs w:val="16"/>
    </w:rPr>
  </w:style>
  <w:style w:type="paragraph" w:styleId="CommentText">
    <w:name w:val="annotation text"/>
    <w:basedOn w:val="Normal"/>
    <w:link w:val="CommentTextChar"/>
    <w:rsid w:val="00475BB4"/>
  </w:style>
  <w:style w:type="character" w:customStyle="1" w:styleId="CommentTextChar">
    <w:name w:val="Comment Text Char"/>
    <w:basedOn w:val="DefaultParagraphFont"/>
    <w:link w:val="CommentText"/>
    <w:rsid w:val="00475BB4"/>
  </w:style>
  <w:style w:type="paragraph" w:styleId="CommentSubject">
    <w:name w:val="annotation subject"/>
    <w:basedOn w:val="CommentText"/>
    <w:next w:val="CommentText"/>
    <w:link w:val="CommentSubjectChar"/>
    <w:rsid w:val="00475BB4"/>
    <w:rPr>
      <w:b/>
      <w:bCs/>
    </w:rPr>
  </w:style>
  <w:style w:type="character" w:customStyle="1" w:styleId="CommentSubjectChar">
    <w:name w:val="Comment Subject Char"/>
    <w:link w:val="CommentSubject"/>
    <w:rsid w:val="00475BB4"/>
    <w:rPr>
      <w:b/>
      <w:bCs/>
    </w:rPr>
  </w:style>
  <w:style w:type="paragraph" w:styleId="BalloonText">
    <w:name w:val="Balloon Text"/>
    <w:basedOn w:val="Normal"/>
    <w:link w:val="BalloonTextChar"/>
    <w:rsid w:val="00475BB4"/>
    <w:rPr>
      <w:rFonts w:ascii="Tahoma" w:hAnsi="Tahoma" w:cs="Tahoma"/>
      <w:sz w:val="16"/>
      <w:szCs w:val="16"/>
    </w:rPr>
  </w:style>
  <w:style w:type="character" w:customStyle="1" w:styleId="BalloonTextChar">
    <w:name w:val="Balloon Text Char"/>
    <w:link w:val="BalloonText"/>
    <w:rsid w:val="00475BB4"/>
    <w:rPr>
      <w:rFonts w:ascii="Tahoma" w:hAnsi="Tahoma" w:cs="Tahoma"/>
      <w:sz w:val="16"/>
      <w:szCs w:val="16"/>
    </w:rPr>
  </w:style>
  <w:style w:type="paragraph" w:customStyle="1" w:styleId="Default">
    <w:name w:val="Default"/>
    <w:rsid w:val="006013C6"/>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hyperlink" Target="http://www.antlr.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tiff"/><Relationship Id="rId17" Type="http://schemas.openxmlformats.org/officeDocument/2006/relationships/hyperlink" Target="http://en.wikipedia.org/wiki/Pig_(programming_tool)" TargetMode="External"/><Relationship Id="rId2" Type="http://schemas.openxmlformats.org/officeDocument/2006/relationships/numbering" Target="numbering.xml"/><Relationship Id="rId16" Type="http://schemas.openxmlformats.org/officeDocument/2006/relationships/hyperlink" Target="http://salsaproj.indiana.edu/harp/" TargetMode="External"/><Relationship Id="rId20" Type="http://schemas.openxmlformats.org/officeDocument/2006/relationships/hyperlink" Target="http://tez.incubator.apache.org/"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hyperlink" Target="http://hadoop.apache.org/" TargetMode="External"/><Relationship Id="rId10" Type="http://schemas.openxmlformats.org/officeDocument/2006/relationships/image" Target="media/image5.tiff"/><Relationship Id="rId19" Type="http://schemas.openxmlformats.org/officeDocument/2006/relationships/hyperlink" Target="http://www.antlr.org/" TargetMode="External"/><Relationship Id="rId4" Type="http://schemas.openxmlformats.org/officeDocument/2006/relationships/settings" Target="settings.xml"/><Relationship Id="rId9" Type="http://schemas.openxmlformats.org/officeDocument/2006/relationships/image" Target="media/image4.tiff"/><Relationship Id="rId14" Type="http://schemas.openxmlformats.org/officeDocument/2006/relationships/image" Target="media/image9.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1D883-FCEA-4DE2-9EF0-49B860354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7</Pages>
  <Words>7262</Words>
  <Characters>41394</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8559</CharactersWithSpaces>
  <SharedDoc>false</SharedDoc>
  <HLinks>
    <vt:vector size="138" baseType="variant">
      <vt:variant>
        <vt:i4>4456462</vt:i4>
      </vt:variant>
      <vt:variant>
        <vt:i4>137</vt:i4>
      </vt:variant>
      <vt:variant>
        <vt:i4>0</vt:i4>
      </vt:variant>
      <vt:variant>
        <vt:i4>5</vt:i4>
      </vt:variant>
      <vt:variant>
        <vt:lpwstr>http://www.antlr.org/</vt:lpwstr>
      </vt:variant>
      <vt:variant>
        <vt:lpwstr/>
      </vt:variant>
      <vt:variant>
        <vt:i4>8323105</vt:i4>
      </vt:variant>
      <vt:variant>
        <vt:i4>134</vt:i4>
      </vt:variant>
      <vt:variant>
        <vt:i4>0</vt:i4>
      </vt:variant>
      <vt:variant>
        <vt:i4>5</vt:i4>
      </vt:variant>
      <vt:variant>
        <vt:lpwstr>http://www.antlr.org/;</vt:lpwstr>
      </vt:variant>
      <vt:variant>
        <vt:lpwstr/>
      </vt:variant>
      <vt:variant>
        <vt:i4>720918</vt:i4>
      </vt:variant>
      <vt:variant>
        <vt:i4>131</vt:i4>
      </vt:variant>
      <vt:variant>
        <vt:i4>0</vt:i4>
      </vt:variant>
      <vt:variant>
        <vt:i4>5</vt:i4>
      </vt:variant>
      <vt:variant>
        <vt:lpwstr>http://en.wikipedia.org/wiki/Pig_(programming_tool)</vt:lpwstr>
      </vt:variant>
      <vt:variant>
        <vt:lpwstr/>
      </vt:variant>
      <vt:variant>
        <vt:i4>6619191</vt:i4>
      </vt:variant>
      <vt:variant>
        <vt:i4>128</vt:i4>
      </vt:variant>
      <vt:variant>
        <vt:i4>0</vt:i4>
      </vt:variant>
      <vt:variant>
        <vt:i4>5</vt:i4>
      </vt:variant>
      <vt:variant>
        <vt:lpwstr>http://salsaproj.indiana.edu/harp/</vt:lpwstr>
      </vt:variant>
      <vt:variant>
        <vt:lpwstr/>
      </vt:variant>
      <vt:variant>
        <vt:i4>1572931</vt:i4>
      </vt:variant>
      <vt:variant>
        <vt:i4>125</vt:i4>
      </vt:variant>
      <vt:variant>
        <vt:i4>0</vt:i4>
      </vt:variant>
      <vt:variant>
        <vt:i4>5</vt:i4>
      </vt:variant>
      <vt:variant>
        <vt:lpwstr>http://hadoop.apache.org/</vt:lpwstr>
      </vt:variant>
      <vt:variant>
        <vt:lpwstr/>
      </vt:variant>
      <vt:variant>
        <vt:i4>4194315</vt:i4>
      </vt:variant>
      <vt:variant>
        <vt:i4>107</vt:i4>
      </vt:variant>
      <vt:variant>
        <vt:i4>0</vt:i4>
      </vt:variant>
      <vt:variant>
        <vt:i4>5</vt:i4>
      </vt:variant>
      <vt:variant>
        <vt:lpwstr/>
      </vt:variant>
      <vt:variant>
        <vt:lpwstr>_ENREF_13</vt:lpwstr>
      </vt:variant>
      <vt:variant>
        <vt:i4>4194315</vt:i4>
      </vt:variant>
      <vt:variant>
        <vt:i4>101</vt:i4>
      </vt:variant>
      <vt:variant>
        <vt:i4>0</vt:i4>
      </vt:variant>
      <vt:variant>
        <vt:i4>5</vt:i4>
      </vt:variant>
      <vt:variant>
        <vt:lpwstr/>
      </vt:variant>
      <vt:variant>
        <vt:lpwstr>_ENREF_12</vt:lpwstr>
      </vt:variant>
      <vt:variant>
        <vt:i4>4325387</vt:i4>
      </vt:variant>
      <vt:variant>
        <vt:i4>95</vt:i4>
      </vt:variant>
      <vt:variant>
        <vt:i4>0</vt:i4>
      </vt:variant>
      <vt:variant>
        <vt:i4>5</vt:i4>
      </vt:variant>
      <vt:variant>
        <vt:lpwstr/>
      </vt:variant>
      <vt:variant>
        <vt:lpwstr>_ENREF_3</vt:lpwstr>
      </vt:variant>
      <vt:variant>
        <vt:i4>4194315</vt:i4>
      </vt:variant>
      <vt:variant>
        <vt:i4>89</vt:i4>
      </vt:variant>
      <vt:variant>
        <vt:i4>0</vt:i4>
      </vt:variant>
      <vt:variant>
        <vt:i4>5</vt:i4>
      </vt:variant>
      <vt:variant>
        <vt:lpwstr/>
      </vt:variant>
      <vt:variant>
        <vt:lpwstr>_ENREF_11</vt:lpwstr>
      </vt:variant>
      <vt:variant>
        <vt:i4>4521995</vt:i4>
      </vt:variant>
      <vt:variant>
        <vt:i4>83</vt:i4>
      </vt:variant>
      <vt:variant>
        <vt:i4>0</vt:i4>
      </vt:variant>
      <vt:variant>
        <vt:i4>5</vt:i4>
      </vt:variant>
      <vt:variant>
        <vt:lpwstr/>
      </vt:variant>
      <vt:variant>
        <vt:lpwstr>_ENREF_4</vt:lpwstr>
      </vt:variant>
      <vt:variant>
        <vt:i4>4194315</vt:i4>
      </vt:variant>
      <vt:variant>
        <vt:i4>77</vt:i4>
      </vt:variant>
      <vt:variant>
        <vt:i4>0</vt:i4>
      </vt:variant>
      <vt:variant>
        <vt:i4>5</vt:i4>
      </vt:variant>
      <vt:variant>
        <vt:lpwstr/>
      </vt:variant>
      <vt:variant>
        <vt:lpwstr>_ENREF_10</vt:lpwstr>
      </vt:variant>
      <vt:variant>
        <vt:i4>4390923</vt:i4>
      </vt:variant>
      <vt:variant>
        <vt:i4>71</vt:i4>
      </vt:variant>
      <vt:variant>
        <vt:i4>0</vt:i4>
      </vt:variant>
      <vt:variant>
        <vt:i4>5</vt:i4>
      </vt:variant>
      <vt:variant>
        <vt:lpwstr/>
      </vt:variant>
      <vt:variant>
        <vt:lpwstr>_ENREF_2</vt:lpwstr>
      </vt:variant>
      <vt:variant>
        <vt:i4>4718603</vt:i4>
      </vt:variant>
      <vt:variant>
        <vt:i4>65</vt:i4>
      </vt:variant>
      <vt:variant>
        <vt:i4>0</vt:i4>
      </vt:variant>
      <vt:variant>
        <vt:i4>5</vt:i4>
      </vt:variant>
      <vt:variant>
        <vt:lpwstr/>
      </vt:variant>
      <vt:variant>
        <vt:lpwstr>_ENREF_9</vt:lpwstr>
      </vt:variant>
      <vt:variant>
        <vt:i4>4784139</vt:i4>
      </vt:variant>
      <vt:variant>
        <vt:i4>59</vt:i4>
      </vt:variant>
      <vt:variant>
        <vt:i4>0</vt:i4>
      </vt:variant>
      <vt:variant>
        <vt:i4>5</vt:i4>
      </vt:variant>
      <vt:variant>
        <vt:lpwstr/>
      </vt:variant>
      <vt:variant>
        <vt:lpwstr>_ENREF_8</vt:lpwstr>
      </vt:variant>
      <vt:variant>
        <vt:i4>4194315</vt:i4>
      </vt:variant>
      <vt:variant>
        <vt:i4>50</vt:i4>
      </vt:variant>
      <vt:variant>
        <vt:i4>0</vt:i4>
      </vt:variant>
      <vt:variant>
        <vt:i4>5</vt:i4>
      </vt:variant>
      <vt:variant>
        <vt:lpwstr/>
      </vt:variant>
      <vt:variant>
        <vt:lpwstr>_ENREF_1</vt:lpwstr>
      </vt:variant>
      <vt:variant>
        <vt:i4>4587531</vt:i4>
      </vt:variant>
      <vt:variant>
        <vt:i4>44</vt:i4>
      </vt:variant>
      <vt:variant>
        <vt:i4>0</vt:i4>
      </vt:variant>
      <vt:variant>
        <vt:i4>5</vt:i4>
      </vt:variant>
      <vt:variant>
        <vt:lpwstr/>
      </vt:variant>
      <vt:variant>
        <vt:lpwstr>_ENREF_7</vt:lpwstr>
      </vt:variant>
      <vt:variant>
        <vt:i4>4390923</vt:i4>
      </vt:variant>
      <vt:variant>
        <vt:i4>38</vt:i4>
      </vt:variant>
      <vt:variant>
        <vt:i4>0</vt:i4>
      </vt:variant>
      <vt:variant>
        <vt:i4>5</vt:i4>
      </vt:variant>
      <vt:variant>
        <vt:lpwstr/>
      </vt:variant>
      <vt:variant>
        <vt:lpwstr>_ENREF_2</vt:lpwstr>
      </vt:variant>
      <vt:variant>
        <vt:i4>4653067</vt:i4>
      </vt:variant>
      <vt:variant>
        <vt:i4>32</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Stephen Wu</cp:lastModifiedBy>
  <cp:revision>18</cp:revision>
  <dcterms:created xsi:type="dcterms:W3CDTF">2014-06-03T15:10:00Z</dcterms:created>
  <dcterms:modified xsi:type="dcterms:W3CDTF">2014-06-08T20:55:00Z</dcterms:modified>
</cp:coreProperties>
</file>